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C63C8" w:rsidRPr="000E2C00" w:rsidRDefault="000B61EF" w:rsidP="00AF1F92">
      <w:pPr>
        <w:pStyle w:val="Default"/>
        <w:spacing w:after="120"/>
        <w:jc w:val="center"/>
        <w:rPr>
          <w:b/>
          <w:sz w:val="28"/>
          <w:szCs w:val="28"/>
        </w:rPr>
      </w:pPr>
      <w:bookmarkStart w:id="0" w:name="OLE_LINK13"/>
      <w:bookmarkStart w:id="1" w:name="OLE_LINK14"/>
      <w:bookmarkStart w:id="2" w:name="OLE_LINK1"/>
      <w:bookmarkStart w:id="3" w:name="OLE_LINK2"/>
      <w:bookmarkStart w:id="4" w:name="OLE_LINK3"/>
      <w:r>
        <w:rPr>
          <w:b/>
          <w:noProof/>
          <w:sz w:val="28"/>
          <w:szCs w:val="28"/>
        </w:rPr>
        <w:pict>
          <v:rect id="_x0000_s1026" style="position:absolute;left:0;text-align:left;margin-left:204.35pt;margin-top:-42.55pt;width:42pt;height:25.5pt;z-index:251658240" strokecolor="white [3212]"/>
        </w:pict>
      </w:r>
      <w:bookmarkStart w:id="5" w:name="OLE_LINK4"/>
      <w:bookmarkStart w:id="6" w:name="OLE_LINK5"/>
      <w:bookmarkStart w:id="7" w:name="OLE_LINK6"/>
      <w:r w:rsidR="00AF1F92" w:rsidRPr="000E2C00">
        <w:rPr>
          <w:b/>
          <w:sz w:val="28"/>
          <w:szCs w:val="28"/>
        </w:rPr>
        <w:t xml:space="preserve"> Noteikumu projekta „Noteikumi par darbības programmas „Izaugsme un nodarbinātība” 9.3.2. specifiskā atbalsta mērķa „Uzlabot kvalitatīvu veselības aprūpes pakalpojumu pieejamību, jo īpaši sociālās, teritoriālās atstumtības un nabadzības riskam pakļautajiem iedzīvotājiem,  attīstot veselības aprūpes infrastruktūru” projektu iesniegumu atlases pirmo un otro kārtu” </w:t>
      </w:r>
      <w:r w:rsidR="00EC63C8" w:rsidRPr="000E2C00">
        <w:rPr>
          <w:b/>
          <w:sz w:val="28"/>
          <w:szCs w:val="28"/>
        </w:rPr>
        <w:t>sākotnējās ietekmes novērtējuma ziņojums (anotācija)</w:t>
      </w:r>
      <w:bookmarkEnd w:id="0"/>
      <w:bookmarkEnd w:id="1"/>
      <w:bookmarkEnd w:id="2"/>
      <w:bookmarkEnd w:id="5"/>
      <w:bookmarkEnd w:id="6"/>
      <w:bookmarkEnd w:id="7"/>
    </w:p>
    <w:bookmarkEnd w:id="3"/>
    <w:bookmarkEnd w:id="4"/>
    <w:p w:rsidR="00C1591C" w:rsidRPr="000E2C00" w:rsidRDefault="00C1591C" w:rsidP="00E224D1">
      <w:pPr>
        <w:autoSpaceDE w:val="0"/>
        <w:autoSpaceDN w:val="0"/>
        <w:adjustRightInd w:val="0"/>
        <w:jc w:val="both"/>
        <w:outlineLvl w:val="0"/>
      </w:pPr>
    </w:p>
    <w:tbl>
      <w:tblPr>
        <w:tblpPr w:leftFromText="180" w:rightFromText="180" w:vertAnchor="text" w:horzAnchor="margin" w:tblpX="-279" w:tblpY="149"/>
        <w:tblW w:w="531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447"/>
        <w:gridCol w:w="2421"/>
        <w:gridCol w:w="6776"/>
      </w:tblGrid>
      <w:tr w:rsidR="003735C6" w:rsidRPr="000E2C00" w:rsidTr="008575EC">
        <w:trPr>
          <w:trHeight w:val="419"/>
        </w:trPr>
        <w:tc>
          <w:tcPr>
            <w:tcW w:w="5000" w:type="pct"/>
            <w:gridSpan w:val="3"/>
            <w:vAlign w:val="center"/>
          </w:tcPr>
          <w:p w:rsidR="003735C6" w:rsidRPr="000E2C00" w:rsidRDefault="003735C6" w:rsidP="008575EC">
            <w:pPr>
              <w:pStyle w:val="naisnod"/>
              <w:spacing w:before="0" w:beforeAutospacing="0" w:after="0" w:afterAutospacing="0"/>
              <w:ind w:left="57" w:right="57"/>
              <w:jc w:val="center"/>
              <w:rPr>
                <w:b/>
              </w:rPr>
            </w:pPr>
            <w:r w:rsidRPr="000E2C00">
              <w:rPr>
                <w:b/>
              </w:rPr>
              <w:t>I. Tiesību akta projekta izstrādes nepieciešamība</w:t>
            </w:r>
          </w:p>
        </w:tc>
      </w:tr>
      <w:tr w:rsidR="003735C6" w:rsidRPr="000E2C00" w:rsidTr="008575EC">
        <w:trPr>
          <w:trHeight w:val="415"/>
        </w:trPr>
        <w:tc>
          <w:tcPr>
            <w:tcW w:w="232" w:type="pct"/>
          </w:tcPr>
          <w:p w:rsidR="003735C6" w:rsidRPr="000E2C00" w:rsidRDefault="003735C6" w:rsidP="008575EC">
            <w:pPr>
              <w:pStyle w:val="naiskr"/>
              <w:spacing w:before="0" w:beforeAutospacing="0" w:after="0" w:afterAutospacing="0"/>
              <w:ind w:left="57" w:right="57"/>
              <w:jc w:val="center"/>
            </w:pPr>
            <w:r w:rsidRPr="000E2C00">
              <w:t>1.</w:t>
            </w:r>
          </w:p>
        </w:tc>
        <w:tc>
          <w:tcPr>
            <w:tcW w:w="1255" w:type="pct"/>
          </w:tcPr>
          <w:p w:rsidR="003735C6" w:rsidRPr="000E2C00" w:rsidRDefault="003735C6" w:rsidP="008575EC">
            <w:pPr>
              <w:pStyle w:val="naiskr"/>
              <w:spacing w:before="0" w:beforeAutospacing="0" w:after="0" w:afterAutospacing="0"/>
              <w:ind w:left="57" w:right="57"/>
              <w:rPr>
                <w:rFonts w:eastAsiaTheme="minorHAnsi"/>
                <w:lang w:eastAsia="en-US"/>
              </w:rPr>
            </w:pPr>
            <w:r w:rsidRPr="000E2C00">
              <w:rPr>
                <w:rFonts w:eastAsiaTheme="minorHAnsi"/>
                <w:lang w:eastAsia="en-US"/>
              </w:rPr>
              <w:t>Pamatojums</w:t>
            </w:r>
          </w:p>
        </w:tc>
        <w:tc>
          <w:tcPr>
            <w:tcW w:w="3513" w:type="pct"/>
          </w:tcPr>
          <w:p w:rsidR="00265010" w:rsidRDefault="00B6659C" w:rsidP="008575EC">
            <w:pPr>
              <w:pStyle w:val="naiskr"/>
              <w:spacing w:before="40" w:beforeAutospacing="0" w:after="40" w:afterAutospacing="0"/>
              <w:ind w:left="57" w:right="57"/>
              <w:jc w:val="both"/>
            </w:pPr>
            <w:r w:rsidRPr="000E2C00">
              <w:rPr>
                <w:rFonts w:eastAsiaTheme="minorHAnsi"/>
              </w:rPr>
              <w:t xml:space="preserve">Eiropas Savienības (turpmāk – ES) fondu 2014. – 2020.gada </w:t>
            </w:r>
            <w:r w:rsidRPr="000E2C00">
              <w:t>plānošanas</w:t>
            </w:r>
            <w:r w:rsidRPr="000E2C00">
              <w:rPr>
                <w:rFonts w:eastAsiaTheme="minorHAnsi"/>
              </w:rPr>
              <w:t xml:space="preserve"> perioda </w:t>
            </w:r>
            <w:r w:rsidRPr="000E2C00">
              <w:t>Darbības programmas “</w:t>
            </w:r>
            <w:r w:rsidRPr="000E2C00">
              <w:rPr>
                <w:i/>
              </w:rPr>
              <w:t>Izaugsme un nodarbinātība</w:t>
            </w:r>
            <w:r w:rsidRPr="000E2C00">
              <w:t>” prioritārā</w:t>
            </w:r>
            <w:r w:rsidRPr="000E2C00">
              <w:rPr>
                <w:rFonts w:eastAsiaTheme="minorHAnsi"/>
              </w:rPr>
              <w:t xml:space="preserve"> virziena “</w:t>
            </w:r>
            <w:r w:rsidRPr="000E2C00">
              <w:rPr>
                <w:rFonts w:eastAsia="Calibri"/>
                <w:i/>
              </w:rPr>
              <w:t>Sociālā iekļaušana un nabadzības apkarošana</w:t>
            </w:r>
            <w:r w:rsidRPr="000E2C00">
              <w:rPr>
                <w:rFonts w:eastAsiaTheme="minorHAnsi"/>
              </w:rPr>
              <w:t xml:space="preserve">” </w:t>
            </w:r>
            <w:r w:rsidR="001311B2" w:rsidRPr="000E2C00">
              <w:t xml:space="preserve">9.3.2. specifiskā atbalsta mērķa </w:t>
            </w:r>
            <w:r w:rsidR="001311B2" w:rsidRPr="000E2C00">
              <w:rPr>
                <w:i/>
              </w:rPr>
              <w:t>„Uzlabot kvalitatīvu veselības aprūpes pakalpojumu pieejamību, jo īpaši sociālās, teritoriālās atstumtības un nabadzības riskam pakļautajiem iedzīvotājiem,  attīstot veselības aprūpes infrastruktūru”</w:t>
            </w:r>
            <w:r w:rsidR="00C2015A" w:rsidRPr="000E2C00">
              <w:rPr>
                <w:i/>
              </w:rPr>
              <w:t xml:space="preserve"> </w:t>
            </w:r>
            <w:r w:rsidR="00C2015A" w:rsidRPr="000E2C00">
              <w:t>īstenošanas noteikumu projekts izstrādāts atbilstoši</w:t>
            </w:r>
            <w:r w:rsidR="00265010">
              <w:t>:</w:t>
            </w:r>
          </w:p>
          <w:p w:rsidR="00265010" w:rsidRDefault="00B6659C" w:rsidP="008575EC">
            <w:pPr>
              <w:pStyle w:val="naiskr"/>
              <w:numPr>
                <w:ilvl w:val="0"/>
                <w:numId w:val="60"/>
              </w:numPr>
              <w:spacing w:before="40" w:beforeAutospacing="0" w:after="40" w:afterAutospacing="0"/>
              <w:ind w:left="398" w:right="57" w:hanging="219"/>
              <w:jc w:val="both"/>
            </w:pPr>
            <w:r w:rsidRPr="000E2C00">
              <w:t>darbības programmas “Izaugsme un nodarbinātība”</w:t>
            </w:r>
            <w:r w:rsidR="002C6B64" w:rsidRPr="000E2C00">
              <w:t xml:space="preserve"> </w:t>
            </w:r>
            <w:r w:rsidR="00265010">
              <w:t>mērķiem;</w:t>
            </w:r>
          </w:p>
          <w:p w:rsidR="003735C6" w:rsidRPr="000E2C00" w:rsidRDefault="00C2015A" w:rsidP="008575EC">
            <w:pPr>
              <w:pStyle w:val="naiskr"/>
              <w:numPr>
                <w:ilvl w:val="0"/>
                <w:numId w:val="60"/>
              </w:numPr>
              <w:spacing w:before="40" w:beforeAutospacing="0" w:after="40" w:afterAutospacing="0"/>
              <w:ind w:left="398" w:right="57" w:hanging="219"/>
              <w:jc w:val="both"/>
            </w:pPr>
            <w:r w:rsidRPr="000E2C00">
              <w:t>Ministru Prezidenta 2014.gada 21.jūlija rezolūcijai Nr.12/2014-JUR-151, saskaņā ar kuru līdz 2017.gada 1.decembrim atbilstoši kompetencei jāsagatavo un noteiktā kārtībā jāiesniedz Ministr</w:t>
            </w:r>
            <w:r w:rsidR="00D26824" w:rsidRPr="000E2C00">
              <w:t>u kabinetā (turpmāk – MK) 2014.gada 3.</w:t>
            </w:r>
            <w:r w:rsidRPr="000E2C00">
              <w:t>jūlija Eiropas Savienības struktūrfondu un Kohēzijas fonda 2014.-2020. gada plānoš</w:t>
            </w:r>
            <w:r w:rsidR="00D26824" w:rsidRPr="000E2C00">
              <w:t>anas perioda vadības likuma 20.</w:t>
            </w:r>
            <w:r w:rsidRPr="000E2C00">
              <w:t xml:space="preserve">panta </w:t>
            </w:r>
            <w:r w:rsidR="00383602" w:rsidRPr="000E2C00">
              <w:t xml:space="preserve">6. un </w:t>
            </w:r>
            <w:r w:rsidRPr="000E2C00">
              <w:t>13.punkt</w:t>
            </w:r>
            <w:r w:rsidR="00265010">
              <w:t>ā minēto tiesību aktu projektus;</w:t>
            </w:r>
          </w:p>
          <w:p w:rsidR="0097184E" w:rsidRPr="000E2C00" w:rsidRDefault="0097184E" w:rsidP="008575EC">
            <w:pPr>
              <w:pStyle w:val="naiskr"/>
              <w:numPr>
                <w:ilvl w:val="0"/>
                <w:numId w:val="60"/>
              </w:numPr>
              <w:spacing w:before="40" w:beforeAutospacing="0" w:after="40" w:afterAutospacing="0"/>
              <w:ind w:left="398" w:right="57" w:hanging="219"/>
              <w:jc w:val="both"/>
            </w:pPr>
            <w:r w:rsidRPr="000E2C00">
              <w:t xml:space="preserve">Ministru kabineta </w:t>
            </w:r>
            <w:r w:rsidR="00265010" w:rsidRPr="000E2C00">
              <w:t xml:space="preserve">2016.gada 27.septembra </w:t>
            </w:r>
            <w:r w:rsidRPr="000E2C00">
              <w:t xml:space="preserve">sēdes protokollēmuma Nr.48 </w:t>
            </w:r>
            <w:bookmarkStart w:id="8" w:name="18"/>
            <w:r w:rsidRPr="000E2C00">
              <w:t>59.§</w:t>
            </w:r>
            <w:bookmarkEnd w:id="8"/>
            <w:r w:rsidRPr="000E2C00">
              <w:t xml:space="preserve"> 4.2.punktu.</w:t>
            </w:r>
          </w:p>
        </w:tc>
      </w:tr>
      <w:tr w:rsidR="003735C6" w:rsidRPr="000E2C00" w:rsidTr="008575EC">
        <w:trPr>
          <w:trHeight w:val="56"/>
        </w:trPr>
        <w:tc>
          <w:tcPr>
            <w:tcW w:w="232" w:type="pct"/>
          </w:tcPr>
          <w:p w:rsidR="003735C6" w:rsidRPr="000E2C00" w:rsidRDefault="003735C6" w:rsidP="008575EC">
            <w:pPr>
              <w:pStyle w:val="naiskr"/>
              <w:spacing w:before="0" w:beforeAutospacing="0" w:after="0" w:afterAutospacing="0"/>
              <w:ind w:left="57" w:right="57"/>
              <w:jc w:val="center"/>
            </w:pPr>
            <w:r w:rsidRPr="000E2C00">
              <w:t>2.</w:t>
            </w:r>
          </w:p>
        </w:tc>
        <w:tc>
          <w:tcPr>
            <w:tcW w:w="1255" w:type="pct"/>
          </w:tcPr>
          <w:p w:rsidR="003735C6" w:rsidRPr="000E2C00" w:rsidRDefault="003735C6" w:rsidP="008575EC">
            <w:pPr>
              <w:pStyle w:val="naiskr"/>
              <w:tabs>
                <w:tab w:val="left" w:pos="170"/>
              </w:tabs>
              <w:spacing w:before="0" w:beforeAutospacing="0" w:after="0" w:afterAutospacing="0"/>
              <w:ind w:left="57" w:right="57"/>
            </w:pPr>
            <w:r w:rsidRPr="000E2C00">
              <w:t>Pašreizējā situācija un problēmas, kuru risināšanai tiesību akta projekts izstrādāts, tiesiskā regulējuma mērķis un būtība</w:t>
            </w:r>
          </w:p>
        </w:tc>
        <w:tc>
          <w:tcPr>
            <w:tcW w:w="3513" w:type="pct"/>
          </w:tcPr>
          <w:p w:rsidR="003C6583" w:rsidRPr="00E64655" w:rsidRDefault="00B6659C" w:rsidP="008575EC">
            <w:pPr>
              <w:pStyle w:val="naiskr"/>
              <w:spacing w:before="40" w:beforeAutospacing="0" w:after="40" w:afterAutospacing="0"/>
              <w:ind w:left="114" w:right="142"/>
              <w:jc w:val="both"/>
              <w:rPr>
                <w:rFonts w:eastAsiaTheme="minorHAnsi"/>
              </w:rPr>
            </w:pPr>
            <w:r w:rsidRPr="00E64655">
              <w:t xml:space="preserve">Darbības </w:t>
            </w:r>
            <w:r w:rsidRPr="00E64655">
              <w:rPr>
                <w:bCs/>
              </w:rPr>
              <w:t>programma</w:t>
            </w:r>
            <w:r w:rsidRPr="00E64655">
              <w:t xml:space="preserve"> “</w:t>
            </w:r>
            <w:r w:rsidRPr="00E64655">
              <w:rPr>
                <w:i/>
              </w:rPr>
              <w:t>Izaugsme un nodarbinātība</w:t>
            </w:r>
            <w:r w:rsidRPr="00E64655">
              <w:t>”</w:t>
            </w:r>
            <w:r w:rsidR="002C6B64" w:rsidRPr="00E64655">
              <w:t xml:space="preserve"> </w:t>
            </w:r>
            <w:r w:rsidR="003C6583" w:rsidRPr="00E64655">
              <w:rPr>
                <w:rFonts w:eastAsiaTheme="minorHAnsi"/>
              </w:rPr>
              <w:t xml:space="preserve">paredz </w:t>
            </w:r>
            <w:r w:rsidR="00416E99" w:rsidRPr="00E64655">
              <w:t xml:space="preserve">9.3.2. specifiskā atbalsta mērķa </w:t>
            </w:r>
            <w:r w:rsidR="00416E99" w:rsidRPr="00E64655">
              <w:rPr>
                <w:i/>
              </w:rPr>
              <w:t>„Uzlabot kvalitatīvu veselības aprūpes pakalpojumu pieejamību, jo īpaši sociālās, teritoriālās atstumtības un nabadzības riskam pakļautajiem iedzīvotājiem,  attīstot veselības aprūpes infrastruktūru”</w:t>
            </w:r>
            <w:r w:rsidRPr="00E64655">
              <w:rPr>
                <w:bCs/>
              </w:rPr>
              <w:t xml:space="preserve"> </w:t>
            </w:r>
            <w:r w:rsidRPr="00E64655">
              <w:rPr>
                <w:rFonts w:eastAsiaTheme="minorHAnsi"/>
              </w:rPr>
              <w:t xml:space="preserve">(turpmāk – SAM) </w:t>
            </w:r>
            <w:r w:rsidR="00B740F0" w:rsidRPr="00E64655">
              <w:rPr>
                <w:rFonts w:eastAsiaTheme="minorHAnsi"/>
              </w:rPr>
              <w:t>īstenošanu, paredzot</w:t>
            </w:r>
            <w:r w:rsidR="00D26824" w:rsidRPr="00E64655">
              <w:rPr>
                <w:rFonts w:eastAsiaTheme="minorHAnsi"/>
              </w:rPr>
              <w:t xml:space="preserve"> </w:t>
            </w:r>
            <w:r w:rsidR="00B657DF" w:rsidRPr="00E64655">
              <w:t>kvalitatīvu veselības aprūpes pakalpojumu pieejamības uzlabošanu prioritārajās (sirds un asinsvadu, onkoloģijas, bērnu (sākot no perinatālā un neonatālā perioda) un garīgās veselības) veselības jomās, attīstot veselības aprūpē tehnisko nodrošinājumu un izveidojot infrastruktūru kvalitātes nodrošināšanas sistēmas ieviešanai</w:t>
            </w:r>
            <w:r w:rsidR="00D26824" w:rsidRPr="00E64655">
              <w:rPr>
                <w:rFonts w:eastAsiaTheme="minorHAnsi"/>
              </w:rPr>
              <w:t>.</w:t>
            </w:r>
          </w:p>
          <w:p w:rsidR="00FB7556" w:rsidRPr="00E64655" w:rsidRDefault="003C6583" w:rsidP="008575EC">
            <w:pPr>
              <w:pStyle w:val="naiskr"/>
              <w:spacing w:before="40" w:beforeAutospacing="0" w:after="40" w:afterAutospacing="0"/>
              <w:ind w:left="114" w:right="142"/>
              <w:jc w:val="both"/>
              <w:rPr>
                <w:bCs/>
                <w:spacing w:val="-2"/>
              </w:rPr>
            </w:pPr>
            <w:r w:rsidRPr="00D47FA6">
              <w:rPr>
                <w:rFonts w:eastAsiaTheme="minorHAnsi"/>
                <w:bCs/>
              </w:rPr>
              <w:t>SAM mērķis</w:t>
            </w:r>
            <w:r w:rsidRPr="00E64655">
              <w:rPr>
                <w:rFonts w:eastAsiaTheme="minorHAnsi"/>
              </w:rPr>
              <w:t xml:space="preserve"> ir</w:t>
            </w:r>
            <w:r w:rsidR="002C6B64" w:rsidRPr="00E64655">
              <w:rPr>
                <w:rFonts w:eastAsiaTheme="minorHAnsi"/>
              </w:rPr>
              <w:t xml:space="preserve"> </w:t>
            </w:r>
            <w:r w:rsidR="00416E99" w:rsidRPr="00E64655">
              <w:t>uzlabot kvalitatīvu veselības aprūpes pakalpojumu pieejamību, jo īpaši sociālās, teritoriālās atstumtības un nabadzības riskam pakļautajiem iedzīvotājiem,  attīstot veselības aprūpes infrastruktūru</w:t>
            </w:r>
            <w:r w:rsidR="00892E13" w:rsidRPr="00E64655">
              <w:rPr>
                <w:bCs/>
                <w:spacing w:val="-2"/>
              </w:rPr>
              <w:t>.</w:t>
            </w:r>
            <w:r w:rsidR="00FB7556" w:rsidRPr="00E64655">
              <w:rPr>
                <w:bCs/>
                <w:spacing w:val="-2"/>
              </w:rPr>
              <w:t xml:space="preserve"> </w:t>
            </w:r>
          </w:p>
          <w:p w:rsidR="001A3232" w:rsidRPr="001A3232" w:rsidRDefault="001A3232" w:rsidP="008575EC">
            <w:pPr>
              <w:pStyle w:val="naiskr"/>
              <w:spacing w:before="40" w:beforeAutospacing="0" w:after="40" w:afterAutospacing="0"/>
              <w:ind w:left="114" w:right="142"/>
              <w:jc w:val="both"/>
              <w:rPr>
                <w:rFonts w:eastAsiaTheme="minorHAnsi"/>
                <w:b/>
                <w:u w:val="single"/>
              </w:rPr>
            </w:pPr>
            <w:r w:rsidRPr="00344DBA">
              <w:t>SAM 9.3.2. vērsts uz kvalitatīvu veselības aprūpes pakalpojumu pieejamības uzlabošanu prioritārajās (sirds un asinsvadu, onkoloģijas, bērnu (sākot no perinatālā un neonatālā perioda) un garīgās</w:t>
            </w:r>
            <w:r>
              <w:t xml:space="preserve"> </w:t>
            </w:r>
            <w:r w:rsidRPr="0029163A">
              <w:t xml:space="preserve"> </w:t>
            </w:r>
            <w:r>
              <w:t>(psihiskās)</w:t>
            </w:r>
            <w:r w:rsidRPr="00344DBA">
              <w:t xml:space="preserve"> veselības jomās</w:t>
            </w:r>
            <w:r>
              <w:t xml:space="preserve"> (turpmāk – prioritārās veselības jomas)</w:t>
            </w:r>
            <w:r w:rsidRPr="00344DBA">
              <w:t xml:space="preserve">, attīstot veselības aprūpē tehnisko nodrošinājumu un izveidojot infrastruktūru kvalitātes nodrošināšanas sistēmas </w:t>
            </w:r>
            <w:r w:rsidRPr="00344DBA">
              <w:lastRenderedPageBreak/>
              <w:t xml:space="preserve">ieviešanai. </w:t>
            </w:r>
          </w:p>
          <w:p w:rsidR="001A3232" w:rsidRDefault="001A3232" w:rsidP="008575EC">
            <w:pPr>
              <w:pStyle w:val="ListParagraph"/>
              <w:widowControl w:val="0"/>
              <w:spacing w:before="120" w:after="120"/>
              <w:ind w:left="114" w:right="142"/>
              <w:contextualSpacing w:val="0"/>
              <w:jc w:val="both"/>
              <w:outlineLvl w:val="0"/>
            </w:pPr>
            <w:r w:rsidRPr="00344DBA">
              <w:t>Veselības aprūpes pakalpojumu kvalitātes uzlabošana, attīstot veselības aprūpes infrastruktūru</w:t>
            </w:r>
            <w:r>
              <w:t>,</w:t>
            </w:r>
            <w:r w:rsidRPr="00344DBA">
              <w:t xml:space="preserve"> balstīta uz SAM 9.2.3.</w:t>
            </w:r>
            <w:r>
              <w:t xml:space="preserve"> </w:t>
            </w:r>
            <w:r w:rsidRPr="00344DBA">
              <w:t>ietvaros izstrādātajām prioritāro veselības jomu veselības tīklu attīstības vadlīnijām</w:t>
            </w:r>
            <w:r>
              <w:t>, kas tiek izmantotas nacionālo politikas plānošanas dokumentu izstrādei</w:t>
            </w:r>
            <w:r w:rsidRPr="00344DBA">
              <w:t>. SAM 9.2.3.</w:t>
            </w:r>
            <w:r>
              <w:t xml:space="preserve"> </w:t>
            </w:r>
            <w:r w:rsidRPr="00344DBA">
              <w:t xml:space="preserve">ietvaros tiks nodrošināts </w:t>
            </w:r>
            <w:r>
              <w:t xml:space="preserve">veselības aprūpes pakalpojumu sniedzēju efektīvs </w:t>
            </w:r>
            <w:r w:rsidRPr="00344DBA">
              <w:t>izvietojum</w:t>
            </w:r>
            <w:r>
              <w:t>s un kvalitatīva infrastruktūra, kas kopā ar</w:t>
            </w:r>
            <w:r w:rsidRPr="00344DBA">
              <w:t xml:space="preserve"> ESF </w:t>
            </w:r>
            <w:r>
              <w:t>investīcijām nodrošinās pilnvērtīgu</w:t>
            </w:r>
            <w:r w:rsidRPr="00344DBA">
              <w:t xml:space="preserve"> prioritāro veselības jomu </w:t>
            </w:r>
            <w:r>
              <w:t>attīstību</w:t>
            </w:r>
            <w:r w:rsidRPr="00344DBA">
              <w:t xml:space="preserve">. </w:t>
            </w:r>
          </w:p>
          <w:p w:rsidR="001A3232" w:rsidRDefault="001A3232" w:rsidP="008575EC">
            <w:pPr>
              <w:pStyle w:val="ListParagraph"/>
              <w:widowControl w:val="0"/>
              <w:spacing w:before="120" w:after="120"/>
              <w:ind w:left="114" w:right="142"/>
              <w:contextualSpacing w:val="0"/>
              <w:jc w:val="both"/>
              <w:outlineLvl w:val="0"/>
            </w:pPr>
            <w:r w:rsidRPr="00344DBA">
              <w:t>SAM 9.3.2.</w:t>
            </w:r>
            <w:r>
              <w:t xml:space="preserve"> </w:t>
            </w:r>
            <w:r w:rsidRPr="00344DBA">
              <w:t xml:space="preserve">īstenošanā svarīgs ir teritoriālais aspekts, lai nodrošinātu, ka veselības pakalpojumi vienlīdz kvalitatīvi tiek nodrošināti gan iedzīvotājiem pilsētās, gan lauku teritorijās, kā arī sociālās atstumtības un nabadzības riskam pakļautajām grupām, paredzot efektīvu un ilgtspējīgu sistēmu, kādā tiek nodrošināta </w:t>
            </w:r>
            <w:r>
              <w:t>pamat</w:t>
            </w:r>
            <w:r w:rsidRPr="00344DBA">
              <w:t>pakalpojumi pacienta dzīvesvietas tuvumā vai uzlabota pacientu piekļūšana augstākas specializācijas pakalpojumam no dzīvesvietas attālāk esošās iestādēs. Rezultātā tiks nodrošināta kvalitatīvu veselības aprūpes pakalpojumu pieejamība, t.sk. nabadzības un sociālās atstumtības riskam pakļauto iedzīvotāju grupām.</w:t>
            </w:r>
          </w:p>
          <w:p w:rsidR="001A3232" w:rsidRDefault="001A3232" w:rsidP="008575EC">
            <w:pPr>
              <w:pStyle w:val="ListParagraph"/>
              <w:widowControl w:val="0"/>
              <w:spacing w:before="120" w:after="120"/>
              <w:ind w:left="114" w:right="142"/>
              <w:contextualSpacing w:val="0"/>
              <w:jc w:val="both"/>
              <w:outlineLvl w:val="0"/>
            </w:pPr>
            <w:r>
              <w:t xml:space="preserve">Atbilstoši Pasaules Bankas, kas SAM 9.2.3. ietvaros izstrādā prioritāro veselības jomu tīklu attīstības vadlīnijas, politikas rekomendācijām, lai nodrošinātu savlaicīgu pieejamību augsta līmeņa veselības aprūpes pakalpojumiem, nepieciešams nekavējoties veikt investīcijas terciārā un reģionālā līmeņa slimnīcās, kā arī monoprofila iestādēs, kas nodrošina rehabilitācijas, dzemdību palīdzības un traumatoloģijas pakalpojumu sniegšanu. Lokālo līmeņa slimnīcu, psihiatrijas </w:t>
            </w:r>
            <w:r>
              <w:rPr>
                <w:lang w:eastAsia="lv-LV"/>
              </w:rPr>
              <w:t>aprūpes</w:t>
            </w:r>
            <w:r>
              <w:t xml:space="preserve">, kā arī ambulatorās aprūpes attīstības vajadzību noteikšanai būtu nepieciešams veikt papildu apjomīgus un laikietilpīgus pasākumus, piemēram, analizēt stratēģiskās iepirkšanas sistēmas ieviešanas ietekmi.   </w:t>
            </w:r>
          </w:p>
          <w:p w:rsidR="001A3232" w:rsidRPr="00344DBA" w:rsidRDefault="001A3232" w:rsidP="008575EC">
            <w:pPr>
              <w:pStyle w:val="ListParagraph"/>
              <w:widowControl w:val="0"/>
              <w:spacing w:before="120" w:after="120"/>
              <w:ind w:left="114" w:right="142"/>
              <w:contextualSpacing w:val="0"/>
              <w:jc w:val="both"/>
              <w:outlineLvl w:val="0"/>
            </w:pPr>
            <w:r>
              <w:t xml:space="preserve">SAM 9.3.2. 1. un 2. projektu iesniegumu atlases kārtu </w:t>
            </w:r>
            <w:r w:rsidRPr="00344DBA">
              <w:t>ieviešanas risinājum</w:t>
            </w:r>
            <w:r>
              <w:t>i paredz veikt investīcijas terciārā un reģionālā līmeņa slimnīcās, kā arī monoprofila iestādēs, kas nodrošina rehabilitācijas, dzemdību palīdzības un traumatoloģijas pakalpojumu sniegšanu.</w:t>
            </w:r>
            <w:r w:rsidRPr="00344DBA">
              <w:t xml:space="preserve"> </w:t>
            </w:r>
            <w:r>
              <w:t>Attiecībā uz SAM 9.3.2. pārējām projektu iesniegumu atlases kārtām tiks izstrādāts atsevišķs regulējums.</w:t>
            </w:r>
          </w:p>
          <w:p w:rsidR="001A3232" w:rsidRDefault="001A3232" w:rsidP="008575EC">
            <w:pPr>
              <w:widowControl w:val="0"/>
              <w:spacing w:before="120" w:after="120"/>
              <w:ind w:left="114" w:right="142"/>
              <w:jc w:val="both"/>
              <w:outlineLvl w:val="0"/>
            </w:pPr>
            <w:bookmarkStart w:id="9" w:name="_Toc413764300"/>
            <w:bookmarkStart w:id="10" w:name="_Toc435009059"/>
            <w:r w:rsidRPr="003034BB">
              <w:t>SAM 9.3.2.</w:t>
            </w:r>
            <w:r>
              <w:t xml:space="preserve"> mērķa grupa ir ārstniecības iestādes.</w:t>
            </w:r>
          </w:p>
          <w:p w:rsidR="001A3232" w:rsidRDefault="001A3232" w:rsidP="008575EC">
            <w:pPr>
              <w:widowControl w:val="0"/>
              <w:spacing w:before="120" w:after="120"/>
              <w:ind w:left="114" w:right="142"/>
              <w:jc w:val="both"/>
              <w:outlineLvl w:val="0"/>
            </w:pPr>
            <w:r w:rsidRPr="003034BB">
              <w:t>SAM 9.3.2.</w:t>
            </w:r>
            <w:r>
              <w:t xml:space="preserve"> kopējais pieejamais finansējums ir 194 364 718 EUR, tai skaitā:</w:t>
            </w:r>
          </w:p>
          <w:p w:rsidR="001A3232" w:rsidRPr="006E5091" w:rsidRDefault="001A3232" w:rsidP="008575EC">
            <w:pPr>
              <w:pStyle w:val="naiskr"/>
              <w:numPr>
                <w:ilvl w:val="0"/>
                <w:numId w:val="60"/>
              </w:numPr>
              <w:spacing w:before="40" w:beforeAutospacing="0" w:after="40" w:afterAutospacing="0"/>
              <w:ind w:left="398" w:right="57" w:hanging="219"/>
              <w:jc w:val="both"/>
            </w:pPr>
            <w:r>
              <w:t>ERAF finansējums 152 136 253 EUR;</w:t>
            </w:r>
          </w:p>
          <w:p w:rsidR="001A3232" w:rsidRDefault="001A3232" w:rsidP="008575EC">
            <w:pPr>
              <w:pStyle w:val="naiskr"/>
              <w:numPr>
                <w:ilvl w:val="0"/>
                <w:numId w:val="60"/>
              </w:numPr>
              <w:spacing w:before="40" w:beforeAutospacing="0" w:after="40" w:afterAutospacing="0"/>
              <w:ind w:left="398" w:right="57" w:hanging="219"/>
              <w:jc w:val="both"/>
            </w:pPr>
            <w:r>
              <w:t xml:space="preserve">valsts budžeta nacionālais publiskais finansējums </w:t>
            </w:r>
            <w:r w:rsidRPr="006E5091">
              <w:t>31 580</w:t>
            </w:r>
            <w:r>
              <w:t> </w:t>
            </w:r>
            <w:r w:rsidRPr="006E5091">
              <w:t>855</w:t>
            </w:r>
            <w:r>
              <w:t xml:space="preserve"> EUR (tai skaitā </w:t>
            </w:r>
            <w:r w:rsidRPr="00342C23">
              <w:t>15</w:t>
            </w:r>
            <w:r>
              <w:t> </w:t>
            </w:r>
            <w:r w:rsidRPr="00342C23">
              <w:t>380</w:t>
            </w:r>
            <w:r>
              <w:t> </w:t>
            </w:r>
            <w:r w:rsidRPr="00342C23">
              <w:t>890 EUR no valsts</w:t>
            </w:r>
            <w:r w:rsidRPr="006E5091">
              <w:t xml:space="preserve"> </w:t>
            </w:r>
            <w:r w:rsidRPr="00342C23">
              <w:t xml:space="preserve">budžeta, palielinot </w:t>
            </w:r>
            <w:r>
              <w:t>Lielā projekta nacionālo publisko līdzfinansējumu,</w:t>
            </w:r>
            <w:r w:rsidRPr="003034BB" w:rsidDel="00446579">
              <w:t xml:space="preserve"> </w:t>
            </w:r>
            <w:r>
              <w:t>atbilstoši Ministru Kabineta 2016.gada 9.augusta protokola Nr.39 45.§ 3.2.apakšpunkta lēmumam);</w:t>
            </w:r>
          </w:p>
          <w:p w:rsidR="001A3232" w:rsidRDefault="001A3232" w:rsidP="008575EC">
            <w:pPr>
              <w:pStyle w:val="naiskr"/>
              <w:numPr>
                <w:ilvl w:val="0"/>
                <w:numId w:val="60"/>
              </w:numPr>
              <w:spacing w:before="40" w:beforeAutospacing="0" w:after="40" w:afterAutospacing="0"/>
              <w:ind w:left="398" w:right="57" w:hanging="219"/>
              <w:jc w:val="both"/>
            </w:pPr>
            <w:r>
              <w:t xml:space="preserve">privātais nacionālais finansējums </w:t>
            </w:r>
            <w:r w:rsidRPr="006E5091">
              <w:t>10 647</w:t>
            </w:r>
            <w:r>
              <w:t> </w:t>
            </w:r>
            <w:r w:rsidRPr="006E5091">
              <w:t>610</w:t>
            </w:r>
            <w:r>
              <w:t xml:space="preserve"> EUR.</w:t>
            </w:r>
          </w:p>
          <w:p w:rsidR="007D732E" w:rsidRPr="007D2FD6" w:rsidRDefault="007D732E" w:rsidP="008575EC">
            <w:pPr>
              <w:widowControl w:val="0"/>
              <w:spacing w:before="120" w:after="120"/>
              <w:ind w:left="114" w:right="142"/>
              <w:jc w:val="both"/>
              <w:outlineLvl w:val="0"/>
            </w:pPr>
            <w:r w:rsidRPr="007D732E">
              <w:lastRenderedPageBreak/>
              <w:t xml:space="preserve">Pirmās </w:t>
            </w:r>
            <w:r w:rsidRPr="007D2FD6">
              <w:t xml:space="preserve">un otrās projektu iesniegumu atlases kārtas ietvaros </w:t>
            </w:r>
            <w:r w:rsidR="007D2FD6" w:rsidRPr="007D2FD6">
              <w:t xml:space="preserve">Pirmās un otrās projektu iesniegumu atlases kārtas ietvaros pieejamais kopējais attiecināmais finansējums ir 174 059 880 </w:t>
            </w:r>
            <w:r w:rsidR="007D2FD6" w:rsidRPr="007D2FD6">
              <w:rPr>
                <w:i/>
              </w:rPr>
              <w:t>euro</w:t>
            </w:r>
            <w:r w:rsidR="007D2FD6" w:rsidRPr="007D2FD6">
              <w:t>, tai skaitā ERAF finansējums</w:t>
            </w:r>
            <w:r w:rsidR="00DE296E">
              <w:t xml:space="preserve"> </w:t>
            </w:r>
            <w:r w:rsidR="007D2FD6" w:rsidRPr="007D2FD6">
              <w:t xml:space="preserve">– 134 877 139 </w:t>
            </w:r>
            <w:r w:rsidR="007D2FD6" w:rsidRPr="007D2FD6">
              <w:rPr>
                <w:i/>
              </w:rPr>
              <w:t>euro</w:t>
            </w:r>
            <w:r w:rsidR="007D2FD6" w:rsidRPr="007D2FD6">
              <w:t xml:space="preserve"> apmērā un nacionālais finansējums 39 182 741 </w:t>
            </w:r>
            <w:r w:rsidR="007D2FD6" w:rsidRPr="007D2FD6">
              <w:rPr>
                <w:i/>
              </w:rPr>
              <w:t>euro</w:t>
            </w:r>
            <w:r w:rsidR="007D2FD6" w:rsidRPr="007D2FD6">
              <w:t xml:space="preserve">, tai skaitā maksimālais valsts budžeta finansējums 29 753 420 </w:t>
            </w:r>
            <w:r w:rsidR="007D2FD6" w:rsidRPr="007D2FD6">
              <w:rPr>
                <w:i/>
              </w:rPr>
              <w:t>euro</w:t>
            </w:r>
            <w:r w:rsidR="007D2FD6" w:rsidRPr="007D2FD6">
              <w:t xml:space="preserve"> un minimālais nacionālais privātais finansējums 9 429 321 </w:t>
            </w:r>
            <w:r w:rsidR="007D2FD6" w:rsidRPr="007D2FD6">
              <w:rPr>
                <w:i/>
              </w:rPr>
              <w:t>euro</w:t>
            </w:r>
            <w:r w:rsidR="007D2FD6" w:rsidRPr="007D2FD6">
              <w:t xml:space="preserve"> apmērā</w:t>
            </w:r>
            <w:r w:rsidR="007D2FD6">
              <w:t>.</w:t>
            </w:r>
          </w:p>
          <w:p w:rsidR="007D732E" w:rsidRDefault="007D732E" w:rsidP="008575EC">
            <w:pPr>
              <w:widowControl w:val="0"/>
              <w:spacing w:before="120" w:after="120"/>
              <w:ind w:left="114" w:right="142"/>
              <w:jc w:val="both"/>
              <w:outlineLvl w:val="0"/>
            </w:pPr>
            <w:r w:rsidRPr="003034BB">
              <w:t>SAM 9.3.2.</w:t>
            </w:r>
            <w:r>
              <w:t xml:space="preserve">  ietvaros snieguma rezerve plānota 3.kārtas projektu iesnieguma atlases projektiem.</w:t>
            </w:r>
          </w:p>
          <w:p w:rsidR="001A3232" w:rsidRDefault="001A3232" w:rsidP="008575EC">
            <w:pPr>
              <w:widowControl w:val="0"/>
              <w:spacing w:before="120" w:after="120"/>
              <w:ind w:left="114" w:right="142"/>
              <w:jc w:val="both"/>
              <w:outlineLvl w:val="0"/>
            </w:pPr>
            <w:r w:rsidRPr="003034BB">
              <w:t>SAM 9.3.2.darbības programmas „Izaugsme un nodarbinātība” līmenī ir noteikti šādi rādītāji</w:t>
            </w:r>
            <w:r>
              <w:t xml:space="preserve">, ko, ņemot </w:t>
            </w:r>
            <w:r>
              <w:rPr>
                <w:lang w:eastAsia="lv-LV"/>
              </w:rPr>
              <w:t>vērā</w:t>
            </w:r>
            <w:r>
              <w:t xml:space="preserve"> SAM 9.2.3. ietvaros Pasaules Bankas realizēto pētījuma rezultātus, ierosināts grozīt</w:t>
            </w:r>
            <w:r w:rsidR="00AD05EB">
              <w:t>:</w:t>
            </w:r>
          </w:p>
          <w:p w:rsidR="00AD05EB" w:rsidRPr="00D47FA6" w:rsidRDefault="00AD05EB" w:rsidP="008575EC">
            <w:pPr>
              <w:pStyle w:val="naiskr"/>
              <w:numPr>
                <w:ilvl w:val="0"/>
                <w:numId w:val="60"/>
              </w:numPr>
              <w:spacing w:before="40" w:beforeAutospacing="0" w:after="40" w:afterAutospacing="0"/>
              <w:ind w:left="398" w:right="57" w:hanging="219"/>
              <w:jc w:val="both"/>
            </w:pPr>
            <w:r w:rsidRPr="00D47FA6">
              <w:t>līdz 2023.gada 31.decembrim</w:t>
            </w:r>
            <w:r w:rsidRPr="00E64655">
              <w:t xml:space="preserve"> rezultāta uzraudzības rādītājs – </w:t>
            </w:r>
            <w:r w:rsidRPr="00D47FA6">
              <w:t>ambulatoro apmeklējumu relatīvā skaita atšķirība starp iedzīvotājiem novadu teritorijās un lielajās pilsētās - apmeklējumu skaits 2,5 – 2,8.</w:t>
            </w:r>
          </w:p>
          <w:p w:rsidR="00AD05EB" w:rsidRPr="00E64655" w:rsidRDefault="00AD05EB" w:rsidP="008575EC">
            <w:pPr>
              <w:pStyle w:val="naiskr"/>
              <w:numPr>
                <w:ilvl w:val="0"/>
                <w:numId w:val="60"/>
              </w:numPr>
              <w:spacing w:before="40" w:beforeAutospacing="0" w:after="40" w:afterAutospacing="0"/>
              <w:ind w:left="398" w:right="57" w:hanging="219"/>
              <w:jc w:val="both"/>
            </w:pPr>
            <w:r w:rsidRPr="00D47FA6">
              <w:t>līdz 2023.gada 31.decembrim</w:t>
            </w:r>
            <w:r w:rsidRPr="00E64655">
              <w:t xml:space="preserve"> iznākuma uzraudzības rādītāji:</w:t>
            </w:r>
          </w:p>
          <w:p w:rsidR="00AD05EB" w:rsidRPr="00D47FA6" w:rsidRDefault="00AD05EB" w:rsidP="008575EC">
            <w:pPr>
              <w:pStyle w:val="naiskr"/>
              <w:numPr>
                <w:ilvl w:val="1"/>
                <w:numId w:val="60"/>
              </w:numPr>
              <w:spacing w:before="40" w:beforeAutospacing="0" w:after="40" w:afterAutospacing="0"/>
              <w:ind w:left="681" w:right="57" w:hanging="283"/>
              <w:jc w:val="both"/>
              <w:rPr>
                <w:bCs/>
              </w:rPr>
            </w:pPr>
            <w:r w:rsidRPr="00D47FA6">
              <w:rPr>
                <w:bCs/>
              </w:rPr>
              <w:t>uzlaboto ārstniecības iestāžu skaits, kurās attīstīta infrastruktūra veselības aprūpes pakalpojumu sniegšanai – 775 ārstniecības iestādes;</w:t>
            </w:r>
          </w:p>
          <w:p w:rsidR="00AD05EB" w:rsidRPr="00E64655" w:rsidRDefault="00AD05EB" w:rsidP="008575EC">
            <w:pPr>
              <w:pStyle w:val="naiskr"/>
              <w:numPr>
                <w:ilvl w:val="1"/>
                <w:numId w:val="60"/>
              </w:numPr>
              <w:spacing w:before="40" w:beforeAutospacing="0" w:after="40" w:afterAutospacing="0"/>
              <w:ind w:left="681" w:right="57" w:hanging="283"/>
              <w:jc w:val="both"/>
            </w:pPr>
            <w:r w:rsidRPr="00D47FA6">
              <w:rPr>
                <w:bCs/>
              </w:rPr>
              <w:t>iedzīvotāju skaits, kuriem ir pieejami uzlaboti veselības</w:t>
            </w:r>
            <w:r w:rsidRPr="00E64655">
              <w:t xml:space="preserve"> aprūpes pakalpojumi - 2 023 825 iedzīvotāji;</w:t>
            </w:r>
          </w:p>
          <w:p w:rsidR="00AD05EB" w:rsidRPr="00D47FA6" w:rsidRDefault="00AD05EB" w:rsidP="008575EC">
            <w:pPr>
              <w:pStyle w:val="naiskr"/>
              <w:numPr>
                <w:ilvl w:val="0"/>
                <w:numId w:val="60"/>
              </w:numPr>
              <w:spacing w:before="40" w:beforeAutospacing="0" w:after="40" w:afterAutospacing="0"/>
              <w:ind w:left="398" w:right="57" w:hanging="219"/>
              <w:jc w:val="both"/>
            </w:pPr>
            <w:r w:rsidRPr="00D47FA6">
              <w:t>līdz 2018.gada 31.decembrim</w:t>
            </w:r>
            <w:r w:rsidRPr="00E64655">
              <w:t xml:space="preserve"> finanšu</w:t>
            </w:r>
            <w:r w:rsidRPr="00D47FA6">
              <w:t xml:space="preserve"> uzraudzības rādītājs –sertificēti attiecināmie izdevumi 46 799 872 euro apmērā.</w:t>
            </w:r>
          </w:p>
          <w:p w:rsidR="00AD05EB" w:rsidRPr="00E64655" w:rsidRDefault="00AD05EB" w:rsidP="008575EC">
            <w:pPr>
              <w:pStyle w:val="naiskr"/>
              <w:spacing w:before="40" w:beforeAutospacing="0" w:after="40" w:afterAutospacing="0"/>
              <w:ind w:left="114" w:right="142"/>
              <w:jc w:val="both"/>
              <w:rPr>
                <w:rFonts w:eastAsiaTheme="minorEastAsia"/>
              </w:rPr>
            </w:pPr>
            <w:r w:rsidRPr="00E64655">
              <w:t>S</w:t>
            </w:r>
            <w:r w:rsidRPr="00E64655">
              <w:rPr>
                <w:rFonts w:eastAsiaTheme="minorEastAsia"/>
              </w:rPr>
              <w:t xml:space="preserve">askaņā ar Veselības ministrijas 2016.gada 30.septembra vēstuli Nr.01-10.2-01/4319 Finanšu ministrijai kā Eiropas Savienības fonu vadošajai iestādei ir nosūtīti ierosinājumi </w:t>
            </w:r>
            <w:r w:rsidRPr="00E64655">
              <w:rPr>
                <w:rFonts w:eastAsiaTheme="minorHAnsi"/>
              </w:rPr>
              <w:t xml:space="preserve">grozījumiem darbības programmā </w:t>
            </w:r>
            <w:r w:rsidRPr="00E64655">
              <w:t>“</w:t>
            </w:r>
            <w:r w:rsidRPr="00E64655">
              <w:rPr>
                <w:i/>
              </w:rPr>
              <w:t>Izaugsme un nodarbinātība</w:t>
            </w:r>
            <w:r w:rsidRPr="00E64655">
              <w:t>”, kas tiks virzīti saskaņošanai Eiropas Komisijā, kas paredz šādu rādītāju sniegumu:</w:t>
            </w:r>
            <w:r w:rsidRPr="00E64655">
              <w:rPr>
                <w:bCs/>
                <w:spacing w:val="-2"/>
              </w:rPr>
              <w:t xml:space="preserve"> </w:t>
            </w:r>
          </w:p>
          <w:p w:rsidR="00AD05EB" w:rsidRPr="00D47FA6" w:rsidRDefault="00AD05EB" w:rsidP="008575EC">
            <w:pPr>
              <w:pStyle w:val="naiskr"/>
              <w:numPr>
                <w:ilvl w:val="0"/>
                <w:numId w:val="60"/>
              </w:numPr>
              <w:spacing w:before="40" w:beforeAutospacing="0" w:after="40" w:afterAutospacing="0"/>
              <w:ind w:left="398" w:right="57" w:hanging="219"/>
              <w:jc w:val="both"/>
            </w:pPr>
            <w:r w:rsidRPr="00D47FA6">
              <w:t>līdz 2023.gada 31.decembrim</w:t>
            </w:r>
            <w:r w:rsidRPr="00E64655">
              <w:t xml:space="preserve"> rezultāta uzraudzības rādītājs – Ilgtermiņa un akūto gultu skaits slimnīcās uz 100 000 iedzīvotājiem – 422 skaits;</w:t>
            </w:r>
          </w:p>
          <w:p w:rsidR="00AD05EB" w:rsidRPr="00D47FA6" w:rsidRDefault="00AD05EB" w:rsidP="008575EC">
            <w:pPr>
              <w:pStyle w:val="naiskr"/>
              <w:numPr>
                <w:ilvl w:val="0"/>
                <w:numId w:val="60"/>
              </w:numPr>
              <w:spacing w:before="40" w:beforeAutospacing="0" w:after="40" w:afterAutospacing="0"/>
              <w:ind w:left="398" w:right="57" w:hanging="219"/>
              <w:jc w:val="both"/>
            </w:pPr>
            <w:r w:rsidRPr="00D47FA6">
              <w:t>līdz 2023.gada 31.decembrim</w:t>
            </w:r>
            <w:r w:rsidRPr="00E64655">
              <w:t xml:space="preserve"> iznākuma uzraudzības rādītāji:</w:t>
            </w:r>
          </w:p>
          <w:p w:rsidR="00AD05EB" w:rsidRPr="00D47FA6" w:rsidRDefault="00AD05EB" w:rsidP="008575EC">
            <w:pPr>
              <w:pStyle w:val="naiskr"/>
              <w:numPr>
                <w:ilvl w:val="1"/>
                <w:numId w:val="60"/>
              </w:numPr>
              <w:spacing w:before="40" w:beforeAutospacing="0" w:after="40" w:afterAutospacing="0"/>
              <w:ind w:left="681" w:right="57" w:hanging="283"/>
              <w:jc w:val="both"/>
              <w:rPr>
                <w:bCs/>
              </w:rPr>
            </w:pPr>
            <w:r w:rsidRPr="00D47FA6">
              <w:rPr>
                <w:bCs/>
              </w:rPr>
              <w:t>uzlaboto ārstniecības iestāžu skaits, kurās attīstīta infrastruktūra veselības aprūpes pakalpojumu sniegšanai – 49 ārstniecības iestādes;</w:t>
            </w:r>
          </w:p>
          <w:p w:rsidR="00AD05EB" w:rsidRPr="00E64655" w:rsidRDefault="00AD05EB" w:rsidP="008575EC">
            <w:pPr>
              <w:pStyle w:val="naiskr"/>
              <w:numPr>
                <w:ilvl w:val="1"/>
                <w:numId w:val="60"/>
              </w:numPr>
              <w:spacing w:before="40" w:beforeAutospacing="0" w:after="40" w:afterAutospacing="0"/>
              <w:ind w:left="681" w:right="57" w:hanging="283"/>
              <w:jc w:val="both"/>
              <w:rPr>
                <w:bCs/>
                <w:spacing w:val="-2"/>
              </w:rPr>
            </w:pPr>
            <w:r w:rsidRPr="00D47FA6">
              <w:rPr>
                <w:bCs/>
              </w:rPr>
              <w:t>iedzīvotāju skaits, kuriem ir pieejami uzlaboti veselības aprūpes pakalpojumi – 1 839 598 iedzīvotāji</w:t>
            </w:r>
            <w:r w:rsidRPr="00E64655">
              <w:t>;</w:t>
            </w:r>
          </w:p>
          <w:p w:rsidR="00AD05EB" w:rsidRDefault="00AD05EB" w:rsidP="008575EC">
            <w:pPr>
              <w:pStyle w:val="naiskr"/>
              <w:numPr>
                <w:ilvl w:val="0"/>
                <w:numId w:val="60"/>
              </w:numPr>
              <w:spacing w:before="40" w:beforeAutospacing="0" w:after="40" w:afterAutospacing="0"/>
              <w:ind w:left="398" w:right="57" w:hanging="219"/>
              <w:jc w:val="both"/>
            </w:pPr>
            <w:r w:rsidRPr="00D47FA6">
              <w:t>līdz</w:t>
            </w:r>
            <w:r w:rsidRPr="00E64655">
              <w:rPr>
                <w:bCs/>
                <w:spacing w:val="-2"/>
              </w:rPr>
              <w:t xml:space="preserve"> </w:t>
            </w:r>
            <w:r w:rsidRPr="00D47FA6">
              <w:t>2018.gada 31.decembrim</w:t>
            </w:r>
            <w:r w:rsidRPr="00E64655">
              <w:t xml:space="preserve"> finanšu</w:t>
            </w:r>
            <w:r w:rsidRPr="00D47FA6">
              <w:t xml:space="preserve"> uzraudzības rādītājs – sertificēti attiecināmie izdevumi 26 665 244 euro apmērā.</w:t>
            </w:r>
          </w:p>
          <w:p w:rsidR="00DD094C" w:rsidRPr="00D47FA6" w:rsidRDefault="00DD094C" w:rsidP="00DD094C">
            <w:pPr>
              <w:pStyle w:val="naiskr"/>
              <w:spacing w:before="40" w:beforeAutospacing="0" w:after="40" w:afterAutospacing="0"/>
              <w:ind w:left="179" w:right="57"/>
              <w:jc w:val="both"/>
            </w:pPr>
            <w:r>
              <w:t xml:space="preserve">Attiecīgi, ja tiks apstiprināti grozījumi DP rādītājos, noteikumu projektam pievienots </w:t>
            </w:r>
            <w:proofErr w:type="spellStart"/>
            <w:r>
              <w:t>protokollēmums</w:t>
            </w:r>
            <w:proofErr w:type="spellEnd"/>
            <w:r>
              <w:t>, kurš uzdod VM izgrozīt noteikumu projektu.</w:t>
            </w:r>
          </w:p>
          <w:p w:rsidR="00AD05EB" w:rsidRPr="00E64655" w:rsidRDefault="00AD05EB" w:rsidP="008575EC">
            <w:pPr>
              <w:pStyle w:val="naiskr"/>
              <w:spacing w:before="40" w:beforeAutospacing="0" w:after="40" w:afterAutospacing="0"/>
              <w:ind w:left="114" w:right="142"/>
              <w:jc w:val="both"/>
            </w:pPr>
            <w:r w:rsidRPr="00E64655">
              <w:rPr>
                <w:bCs/>
                <w:spacing w:val="-2"/>
              </w:rPr>
              <w:t>Iznākuma un rezultātu rādītāju pamatojums, uzskaites apraksts noteikts Rādītāju pasē</w:t>
            </w:r>
            <w:r w:rsidRPr="00E64655">
              <w:t xml:space="preserve">, kas tiek pievienota  Darbības </w:t>
            </w:r>
            <w:r w:rsidRPr="00E64655">
              <w:rPr>
                <w:bCs/>
              </w:rPr>
              <w:t>programmai</w:t>
            </w:r>
            <w:r w:rsidRPr="00E64655">
              <w:t xml:space="preserve"> “</w:t>
            </w:r>
            <w:r w:rsidRPr="00E64655">
              <w:rPr>
                <w:i/>
              </w:rPr>
              <w:t>Izaugsme un nodarbinātība</w:t>
            </w:r>
            <w:r w:rsidRPr="00E64655">
              <w:t>”.</w:t>
            </w:r>
          </w:p>
          <w:p w:rsidR="00FC0D7B" w:rsidRDefault="001A3232" w:rsidP="008575EC">
            <w:pPr>
              <w:pStyle w:val="ListParagraph"/>
              <w:widowControl w:val="0"/>
              <w:spacing w:before="120" w:after="120"/>
              <w:ind w:left="114" w:right="142"/>
              <w:contextualSpacing w:val="0"/>
              <w:jc w:val="both"/>
              <w:outlineLvl w:val="0"/>
            </w:pPr>
            <w:bookmarkStart w:id="11" w:name="_Toc413764301"/>
            <w:bookmarkEnd w:id="9"/>
            <w:bookmarkEnd w:id="10"/>
            <w:r w:rsidRPr="00A23A5D">
              <w:t xml:space="preserve">Plānojot veselības aprūpes pakalpojumu sniedzēju tīklu un attīstību, svarīgi nodrošināt to atbilstību </w:t>
            </w:r>
            <w:r w:rsidRPr="00D47FA6">
              <w:rPr>
                <w:b/>
                <w:bCs/>
                <w:u w:val="single"/>
              </w:rPr>
              <w:t>demogrāfiskajām tendencēm</w:t>
            </w:r>
            <w:r w:rsidRPr="00A23A5D">
              <w:t xml:space="preserve">. Iedzīvotāju skaits Latvijā ilgstoši samazinās, kam galvenie iemesli ir zems dzimstības līmenis, sabiedrības novecošanās un iedzīvotāju emigrācija. </w:t>
            </w:r>
          </w:p>
          <w:p w:rsidR="00FC0D7B" w:rsidRDefault="001A3232" w:rsidP="008575EC">
            <w:pPr>
              <w:pStyle w:val="ListParagraph"/>
              <w:widowControl w:val="0"/>
              <w:spacing w:before="120" w:after="120"/>
              <w:ind w:left="114" w:right="142"/>
              <w:contextualSpacing w:val="0"/>
              <w:jc w:val="both"/>
              <w:outlineLvl w:val="0"/>
            </w:pPr>
            <w:r w:rsidRPr="00A23A5D">
              <w:t>2016.gada 1.janvārī Latvijā bija 1,97 miljoni iedzīvotāju, no kuriem 68% dzīvoja pilsētās, bet 32% – laukos, kamēr 2013.gadā iedzīvotāju skaits bija par teju 55 000 lielāks.</w:t>
            </w:r>
          </w:p>
          <w:p w:rsidR="00FC0D7B" w:rsidRDefault="001A3232" w:rsidP="008575EC">
            <w:pPr>
              <w:pStyle w:val="ListParagraph"/>
              <w:widowControl w:val="0"/>
              <w:spacing w:before="120" w:after="120"/>
              <w:ind w:left="114" w:right="142"/>
              <w:contextualSpacing w:val="0"/>
              <w:jc w:val="both"/>
              <w:outlineLvl w:val="0"/>
            </w:pPr>
            <w:r w:rsidRPr="00A23A5D">
              <w:t xml:space="preserve">lielākais iedzīvotāju skaita samazinājums novērojams Latgalē (nepilni 17 000 iedzīvotāju), kamēr Rīgas un Pierīgas reģions pēdējos gados ir </w:t>
            </w:r>
            <w:r w:rsidRPr="00A23A5D">
              <w:rPr>
                <w:lang w:eastAsia="lv-LV"/>
              </w:rPr>
              <w:t>attīstījies</w:t>
            </w:r>
            <w:r w:rsidRPr="00A23A5D">
              <w:t xml:space="preserve"> un iedzīvotāju skaits ir samazinājies ievērojami mazāk - attiecīgi par aptuveni 5000 un 2000 iedzīvotājiem</w:t>
            </w:r>
            <w:r>
              <w:t>.</w:t>
            </w:r>
          </w:p>
          <w:p w:rsidR="00FC0D7B" w:rsidRDefault="001A3232" w:rsidP="008575EC">
            <w:pPr>
              <w:pStyle w:val="ListParagraph"/>
              <w:widowControl w:val="0"/>
              <w:spacing w:before="120" w:after="120"/>
              <w:ind w:left="114" w:right="142"/>
              <w:contextualSpacing w:val="0"/>
              <w:jc w:val="both"/>
              <w:outlineLvl w:val="0"/>
            </w:pPr>
            <w:r w:rsidRPr="00F40DC0">
              <w:rPr>
                <w:lang w:eastAsia="lv-LV"/>
              </w:rPr>
              <w:t>Vienlaikus</w:t>
            </w:r>
            <w:r w:rsidRPr="00F40DC0">
              <w:t xml:space="preserve"> Latvijā turpinās sabiedrības novecošanās process – samazinās bērnu skaits un palielinās iedzīvotāju skaits virs darbspējas vecuma</w:t>
            </w:r>
            <w:r w:rsidR="00AD05EB">
              <w:t>.</w:t>
            </w:r>
            <w:r w:rsidRPr="00F40DC0">
              <w:t xml:space="preserve"> </w:t>
            </w:r>
          </w:p>
          <w:p w:rsidR="00FC0D7B" w:rsidRDefault="001A3232" w:rsidP="008575EC">
            <w:pPr>
              <w:pStyle w:val="ListParagraph"/>
              <w:widowControl w:val="0"/>
              <w:spacing w:before="120" w:after="120"/>
              <w:ind w:left="114" w:right="142"/>
              <w:contextualSpacing w:val="0"/>
              <w:jc w:val="both"/>
              <w:outlineLvl w:val="0"/>
              <w:rPr>
                <w:noProof/>
                <w:lang w:eastAsia="lv-LV" w:bidi="lo-LA"/>
              </w:rPr>
            </w:pPr>
            <w:r>
              <w:rPr>
                <w:noProof/>
                <w:lang w:eastAsia="lv-LV" w:bidi="lo-LA"/>
              </w:rPr>
              <w:t>Pasaules Bank</w:t>
            </w:r>
            <w:r w:rsidRPr="00F40DC0">
              <w:rPr>
                <w:noProof/>
                <w:lang w:eastAsia="lv-LV" w:bidi="lo-LA"/>
              </w:rPr>
              <w:t>as iedzīvotāju skaita prognozes, kas veidotas, izmantojot Latvijas Centrālās statistikas pārvaldes 2011</w:t>
            </w:r>
            <w:r>
              <w:rPr>
                <w:noProof/>
                <w:lang w:eastAsia="lv-LV" w:bidi="lo-LA"/>
              </w:rPr>
              <w:t xml:space="preserve">.gada Tautas skaitīšanas datus, </w:t>
            </w:r>
            <w:r w:rsidRPr="00F40DC0">
              <w:rPr>
                <w:noProof/>
                <w:lang w:eastAsia="lv-LV" w:bidi="lo-LA"/>
              </w:rPr>
              <w:t xml:space="preserve">aprēķinātas līdz 2025.gadam, piemērojot katram </w:t>
            </w:r>
            <w:r w:rsidRPr="00F40DC0">
              <w:rPr>
                <w:lang w:eastAsia="lv-LV"/>
              </w:rPr>
              <w:t>reģionam</w:t>
            </w:r>
            <w:r w:rsidRPr="00F40DC0">
              <w:rPr>
                <w:noProof/>
                <w:lang w:eastAsia="lv-LV" w:bidi="lo-LA"/>
              </w:rPr>
              <w:t xml:space="preserve"> savu aprēķināto krituma/izaugsmes tempu un ņemot vērā iedzīvotāju uzvedības parametrus pēdējos gados, prognozējot turpmāku iedzīvotāju skaita samazināšanos. </w:t>
            </w:r>
            <w:r>
              <w:rPr>
                <w:noProof/>
                <w:lang w:eastAsia="lv-LV" w:bidi="lo-LA"/>
              </w:rPr>
              <w:t>Pasaules Bank</w:t>
            </w:r>
            <w:r w:rsidRPr="00F40DC0">
              <w:rPr>
                <w:noProof/>
                <w:lang w:eastAsia="lv-LV" w:bidi="lo-LA"/>
              </w:rPr>
              <w:t>a prognoze, ka iedzīvotāju skaits samazināsies uz 2020.gadu līdz 1 908 684 iedzīvotājiem un uz 2025.gadu līdz 1 839 598 iedzīvotājiem. Līdzīgas prognozes ir izteiktas Eurostat, kur tiek prognozēts, ka 2020.gadā iedzīvotāju skaits Latvijā varētu sasniegt 1 882 099 iedzīvotājus.</w:t>
            </w:r>
          </w:p>
          <w:p w:rsidR="00FC0D7B" w:rsidRDefault="00D47FA6" w:rsidP="008575EC">
            <w:pPr>
              <w:pStyle w:val="ListParagraph"/>
              <w:widowControl w:val="0"/>
              <w:spacing w:before="120" w:after="120"/>
              <w:ind w:left="114" w:right="142"/>
              <w:contextualSpacing w:val="0"/>
              <w:jc w:val="both"/>
              <w:outlineLvl w:val="0"/>
              <w:rPr>
                <w:noProof/>
                <w:lang w:eastAsia="lv-LV" w:bidi="lo-LA"/>
              </w:rPr>
            </w:pPr>
            <w:r>
              <w:rPr>
                <w:noProof/>
                <w:lang w:eastAsia="lv-LV" w:bidi="lo-LA"/>
              </w:rPr>
              <w:t>Papildu f</w:t>
            </w:r>
            <w:r w:rsidR="001A3232" w:rsidRPr="0029163A">
              <w:rPr>
                <w:noProof/>
                <w:lang w:eastAsia="lv-LV" w:bidi="lo-LA"/>
              </w:rPr>
              <w:t xml:space="preserve">aktors, kas jāņem vērā plānojot veselības aprūpes pakalpojumu sniedzēju tīklu un attīstību, ir </w:t>
            </w:r>
            <w:r w:rsidR="001A3232" w:rsidRPr="00D47FA6">
              <w:rPr>
                <w:b/>
                <w:bCs/>
                <w:noProof/>
                <w:u w:val="single"/>
                <w:lang w:eastAsia="lv-LV" w:bidi="lo-LA"/>
              </w:rPr>
              <w:t>saslimstības tendences</w:t>
            </w:r>
            <w:r w:rsidR="001A3232" w:rsidRPr="0029163A">
              <w:rPr>
                <w:noProof/>
                <w:lang w:eastAsia="lv-LV" w:bidi="lo-LA"/>
              </w:rPr>
              <w:t xml:space="preserve">. Ņemot vērā sabiedrības novecošanos, neinfekciju slimības ieņem aizvien </w:t>
            </w:r>
            <w:r w:rsidR="001A3232" w:rsidRPr="0029163A">
              <w:rPr>
                <w:lang w:eastAsia="lv-LV"/>
              </w:rPr>
              <w:t>nozīmīgāku</w:t>
            </w:r>
            <w:r w:rsidR="001A3232" w:rsidRPr="0029163A">
              <w:rPr>
                <w:noProof/>
                <w:lang w:eastAsia="lv-LV" w:bidi="lo-LA"/>
              </w:rPr>
              <w:t xml:space="preserve"> vietu gan mirstības, gan saslimstības rādītāju vidū ne tikai Latvijā, bet arī pasaulē. To apliecina augstie mirstības, saslimstības un hospitalizācijas rādītāji.</w:t>
            </w:r>
          </w:p>
          <w:p w:rsidR="00FC0D7B" w:rsidRDefault="00265010" w:rsidP="008575EC">
            <w:pPr>
              <w:pStyle w:val="ListParagraph"/>
              <w:widowControl w:val="0"/>
              <w:spacing w:before="120" w:after="120"/>
              <w:ind w:left="114" w:right="142"/>
              <w:contextualSpacing w:val="0"/>
              <w:jc w:val="both"/>
              <w:outlineLvl w:val="0"/>
              <w:rPr>
                <w:noProof/>
                <w:lang w:eastAsia="lv-LV" w:bidi="lo-LA"/>
              </w:rPr>
            </w:pPr>
            <w:r>
              <w:rPr>
                <w:noProof/>
                <w:lang w:eastAsia="lv-LV" w:bidi="lo-LA"/>
              </w:rPr>
              <w:t>A</w:t>
            </w:r>
            <w:r w:rsidR="001A3232" w:rsidRPr="0029163A">
              <w:rPr>
                <w:noProof/>
                <w:lang w:eastAsia="lv-LV" w:bidi="lo-LA"/>
              </w:rPr>
              <w:t>tbilstoši Sabiedrības veselības pamatnostādnēm 2014.-2020.gadam, veiktajiem pētījumiem un saslimstības tendenču analīzēm noteiktas prioritāri attīstāmās veselības aprūpes jomas:</w:t>
            </w:r>
          </w:p>
          <w:p w:rsidR="001A3232" w:rsidRPr="0029163A" w:rsidRDefault="001A3232" w:rsidP="008575EC">
            <w:pPr>
              <w:pStyle w:val="naiskr"/>
              <w:numPr>
                <w:ilvl w:val="0"/>
                <w:numId w:val="60"/>
              </w:numPr>
              <w:spacing w:before="40" w:beforeAutospacing="0" w:after="40" w:afterAutospacing="0"/>
              <w:ind w:left="398" w:right="57" w:hanging="219"/>
              <w:jc w:val="both"/>
            </w:pPr>
            <w:r w:rsidRPr="0029163A">
              <w:t>sirds un asinsvadu joma;</w:t>
            </w:r>
          </w:p>
          <w:p w:rsidR="001A3232" w:rsidRPr="0029163A" w:rsidRDefault="001A3232" w:rsidP="008575EC">
            <w:pPr>
              <w:pStyle w:val="naiskr"/>
              <w:numPr>
                <w:ilvl w:val="0"/>
                <w:numId w:val="60"/>
              </w:numPr>
              <w:spacing w:before="40" w:beforeAutospacing="0" w:after="40" w:afterAutospacing="0"/>
              <w:ind w:left="398" w:right="57" w:hanging="219"/>
              <w:jc w:val="both"/>
            </w:pPr>
            <w:r w:rsidRPr="0029163A">
              <w:t>onkoloģijas joma;</w:t>
            </w:r>
          </w:p>
          <w:p w:rsidR="001A3232" w:rsidRPr="0029163A" w:rsidRDefault="001A3232" w:rsidP="008575EC">
            <w:pPr>
              <w:pStyle w:val="naiskr"/>
              <w:numPr>
                <w:ilvl w:val="0"/>
                <w:numId w:val="60"/>
              </w:numPr>
              <w:spacing w:before="40" w:beforeAutospacing="0" w:after="40" w:afterAutospacing="0"/>
              <w:ind w:left="398" w:right="57" w:hanging="219"/>
              <w:jc w:val="both"/>
            </w:pPr>
            <w:r w:rsidRPr="0029163A">
              <w:t>mātes un bērna veselības joma;</w:t>
            </w:r>
          </w:p>
          <w:p w:rsidR="001A3232" w:rsidRDefault="001A3232" w:rsidP="008575EC">
            <w:pPr>
              <w:pStyle w:val="naiskr"/>
              <w:numPr>
                <w:ilvl w:val="0"/>
                <w:numId w:val="60"/>
              </w:numPr>
              <w:spacing w:before="40" w:beforeAutospacing="0" w:after="40" w:afterAutospacing="0"/>
              <w:ind w:left="398" w:right="57" w:hanging="219"/>
              <w:jc w:val="both"/>
            </w:pPr>
            <w:r w:rsidRPr="0029163A">
              <w:t xml:space="preserve">garīgās </w:t>
            </w:r>
            <w:r>
              <w:t xml:space="preserve">(psihiskās) </w:t>
            </w:r>
            <w:r w:rsidRPr="0029163A">
              <w:t>veselības joma.</w:t>
            </w:r>
          </w:p>
          <w:p w:rsidR="00265010" w:rsidRDefault="001A3232" w:rsidP="008575EC">
            <w:pPr>
              <w:pStyle w:val="ListParagraph"/>
              <w:widowControl w:val="0"/>
              <w:spacing w:before="120" w:after="120"/>
              <w:ind w:left="114" w:right="142"/>
              <w:contextualSpacing w:val="0"/>
              <w:jc w:val="both"/>
              <w:outlineLvl w:val="0"/>
              <w:rPr>
                <w:noProof/>
                <w:lang w:eastAsia="lv-LV" w:bidi="lo-LA"/>
              </w:rPr>
            </w:pPr>
            <w:r w:rsidRPr="0029163A">
              <w:rPr>
                <w:b/>
                <w:bCs/>
                <w:noProof/>
                <w:lang w:eastAsia="lv-LV" w:bidi="lo-LA"/>
              </w:rPr>
              <w:t>Sirds un asinsvadu sistēmas slimības</w:t>
            </w:r>
            <w:r w:rsidRPr="0029163A" w:rsidDel="003E7928">
              <w:rPr>
                <w:noProof/>
                <w:lang w:eastAsia="lv-LV" w:bidi="lo-LA"/>
              </w:rPr>
              <w:t xml:space="preserve"> </w:t>
            </w:r>
            <w:r w:rsidRPr="0029163A">
              <w:rPr>
                <w:noProof/>
                <w:lang w:eastAsia="lv-LV" w:bidi="lo-LA"/>
              </w:rPr>
              <w:t>2015.gadā ir bijušas visizplatītākais nāves cēlonis (57,3% no visiem mirušajiem) Latvijā. Lai arī kopš 2006.gada priekšlaicīga mirstība (0-64 gadu vecumā) no sirds un asinsvadu slimībām ir samazinājusies, kopējais mirušo skaits ik gadu ir ap 16 000 (2015. gadā 16 135)</w:t>
            </w:r>
            <w:r w:rsidRPr="000C1F9D">
              <w:rPr>
                <w:noProof/>
                <w:vertAlign w:val="superscript"/>
                <w:lang w:eastAsia="lv-LV" w:bidi="lo-LA"/>
              </w:rPr>
              <w:footnoteReference w:id="1"/>
            </w:r>
            <w:r w:rsidRPr="0029163A">
              <w:rPr>
                <w:noProof/>
                <w:lang w:eastAsia="lv-LV" w:bidi="lo-LA"/>
              </w:rPr>
              <w:t xml:space="preserve">, turklāt standartizētā mirstība (līdz 64 gadu vecumam) no sirds un asinsvadu slimībām Latvijā ir vairāk kā trīs reizes augstāka nekā vidēji ES valstīs un augstākā Baltijas valstīs. </w:t>
            </w:r>
          </w:p>
          <w:p w:rsidR="00FC0D7B" w:rsidRDefault="001A3232" w:rsidP="008575EC">
            <w:pPr>
              <w:pStyle w:val="ListParagraph"/>
              <w:widowControl w:val="0"/>
              <w:spacing w:before="120" w:after="120"/>
              <w:ind w:left="114" w:right="142"/>
              <w:contextualSpacing w:val="0"/>
              <w:jc w:val="both"/>
              <w:outlineLvl w:val="0"/>
              <w:rPr>
                <w:noProof/>
                <w:lang w:eastAsia="lv-LV" w:bidi="lo-LA"/>
              </w:rPr>
            </w:pPr>
            <w:r w:rsidRPr="0029163A">
              <w:rPr>
                <w:b/>
                <w:bCs/>
                <w:noProof/>
                <w:lang w:eastAsia="lv-LV" w:bidi="lo-LA"/>
              </w:rPr>
              <w:t>Onkoloģiskās saslimšanas</w:t>
            </w:r>
            <w:r w:rsidRPr="000C1F9D">
              <w:rPr>
                <w:noProof/>
                <w:lang w:eastAsia="lv-LV" w:bidi="lo-LA"/>
              </w:rPr>
              <w:t xml:space="preserve">, kas nāves cēloņu struktūrā 2015.gadā veidoja 21,3% no visiem nāves gadījumiem Latvijā, pieaugot iedzīvotāju mūža ilgumam un sabiedrībai novecojot, veselības aprūpei rada lielu slogu. Pēdējo gadu laikā ļaundabīgi audzēji ik gadu tiek </w:t>
            </w:r>
            <w:r w:rsidRPr="000C1F9D">
              <w:rPr>
                <w:lang w:eastAsia="lv-LV"/>
              </w:rPr>
              <w:t>diagnosticēti</w:t>
            </w:r>
            <w:r w:rsidRPr="000C1F9D">
              <w:rPr>
                <w:noProof/>
                <w:lang w:eastAsia="lv-LV" w:bidi="lo-LA"/>
              </w:rPr>
              <w:t xml:space="preserve"> aptuveni 11 000 cilvēku, tomēr ņemot vērā iedzīvotāju skaita samazināšanos, rēķinot uz 100 000 iedzīvotājiem, novērojams pieaugums no 532,5 gadījumiem 2010.gadā līdz 562,5 gadījumiem 2015.gadā. Kopumā 2015.gadā vēzis pirmo reizi mūžā tika diagnosticēts 11 123 cilvēkiem, bet uzskaitē kopumā 2015.gada beigās bija pavisam 74 540 pacientu.</w:t>
            </w:r>
            <w:r w:rsidRPr="000C1F9D">
              <w:rPr>
                <w:noProof/>
                <w:vertAlign w:val="superscript"/>
                <w:lang w:eastAsia="lv-LV" w:bidi="lo-LA"/>
              </w:rPr>
              <w:footnoteReference w:id="2"/>
            </w:r>
            <w:r w:rsidRPr="000C1F9D">
              <w:rPr>
                <w:noProof/>
                <w:vertAlign w:val="superscript"/>
                <w:lang w:eastAsia="lv-LV" w:bidi="lo-LA"/>
              </w:rPr>
              <w:t xml:space="preserve"> </w:t>
            </w:r>
          </w:p>
          <w:p w:rsidR="00FC0D7B" w:rsidRDefault="001A3232" w:rsidP="008575EC">
            <w:pPr>
              <w:pStyle w:val="ListParagraph"/>
              <w:widowControl w:val="0"/>
              <w:spacing w:before="120" w:after="120"/>
              <w:ind w:left="114" w:right="142"/>
              <w:contextualSpacing w:val="0"/>
              <w:jc w:val="both"/>
              <w:outlineLvl w:val="0"/>
            </w:pPr>
            <w:r w:rsidRPr="00CB630C">
              <w:rPr>
                <w:noProof/>
                <w:lang w:eastAsia="lv-LV" w:bidi="lo-LA"/>
              </w:rPr>
              <w:t xml:space="preserve">Būtiski, ka </w:t>
            </w:r>
            <w:r w:rsidRPr="00CB630C">
              <w:rPr>
                <w:lang w:eastAsia="lv-LV"/>
              </w:rPr>
              <w:t>2015</w:t>
            </w:r>
            <w:r w:rsidRPr="00CB630C">
              <w:rPr>
                <w:noProof/>
                <w:lang w:eastAsia="lv-LV" w:bidi="lo-LA"/>
              </w:rPr>
              <w:t>.gadā</w:t>
            </w:r>
            <w:r w:rsidRPr="00CB630C" w:rsidDel="00B04A26">
              <w:rPr>
                <w:noProof/>
                <w:lang w:eastAsia="lv-LV" w:bidi="lo-LA"/>
              </w:rPr>
              <w:t xml:space="preserve"> </w:t>
            </w:r>
            <w:r w:rsidRPr="00CB630C">
              <w:rPr>
                <w:noProof/>
                <w:lang w:eastAsia="lv-LV" w:bidi="lo-LA"/>
              </w:rPr>
              <w:t>36,9% ļaundabīgo audzēju tika atklāti novēloti – III un IV stadijā.</w:t>
            </w:r>
            <w:r w:rsidRPr="00CB630C">
              <w:rPr>
                <w:noProof/>
                <w:lang w:eastAsia="lv-LV" w:bidi="lo-LA"/>
              </w:rPr>
              <w:footnoteReference w:id="3"/>
            </w:r>
            <w:r w:rsidRPr="00CB630C">
              <w:rPr>
                <w:noProof/>
                <w:lang w:eastAsia="lv-LV" w:bidi="lo-LA"/>
              </w:rPr>
              <w:t xml:space="preserve"> Salīdzinot ar 2010.gadu, kad novēloti tika atklāti aptuveni 50% ļaundabīgo audzēju, situācija ir uzlabojusies, tomēr, salīdzinot ar ES vidējiem rādītājiem, mirstība no ļaundabīgiem audzējiem Latvijā ir augstāka. Ļaundabīgi audzēji ir arī nozīmīgs stacionēšanas iemesls – 2015.g. </w:t>
            </w:r>
            <w:r w:rsidRPr="00CB630C">
              <w:rPr>
                <w:lang w:eastAsia="lv-LV"/>
              </w:rPr>
              <w:t>stacionāros</w:t>
            </w:r>
            <w:r w:rsidRPr="00CB630C">
              <w:rPr>
                <w:noProof/>
                <w:lang w:eastAsia="lv-LV" w:bidi="lo-LA"/>
              </w:rPr>
              <w:t xml:space="preserve"> ārstēti 32 433 pacienti virs 18 gadu vecuma ar audzēju diagnozēm, kas veido 11% no visiem stacionētajiem pacientiem.</w:t>
            </w:r>
          </w:p>
          <w:p w:rsidR="00FC0D7B" w:rsidRDefault="001A3232" w:rsidP="008575EC">
            <w:pPr>
              <w:pStyle w:val="ListParagraph"/>
              <w:widowControl w:val="0"/>
              <w:spacing w:before="120" w:after="120"/>
              <w:ind w:left="114" w:right="142"/>
              <w:contextualSpacing w:val="0"/>
              <w:jc w:val="both"/>
              <w:outlineLvl w:val="0"/>
            </w:pPr>
            <w:r w:rsidRPr="00CB630C">
              <w:t xml:space="preserve">Viena no būtiskākajām sabiedrības veselības problēmām Latvijā ir </w:t>
            </w:r>
            <w:r w:rsidRPr="00CB630C">
              <w:rPr>
                <w:b/>
                <w:bCs/>
              </w:rPr>
              <w:t>pašnāvības</w:t>
            </w:r>
            <w:r w:rsidRPr="00CB630C">
              <w:t>. Dati liecina, ka pašnāvību rādītāji Latvijas populācijā ir trešie augstākie ES dalībvalstu vidū un desmitie augstākie pasaulē.</w:t>
            </w:r>
            <w:r w:rsidRPr="00CB630C">
              <w:footnoteReference w:id="4"/>
            </w:r>
            <w:r>
              <w:t xml:space="preserve"> </w:t>
            </w:r>
            <w:r w:rsidRPr="00CB630C">
              <w:t xml:space="preserve">Pašnāvību skaits Latvijā ik gadu ievērojami pārsniedz transporta nelaimes gadījumos bojā gājušo skaitu, tomēr kopš 2009.gada pašnāvību skaits Latvijā samazinājies par 20%. 2014.gadā uz 100 000 iedzīvotājiem pašnāvības izdarīja 19,2 iedzīvotāji, 2011.gadā – 21,4, bet 2009.gadā – 24,1. Gadu no gada (arī 2014.gadā) pašnāvību izdarījušo vīriešu ir četras līdz piecas reizes vairāk nekā sieviešu. Fakts, ka pašnāvības biežāk veic vīrieši, </w:t>
            </w:r>
            <w:r w:rsidRPr="00CB630C">
              <w:rPr>
                <w:lang w:eastAsia="lv-LV"/>
              </w:rPr>
              <w:t>saistāms</w:t>
            </w:r>
            <w:r w:rsidRPr="00CB630C">
              <w:t xml:space="preserve"> pamatā ar tradicionālo lomu sadalījumu un sabiedrības noteikto atbildību par ģimenes materiālo nodrošināšanu, un pastāvošiem stereotipiem par vīrieti kā ģimenes apgādnieku, kā arī ar faktu, ka vīriešu vidū vairāk ir sastopama atkarību izraisošo vielu lietošana</w:t>
            </w:r>
            <w:r w:rsidRPr="00CB630C">
              <w:rPr>
                <w:vertAlign w:val="superscript"/>
              </w:rPr>
              <w:footnoteReference w:id="5"/>
            </w:r>
            <w:r w:rsidRPr="00CB630C">
              <w:t>.</w:t>
            </w:r>
          </w:p>
          <w:p w:rsidR="00FC0D7B" w:rsidRDefault="001A3232" w:rsidP="008575EC">
            <w:pPr>
              <w:pStyle w:val="ListParagraph"/>
              <w:widowControl w:val="0"/>
              <w:spacing w:before="120" w:after="120"/>
              <w:ind w:left="114" w:right="142"/>
              <w:contextualSpacing w:val="0"/>
              <w:jc w:val="both"/>
              <w:outlineLvl w:val="0"/>
            </w:pPr>
            <w:r w:rsidRPr="00CB630C">
              <w:t xml:space="preserve">Ņemot vērā augstos pašnāvību rādītājus, gan bērnu, gan pieaugušo pašnāvību un </w:t>
            </w:r>
            <w:r w:rsidRPr="00CB630C">
              <w:rPr>
                <w:lang w:eastAsia="lv-LV"/>
              </w:rPr>
              <w:t>pašnāvnieciskās</w:t>
            </w:r>
            <w:r w:rsidRPr="00CB630C">
              <w:t xml:space="preserve"> uzvedības profilakse jāuzskata par vienu no sabiedrības veselības prioritātēm Latvijā. </w:t>
            </w:r>
          </w:p>
          <w:p w:rsidR="00FC0D7B" w:rsidRDefault="001A3232" w:rsidP="008575EC">
            <w:pPr>
              <w:pStyle w:val="ListParagraph"/>
              <w:widowControl w:val="0"/>
              <w:spacing w:before="120" w:after="120"/>
              <w:ind w:left="114" w:right="142"/>
              <w:contextualSpacing w:val="0"/>
              <w:jc w:val="both"/>
              <w:outlineLvl w:val="0"/>
            </w:pPr>
            <w:r w:rsidRPr="00CB630C">
              <w:rPr>
                <w:b/>
                <w:bCs/>
              </w:rPr>
              <w:t>Reproduktīvās veselības</w:t>
            </w:r>
            <w:r w:rsidRPr="00CB630C">
              <w:t xml:space="preserve"> rādītāji ir ļoti nozīmīgi indikatīvi rādītāji, kas raksturo visas </w:t>
            </w:r>
            <w:r w:rsidRPr="00CB630C">
              <w:rPr>
                <w:lang w:eastAsia="lv-LV"/>
              </w:rPr>
              <w:t>sabiedrības</w:t>
            </w:r>
            <w:r w:rsidRPr="00CB630C">
              <w:t xml:space="preserve"> veselības stāvokli.</w:t>
            </w:r>
            <w:r w:rsidR="00265010">
              <w:t xml:space="preserve"> </w:t>
            </w:r>
            <w:r w:rsidRPr="00CA0E19">
              <w:t>Kopš 2011.gada dzemdību skaits stabili pieaug, savukārt mākslīgo abortu skaits – samazinājies.</w:t>
            </w:r>
            <w:r>
              <w:t xml:space="preserve"> </w:t>
            </w:r>
            <w:r w:rsidRPr="00CA0E19">
              <w:t xml:space="preserve">Latvijā gandrīz katru gadu tiek reģistrēti mātes nāves gadījumi. Mātes mirstības relatīvais rādītājs nelielās valstīs ir ļoti svārstīgs – tā kā dzīvi dzimušo skaits ir salīdzinoši neliels, tad šo rādītāju (kas tiek rēķināts uz 100 000 dzīvi dzimušo) būtiski ietekmē ikviens mātes </w:t>
            </w:r>
            <w:r w:rsidRPr="00CA0E19">
              <w:rPr>
                <w:lang w:eastAsia="lv-LV"/>
              </w:rPr>
              <w:t>nāves</w:t>
            </w:r>
            <w:r w:rsidRPr="00CA0E19">
              <w:t xml:space="preserve"> gadījums. Latvijā tas variē no 4,6 uz 100 000 dzīvi dzimušiem 2005.gadā līdz 55,2 – 2015.gadā, kad tika reģistrētas 12 mātes nāves un 8 gadījumos nāve bijusi tieši saistīta ar grūtniecību.</w:t>
            </w:r>
            <w:r w:rsidRPr="00CA0E19">
              <w:rPr>
                <w:vertAlign w:val="superscript"/>
              </w:rPr>
              <w:footnoteReference w:id="6"/>
            </w:r>
            <w:r w:rsidRPr="00265010">
              <w:rPr>
                <w:vertAlign w:val="superscript"/>
              </w:rPr>
              <w:t xml:space="preserve"> </w:t>
            </w:r>
          </w:p>
          <w:p w:rsidR="00FC0D7B" w:rsidRDefault="001A3232" w:rsidP="008575EC">
            <w:pPr>
              <w:pStyle w:val="ListParagraph"/>
              <w:widowControl w:val="0"/>
              <w:spacing w:before="120" w:after="120"/>
              <w:ind w:left="114" w:right="142"/>
              <w:contextualSpacing w:val="0"/>
              <w:jc w:val="both"/>
              <w:outlineLvl w:val="0"/>
            </w:pPr>
            <w:r w:rsidRPr="00CA0E19">
              <w:t xml:space="preserve">Attiecībā uz </w:t>
            </w:r>
            <w:r w:rsidRPr="00CA0E19">
              <w:rPr>
                <w:b/>
                <w:bCs/>
              </w:rPr>
              <w:t>bērnu veselību</w:t>
            </w:r>
            <w:r w:rsidRPr="00CA0E19">
              <w:t xml:space="preserve">, perinatālajai mirstībai ir tendence samazināties. Lai mazinātu mātes un jaundzimušo saslimstības un mirstības risku, nepieciešams attīstīt labi funkcionējošu dzemdībpalīdzības sniegšanu, kad dzemdībpalīdzība tiek sniegta atbilstošā slimnīcu līmenī, ņemot </w:t>
            </w:r>
            <w:r w:rsidRPr="00CA0E19">
              <w:rPr>
                <w:lang w:eastAsia="lv-LV"/>
              </w:rPr>
              <w:t>vērā</w:t>
            </w:r>
            <w:r w:rsidRPr="00CA0E19">
              <w:t xml:space="preserve"> grūtniecības riskus un dzemdību </w:t>
            </w:r>
            <w:proofErr w:type="spellStart"/>
            <w:r w:rsidRPr="00CA0E19">
              <w:t>komplikācija</w:t>
            </w:r>
            <w:r w:rsidR="00C50066">
              <w:t>.</w:t>
            </w:r>
            <w:r w:rsidRPr="00CA0E19">
              <w:t>s</w:t>
            </w:r>
            <w:proofErr w:type="spellEnd"/>
          </w:p>
          <w:p w:rsidR="00FC0D7B" w:rsidRDefault="001A3232" w:rsidP="008575EC">
            <w:pPr>
              <w:pStyle w:val="ListParagraph"/>
              <w:widowControl w:val="0"/>
              <w:spacing w:before="120" w:after="120"/>
              <w:ind w:left="114" w:right="142"/>
              <w:contextualSpacing w:val="0"/>
              <w:jc w:val="both"/>
              <w:outlineLvl w:val="0"/>
            </w:pPr>
            <w:r w:rsidRPr="00CA0E19">
              <w:t xml:space="preserve">Balstoties uz </w:t>
            </w:r>
            <w:r>
              <w:t>Pasaules Bank</w:t>
            </w:r>
            <w:r w:rsidRPr="00CA0E19">
              <w:t xml:space="preserve">as iedzīvotāju skaita prognozēm, kas paredz tuvāko 10 gadu laikā dzimstība palielinājumu aptuveni par 20%, sagaidāms, ka palielināsies arī kopējais </w:t>
            </w:r>
            <w:r w:rsidRPr="00CA0E19">
              <w:rPr>
                <w:lang w:eastAsia="lv-LV"/>
              </w:rPr>
              <w:t>pediatriskās</w:t>
            </w:r>
            <w:r w:rsidRPr="00CA0E19">
              <w:t xml:space="preserve"> aprūpes vecuma bērnu skaits, pieņemot, ka saslimstības līmeņa struktūra saglabāsies līdzīga pašreizējai.</w:t>
            </w:r>
            <w:r w:rsidRPr="00353CC6">
              <w:rPr>
                <w:vertAlign w:val="superscript"/>
              </w:rPr>
              <w:footnoteReference w:id="7"/>
            </w:r>
          </w:p>
          <w:p w:rsidR="00FC0D7B" w:rsidRDefault="001A3232" w:rsidP="008575EC">
            <w:pPr>
              <w:pStyle w:val="ListParagraph"/>
              <w:widowControl w:val="0"/>
              <w:spacing w:before="120" w:after="120"/>
              <w:ind w:left="114" w:right="142"/>
              <w:contextualSpacing w:val="0"/>
              <w:jc w:val="both"/>
              <w:outlineLvl w:val="0"/>
            </w:pPr>
            <w:r w:rsidRPr="00D47FA6">
              <w:rPr>
                <w:b/>
                <w:bCs/>
                <w:noProof/>
                <w:u w:val="single"/>
                <w:lang w:eastAsia="lv-LV" w:bidi="lo-LA"/>
              </w:rPr>
              <w:t>Veselības</w:t>
            </w:r>
            <w:r w:rsidRPr="00D47FA6">
              <w:rPr>
                <w:b/>
                <w:bCs/>
                <w:u w:val="single"/>
              </w:rPr>
              <w:t xml:space="preserve"> aprūpes sistēmu</w:t>
            </w:r>
            <w:r>
              <w:t xml:space="preserve"> var sadalīt šādos veselības aprūpes un neatliekamās medicīniskās palīdzības līmeņos:</w:t>
            </w:r>
          </w:p>
          <w:p w:rsidR="00FC0D7B" w:rsidRDefault="001A3232" w:rsidP="008575EC">
            <w:pPr>
              <w:pStyle w:val="naiskr"/>
              <w:numPr>
                <w:ilvl w:val="0"/>
                <w:numId w:val="60"/>
              </w:numPr>
              <w:spacing w:before="40" w:beforeAutospacing="0" w:after="40" w:afterAutospacing="0"/>
              <w:ind w:left="398" w:right="57" w:hanging="219"/>
              <w:jc w:val="both"/>
            </w:pPr>
            <w:r>
              <w:t>Primārā veselības aprūpe (tai skaitā mājas aprūpe);</w:t>
            </w:r>
          </w:p>
          <w:p w:rsidR="00FC0D7B" w:rsidRDefault="001A3232" w:rsidP="008575EC">
            <w:pPr>
              <w:pStyle w:val="naiskr"/>
              <w:numPr>
                <w:ilvl w:val="0"/>
                <w:numId w:val="60"/>
              </w:numPr>
              <w:spacing w:before="40" w:beforeAutospacing="0" w:after="40" w:afterAutospacing="0"/>
              <w:ind w:left="398" w:right="57" w:hanging="219"/>
              <w:jc w:val="both"/>
            </w:pPr>
            <w:r>
              <w:t>Sekundārā ambulatorā veselības aprūpe (tai skaitā dienas stacionāru aprūpe);</w:t>
            </w:r>
          </w:p>
          <w:p w:rsidR="00FC0D7B" w:rsidRDefault="001A3232" w:rsidP="008575EC">
            <w:pPr>
              <w:pStyle w:val="naiskr"/>
              <w:numPr>
                <w:ilvl w:val="0"/>
                <w:numId w:val="60"/>
              </w:numPr>
              <w:spacing w:before="40" w:beforeAutospacing="0" w:after="40" w:afterAutospacing="0"/>
              <w:ind w:left="398" w:right="57" w:hanging="219"/>
              <w:jc w:val="both"/>
            </w:pPr>
            <w:r>
              <w:t>Neatliekamā medicīniskā palīdzība;</w:t>
            </w:r>
          </w:p>
          <w:p w:rsidR="00FC0D7B" w:rsidRDefault="001A3232" w:rsidP="008575EC">
            <w:pPr>
              <w:pStyle w:val="naiskr"/>
              <w:numPr>
                <w:ilvl w:val="0"/>
                <w:numId w:val="60"/>
              </w:numPr>
              <w:spacing w:before="40" w:beforeAutospacing="0" w:after="40" w:afterAutospacing="0"/>
              <w:ind w:left="398" w:right="57" w:hanging="219"/>
              <w:jc w:val="both"/>
            </w:pPr>
            <w:r>
              <w:t>Diennakts stacionārā veselības aprūpe.</w:t>
            </w:r>
          </w:p>
          <w:p w:rsidR="00FC0D7B" w:rsidRDefault="001A3232" w:rsidP="008575EC">
            <w:pPr>
              <w:pStyle w:val="ListParagraph"/>
              <w:widowControl w:val="0"/>
              <w:spacing w:before="120" w:after="120"/>
              <w:ind w:left="114" w:right="142"/>
              <w:contextualSpacing w:val="0"/>
              <w:jc w:val="both"/>
              <w:outlineLvl w:val="0"/>
            </w:pPr>
            <w:r w:rsidRPr="003D0F57">
              <w:t xml:space="preserve">Saskaņā ar Pasaules Veselības organizācijas definīciju </w:t>
            </w:r>
            <w:r w:rsidRPr="003D0F57">
              <w:rPr>
                <w:b/>
                <w:bCs/>
              </w:rPr>
              <w:t>primārā veselības aprūpe</w:t>
            </w:r>
            <w:r w:rsidRPr="003D0F57">
              <w:t xml:space="preserve"> ir galvenā veselības aprūpes sastāvdaļa, kas balstās uz zinātniski pamatotām un praktiskām metodēm un </w:t>
            </w:r>
            <w:r w:rsidRPr="003D0F57">
              <w:rPr>
                <w:noProof/>
                <w:lang w:eastAsia="lv-LV" w:bidi="lo-LA"/>
              </w:rPr>
              <w:t>kas</w:t>
            </w:r>
            <w:r w:rsidRPr="003D0F57">
              <w:t xml:space="preserve"> ir pieejama iedzīvotājiem, un kuras izmaksas ir valstij un sabiedrībai pieņemamas. </w:t>
            </w:r>
            <w:r>
              <w:t xml:space="preserve">Primārā </w:t>
            </w:r>
            <w:r>
              <w:rPr>
                <w:lang w:eastAsia="lv-LV"/>
              </w:rPr>
              <w:t>veselības</w:t>
            </w:r>
            <w:r>
              <w:t xml:space="preserve"> aprūpe</w:t>
            </w:r>
            <w:r w:rsidRPr="003D0F57">
              <w:t xml:space="preserve"> ir valsts veselības aprūpes sistēmas galvenais posms veselības aprūpes nodrošināšanā, tas ir pirmais veselības aprūpes līmenis daudzpakāpju sistēmā.</w:t>
            </w:r>
          </w:p>
          <w:p w:rsidR="00FC0D7B" w:rsidRDefault="001A3232" w:rsidP="008575EC">
            <w:pPr>
              <w:pStyle w:val="ListParagraph"/>
              <w:widowControl w:val="0"/>
              <w:spacing w:before="120" w:after="120"/>
              <w:ind w:left="114" w:right="142"/>
              <w:contextualSpacing w:val="0"/>
              <w:jc w:val="both"/>
              <w:outlineLvl w:val="0"/>
            </w:pPr>
            <w:r w:rsidRPr="003D0F57">
              <w:t xml:space="preserve">Latvijā </w:t>
            </w:r>
            <w:r>
              <w:t>primārās veselības aprūpes</w:t>
            </w:r>
            <w:r w:rsidRPr="003D0F57">
              <w:t xml:space="preserve"> pakalpojumu sniedzēji ir ģimenes ārsti, tai skaitā primārās </w:t>
            </w:r>
            <w:r w:rsidRPr="003D0F57">
              <w:rPr>
                <w:noProof/>
                <w:lang w:eastAsia="lv-LV" w:bidi="lo-LA"/>
              </w:rPr>
              <w:t>veselības</w:t>
            </w:r>
            <w:r w:rsidRPr="003D0F57">
              <w:t xml:space="preserve"> aprūpes</w:t>
            </w:r>
            <w:r w:rsidRPr="003D0F57">
              <w:rPr>
                <w:lang w:eastAsia="lv-LV"/>
              </w:rPr>
              <w:t xml:space="preserve"> pediatri un primārās veselības aprūpes </w:t>
            </w:r>
            <w:proofErr w:type="spellStart"/>
            <w:r w:rsidRPr="003D0F57">
              <w:rPr>
                <w:lang w:eastAsia="lv-LV"/>
              </w:rPr>
              <w:t>internisti</w:t>
            </w:r>
            <w:proofErr w:type="spellEnd"/>
            <w:r w:rsidRPr="003D0F57">
              <w:rPr>
                <w:lang w:eastAsia="lv-LV"/>
              </w:rPr>
              <w:t>, ārsta palīgi (feldšeri), māsas, vecmātes,</w:t>
            </w:r>
            <w:r w:rsidRPr="003D0F57">
              <w:t xml:space="preserve"> kuras nodarbinātas ģimenes ārsta praksē, ārstniecības personas, kuras nodrošina veselības aprūpi mājās, kā arī zobārsti, zobārsta asistenti, zobārstniecības māsas un zobu higiēnisti.</w:t>
            </w:r>
          </w:p>
          <w:p w:rsidR="00FC0D7B" w:rsidRDefault="001A3232" w:rsidP="008575EC">
            <w:pPr>
              <w:pStyle w:val="ListParagraph"/>
              <w:widowControl w:val="0"/>
              <w:spacing w:before="120" w:after="120"/>
              <w:ind w:left="114" w:right="142"/>
              <w:contextualSpacing w:val="0"/>
              <w:jc w:val="both"/>
              <w:outlineLvl w:val="0"/>
            </w:pPr>
            <w:r w:rsidRPr="00AC0EEC">
              <w:t>Ģimenes ārsti veic savu pacientu veselības aprūpi- medicīnisko izmeklēšanu, diagnostiku un ārstēšanu akūtu un hronisku saslimšanu gadījumos, kā arī izraksta valsts kompensējamos medikamentus un var savā praksē veikt dažādas medicīniskas manipulācijas un ambulatoras ķirurģiskas procedūras. Ģimenes ārsti arī īsteno profilaktiskus pasākumus (</w:t>
            </w:r>
            <w:proofErr w:type="spellStart"/>
            <w:r w:rsidRPr="00AC0EEC">
              <w:t>skrīningu</w:t>
            </w:r>
            <w:proofErr w:type="spellEnd"/>
            <w:r w:rsidRPr="00AC0EEC">
              <w:t xml:space="preserve"> un imunizāciju), ka arī iesaistās veselības veicināšanā un veselības izglītībā. Katram iedzīvotājam ir tiesības izvēlēties ģimenes ārstu, kā arī mainīt ārstu, veicot pārreģistrāciju.</w:t>
            </w:r>
            <w:r w:rsidRPr="00252F04">
              <w:t xml:space="preserve"> Valsts apmaksāto </w:t>
            </w:r>
            <w:r w:rsidRPr="00252F04">
              <w:rPr>
                <w:lang w:eastAsia="lv-LV"/>
              </w:rPr>
              <w:t>primāro</w:t>
            </w:r>
            <w:r w:rsidRPr="00252F04">
              <w:t xml:space="preserve"> veselības aprūpi uz 2016.gada 1.februāri nodrošina 1320 ģimenes ārsti un primārās aprūpes pediatri.</w:t>
            </w:r>
          </w:p>
          <w:p w:rsidR="00FC0D7B" w:rsidRDefault="001A3232" w:rsidP="008575EC">
            <w:pPr>
              <w:pStyle w:val="ListParagraph"/>
              <w:widowControl w:val="0"/>
              <w:spacing w:before="120" w:after="120"/>
              <w:ind w:left="114" w:right="142"/>
              <w:contextualSpacing w:val="0"/>
              <w:jc w:val="both"/>
              <w:outlineLvl w:val="0"/>
            </w:pPr>
            <w:r w:rsidRPr="00252F04">
              <w:t xml:space="preserve">Ārpus ģimenes ārsta darba laika veselības aprūpes pakalpojumus pilsētās var nodrošināt dežūrārsts, kurš pieņem pacientus darbdienās pēc plkst.15:00 un brīvdienās atbilstoši līgumā ar NVD noteiktajam dežūrārsta darba laika grafikam. </w:t>
            </w:r>
            <w:r>
              <w:t>D</w:t>
            </w:r>
            <w:r w:rsidRPr="00252F04">
              <w:t xml:space="preserve">ežūrārstu pakalpojumi ir pieejami </w:t>
            </w:r>
            <w:r w:rsidRPr="00252F04">
              <w:rPr>
                <w:noProof/>
                <w:lang w:eastAsia="lv-LV" w:bidi="lo-LA"/>
              </w:rPr>
              <w:t>lielākajās</w:t>
            </w:r>
            <w:r w:rsidRPr="00252F04">
              <w:t xml:space="preserve"> pilsētās – Rīgā, Daugavpilī, Jelgavā, Liepājā, Ventspilī, Rēzeknē, kā arī pilsētās ar mazāku iedzīvotāju skaitu - Siguldā, Salaspilī un Alūksnē ar mērķi nodrošināt pietiekamu PVA pakalpojumu pieejamību.</w:t>
            </w:r>
            <w:r>
              <w:t xml:space="preserve"> </w:t>
            </w:r>
            <w:r w:rsidRPr="00252F04">
              <w:t>Vienlaikus darbdienās laikā no plkst.17:00 līdz 8:00 un brīvdienās visu diennakti informāciju par nepieciešamo veselības aprūpi personām sniedz ģimenes ārstu konsultatīvais tālrunis.</w:t>
            </w:r>
          </w:p>
          <w:p w:rsidR="00FC0D7B" w:rsidRDefault="001A3232" w:rsidP="008575EC">
            <w:pPr>
              <w:pStyle w:val="ListParagraph"/>
              <w:widowControl w:val="0"/>
              <w:spacing w:before="120" w:after="120"/>
              <w:ind w:left="114" w:right="142"/>
              <w:contextualSpacing w:val="0"/>
              <w:jc w:val="both"/>
              <w:outlineLvl w:val="0"/>
            </w:pPr>
            <w:r w:rsidRPr="00252F04">
              <w:t xml:space="preserve">Teritorijās, kurās ir nepietiekams ģimenes ārstu nodrošinājums un apgrūtināta primārā veselības aprūpes pakalpojumu pieejamība, valsts var slēgt līgumu ar pašvaldību par </w:t>
            </w:r>
            <w:proofErr w:type="spellStart"/>
            <w:r w:rsidRPr="00252F04">
              <w:t>feldšerpunkta</w:t>
            </w:r>
            <w:proofErr w:type="spellEnd"/>
            <w:r w:rsidRPr="00252F04">
              <w:t xml:space="preserve">, </w:t>
            </w:r>
            <w:r w:rsidRPr="00252F04">
              <w:rPr>
                <w:lang w:eastAsia="lv-LV"/>
              </w:rPr>
              <w:t>kurā</w:t>
            </w:r>
            <w:r w:rsidRPr="00252F04">
              <w:t xml:space="preserve"> strādā sertificēts ārsta palīgs (feldšeris) darbību primārās veselības aprūpes pakalpojumu nodrošināšanai. Feldšeris veic pacientu aprūpi, piedalās ārstniecībā, nodarbojas ar pacientu izglītošanu veselības jautājumos, kā arī izmeklē pacientus, diagnosticē slimību un, atbilstoši savai kvalifikācijai, veic ārstēšanu, kā arī izraksta zāles (parastās zāļu receptes). Šobrīd līguma ar valsti (NVD) ietvaros veselības aprūpes pakalpojumus </w:t>
            </w:r>
            <w:r w:rsidRPr="00252F04">
              <w:rPr>
                <w:lang w:eastAsia="lv-LV"/>
              </w:rPr>
              <w:t>nodrošina</w:t>
            </w:r>
            <w:r w:rsidRPr="00252F04">
              <w:t xml:space="preserve"> 105 feldšeru vai feldšeru-vecmāšu punktos, tai skaitā 35 – Latgales reģionā, 22 – Kurzemes reģionā, 47 – Vidzemes reģionā un vienā – Zemgales reģionā.</w:t>
            </w:r>
          </w:p>
          <w:p w:rsidR="00FC0D7B" w:rsidRDefault="001A3232" w:rsidP="008575EC">
            <w:pPr>
              <w:pStyle w:val="ListParagraph"/>
              <w:widowControl w:val="0"/>
              <w:spacing w:before="120" w:after="120"/>
              <w:ind w:left="114" w:right="142"/>
              <w:contextualSpacing w:val="0"/>
              <w:jc w:val="both"/>
              <w:outlineLvl w:val="0"/>
            </w:pPr>
            <w:r>
              <w:t xml:space="preserve">Papildus </w:t>
            </w:r>
            <w:r w:rsidRPr="004376C9">
              <w:t>personām ar traumu, pēkšņu saslimšanu vai hroniskas slimības saasināšanās gadījumā, kad vajadzīga steidzama ārstniecības personu iejaukšanās, palīdzību ir iespējams saņemt Steidza</w:t>
            </w:r>
            <w:r w:rsidRPr="004376C9">
              <w:rPr>
                <w:lang w:eastAsia="lv-LV"/>
              </w:rPr>
              <w:t>m</w:t>
            </w:r>
            <w:r w:rsidRPr="004376C9">
              <w:t>ās medicīniskās palīdzības punktā (SMPP). Valstī ir noteikti 3 līmeņu SMPP, kuri tiek sniegti 14 vietās.</w:t>
            </w:r>
            <w:r w:rsidRPr="004376C9">
              <w:tab/>
            </w:r>
          </w:p>
          <w:p w:rsidR="00FC0D7B" w:rsidRDefault="001A3232" w:rsidP="008575EC">
            <w:pPr>
              <w:pStyle w:val="ListParagraph"/>
              <w:widowControl w:val="0"/>
              <w:spacing w:before="120" w:after="120"/>
              <w:ind w:left="114" w:right="142"/>
              <w:contextualSpacing w:val="0"/>
              <w:jc w:val="both"/>
              <w:outlineLvl w:val="0"/>
            </w:pPr>
            <w:r w:rsidRPr="007567D5">
              <w:rPr>
                <w:b/>
                <w:bCs/>
              </w:rPr>
              <w:t>Sekundārā ambulatorā veselības aprūpe</w:t>
            </w:r>
            <w:r w:rsidRPr="00252F04">
              <w:t xml:space="preserve"> ir veselības aprūpes pakalpojumu kopums, ko sniedz kādā </w:t>
            </w:r>
            <w:r w:rsidRPr="00252F04">
              <w:rPr>
                <w:lang w:eastAsia="lv-LV"/>
              </w:rPr>
              <w:t>slimību</w:t>
            </w:r>
            <w:r w:rsidRPr="00252F04">
              <w:t xml:space="preserve"> profilā specializējusies ārstniecības persona, kā arī ambulatori veiktie laboratoriskie, vizuālās diagnostikas izmeklējumi un dienas stacionārā sniegta veselības aprūpe. </w:t>
            </w:r>
          </w:p>
          <w:p w:rsidR="00FC0D7B" w:rsidRDefault="001A3232" w:rsidP="008575EC">
            <w:pPr>
              <w:pStyle w:val="ListParagraph"/>
              <w:widowControl w:val="0"/>
              <w:spacing w:before="120" w:after="120"/>
              <w:ind w:left="114" w:right="142"/>
              <w:contextualSpacing w:val="0"/>
              <w:jc w:val="both"/>
              <w:outlineLvl w:val="0"/>
            </w:pPr>
            <w:r w:rsidRPr="00252F04">
              <w:t xml:space="preserve">Valsts apmaksātus </w:t>
            </w:r>
            <w:r w:rsidRPr="00252F04">
              <w:rPr>
                <w:lang w:eastAsia="lv-LV"/>
              </w:rPr>
              <w:t>sekundārās</w:t>
            </w:r>
            <w:r w:rsidRPr="00252F04">
              <w:t xml:space="preserve"> veselības aprūpes pakalpojumus saņem ar ģimenes ārsta vai speciālista nosūtījumu. </w:t>
            </w:r>
            <w:r>
              <w:t xml:space="preserve">Pieejamība bez nosūtījuma ir pie šādiem speciālistiem </w:t>
            </w:r>
          </w:p>
          <w:p w:rsidR="00FC0D7B" w:rsidRDefault="001A3232" w:rsidP="008575EC">
            <w:pPr>
              <w:pStyle w:val="naiskr"/>
              <w:numPr>
                <w:ilvl w:val="0"/>
                <w:numId w:val="60"/>
              </w:numPr>
              <w:spacing w:before="40" w:beforeAutospacing="0" w:after="40" w:afterAutospacing="0"/>
              <w:ind w:left="398" w:right="57" w:hanging="219"/>
              <w:jc w:val="both"/>
            </w:pPr>
            <w:r>
              <w:t>pie psihiatra vai bērnu psihiatra, ja slimo ar psihisku slimību;</w:t>
            </w:r>
          </w:p>
          <w:p w:rsidR="00FC0D7B" w:rsidRDefault="001A3232" w:rsidP="008575EC">
            <w:pPr>
              <w:pStyle w:val="naiskr"/>
              <w:numPr>
                <w:ilvl w:val="0"/>
                <w:numId w:val="60"/>
              </w:numPr>
              <w:spacing w:before="40" w:beforeAutospacing="0" w:after="40" w:afterAutospacing="0"/>
              <w:ind w:left="398" w:right="57" w:hanging="219"/>
              <w:jc w:val="both"/>
            </w:pPr>
            <w:r>
              <w:t>pie narkologa, ja slimo ar alkohola, narkotisko vai psihotropo vielu atkarību;</w:t>
            </w:r>
          </w:p>
          <w:p w:rsidR="00FC0D7B" w:rsidRDefault="001A3232" w:rsidP="008575EC">
            <w:pPr>
              <w:pStyle w:val="naiskr"/>
              <w:numPr>
                <w:ilvl w:val="0"/>
                <w:numId w:val="60"/>
              </w:numPr>
              <w:spacing w:before="40" w:beforeAutospacing="0" w:after="40" w:afterAutospacing="0"/>
              <w:ind w:left="398" w:right="57" w:hanging="219"/>
              <w:jc w:val="both"/>
            </w:pPr>
            <w:r>
              <w:t xml:space="preserve">pie </w:t>
            </w:r>
            <w:proofErr w:type="spellStart"/>
            <w:r>
              <w:t>pneimonologa</w:t>
            </w:r>
            <w:proofErr w:type="spellEnd"/>
            <w:r>
              <w:t>, ja slimo ar tuberkulozi;</w:t>
            </w:r>
          </w:p>
          <w:p w:rsidR="00FC0D7B" w:rsidRDefault="001A3232" w:rsidP="008575EC">
            <w:pPr>
              <w:pStyle w:val="naiskr"/>
              <w:numPr>
                <w:ilvl w:val="0"/>
                <w:numId w:val="60"/>
              </w:numPr>
              <w:spacing w:before="40" w:beforeAutospacing="0" w:after="40" w:afterAutospacing="0"/>
              <w:ind w:left="398" w:right="57" w:hanging="219"/>
              <w:jc w:val="both"/>
            </w:pPr>
            <w:r>
              <w:t xml:space="preserve">pie </w:t>
            </w:r>
            <w:proofErr w:type="spellStart"/>
            <w:r>
              <w:t>dermatovenerologa</w:t>
            </w:r>
            <w:proofErr w:type="spellEnd"/>
            <w:r>
              <w:t>, ja slimo ar seksuāli transmisīvu slimību;</w:t>
            </w:r>
          </w:p>
          <w:p w:rsidR="00FC0D7B" w:rsidRDefault="001A3232" w:rsidP="008575EC">
            <w:pPr>
              <w:pStyle w:val="naiskr"/>
              <w:numPr>
                <w:ilvl w:val="0"/>
                <w:numId w:val="60"/>
              </w:numPr>
              <w:spacing w:before="40" w:beforeAutospacing="0" w:after="40" w:afterAutospacing="0"/>
              <w:ind w:left="398" w:right="57" w:hanging="219"/>
              <w:jc w:val="both"/>
            </w:pPr>
            <w:r>
              <w:t>pie endokrinologa, ja slimo ar cukura diabētu;</w:t>
            </w:r>
          </w:p>
          <w:p w:rsidR="00FC0D7B" w:rsidRDefault="001A3232" w:rsidP="008575EC">
            <w:pPr>
              <w:pStyle w:val="naiskr"/>
              <w:numPr>
                <w:ilvl w:val="0"/>
                <w:numId w:val="60"/>
              </w:numPr>
              <w:spacing w:before="40" w:beforeAutospacing="0" w:after="40" w:afterAutospacing="0"/>
              <w:ind w:left="398" w:right="57" w:hanging="219"/>
              <w:jc w:val="both"/>
            </w:pPr>
            <w:r>
              <w:t xml:space="preserve">pie onkologa, onkologa </w:t>
            </w:r>
            <w:proofErr w:type="spellStart"/>
            <w:r>
              <w:t>ķīmijterapeita</w:t>
            </w:r>
            <w:proofErr w:type="spellEnd"/>
            <w:r>
              <w:t>, ja slimo ar onkoloģisku slimību;</w:t>
            </w:r>
          </w:p>
          <w:p w:rsidR="00FC0D7B" w:rsidRDefault="001A3232" w:rsidP="008575EC">
            <w:pPr>
              <w:pStyle w:val="naiskr"/>
              <w:numPr>
                <w:ilvl w:val="0"/>
                <w:numId w:val="60"/>
              </w:numPr>
              <w:spacing w:before="40" w:beforeAutospacing="0" w:after="40" w:afterAutospacing="0"/>
              <w:ind w:left="398" w:right="57" w:hanging="219"/>
              <w:jc w:val="both"/>
            </w:pPr>
            <w:r>
              <w:t xml:space="preserve">pie ginekologa, ārpus valsts organizētā vēža </w:t>
            </w:r>
            <w:proofErr w:type="spellStart"/>
            <w:r>
              <w:t>skrīninga</w:t>
            </w:r>
            <w:proofErr w:type="spellEnd"/>
            <w:r>
              <w:t>;</w:t>
            </w:r>
          </w:p>
          <w:p w:rsidR="00FC0D7B" w:rsidRDefault="001A3232" w:rsidP="008575EC">
            <w:pPr>
              <w:pStyle w:val="naiskr"/>
              <w:numPr>
                <w:ilvl w:val="0"/>
                <w:numId w:val="60"/>
              </w:numPr>
              <w:spacing w:before="40" w:beforeAutospacing="0" w:after="40" w:afterAutospacing="0"/>
              <w:ind w:left="398" w:right="57" w:hanging="219"/>
              <w:jc w:val="both"/>
            </w:pPr>
            <w:r>
              <w:t xml:space="preserve">pie </w:t>
            </w:r>
            <w:proofErr w:type="spellStart"/>
            <w:r>
              <w:t>oftalmologa</w:t>
            </w:r>
            <w:proofErr w:type="spellEnd"/>
            <w:r>
              <w:t>;</w:t>
            </w:r>
          </w:p>
          <w:p w:rsidR="00FC0D7B" w:rsidRDefault="001A3232" w:rsidP="008575EC">
            <w:pPr>
              <w:pStyle w:val="naiskr"/>
              <w:numPr>
                <w:ilvl w:val="0"/>
                <w:numId w:val="60"/>
              </w:numPr>
              <w:spacing w:before="40" w:beforeAutospacing="0" w:after="40" w:afterAutospacing="0"/>
              <w:ind w:left="398" w:right="57" w:hanging="219"/>
              <w:jc w:val="both"/>
            </w:pPr>
            <w:r>
              <w:t>pie bērnu ķirurga;</w:t>
            </w:r>
          </w:p>
          <w:p w:rsidR="00FC0D7B" w:rsidRDefault="001A3232" w:rsidP="008575EC">
            <w:pPr>
              <w:pStyle w:val="naiskr"/>
              <w:numPr>
                <w:ilvl w:val="0"/>
                <w:numId w:val="60"/>
              </w:numPr>
              <w:spacing w:before="40" w:beforeAutospacing="0" w:after="40" w:afterAutospacing="0"/>
              <w:ind w:left="398" w:right="57" w:hanging="219"/>
              <w:jc w:val="both"/>
            </w:pPr>
            <w:r>
              <w:t>pie pediatra;</w:t>
            </w:r>
          </w:p>
          <w:p w:rsidR="00FC0D7B" w:rsidRDefault="001A3232" w:rsidP="008575EC">
            <w:pPr>
              <w:pStyle w:val="naiskr"/>
              <w:numPr>
                <w:ilvl w:val="0"/>
                <w:numId w:val="60"/>
              </w:numPr>
              <w:spacing w:before="40" w:beforeAutospacing="0" w:after="40" w:afterAutospacing="0"/>
              <w:ind w:left="398" w:right="57" w:hanging="219"/>
              <w:jc w:val="both"/>
            </w:pPr>
            <w:r>
              <w:t>pie infektologa, ja persona slimo ar HIV/AIDS infekciju.</w:t>
            </w:r>
          </w:p>
          <w:p w:rsidR="00FC0D7B" w:rsidRDefault="001A3232" w:rsidP="008575EC">
            <w:pPr>
              <w:pStyle w:val="ListParagraph"/>
              <w:widowControl w:val="0"/>
              <w:spacing w:before="120" w:after="120"/>
              <w:ind w:left="114" w:right="142"/>
              <w:contextualSpacing w:val="0"/>
              <w:jc w:val="both"/>
              <w:outlineLvl w:val="0"/>
            </w:pPr>
            <w:r w:rsidRPr="007567D5">
              <w:t xml:space="preserve">Dienas stacionāra pakalpojums ir ārstniecības vai diagnostikas pakalpojums ārstniecības iestādē, kur pacientam ārstēšanu un veselības aprūpi nodrošina nepilnu diennakti (ne agrāk kā no plkst. 6:00 un ne vēlāk kā līdz plkst. 22:00) un ne mazāk kā trīs stundas veic manipulācijas vai nodrošina </w:t>
            </w:r>
            <w:r w:rsidRPr="007567D5">
              <w:rPr>
                <w:lang w:eastAsia="lv-LV"/>
              </w:rPr>
              <w:t>pacienta</w:t>
            </w:r>
            <w:r w:rsidRPr="007567D5">
              <w:t xml:space="preserve"> novērošanu pēc manipulāciju veikšanas. Dienas stacionārā sniedz ārstniecības pakalpojumus, kurus to sarežģītības, risku vai laika ietilpības dēļ nav iespējams sniegt ambulatori, tomēr kuru dēļ nav nepieciešama pacienta uzņemšana stacionārā pacienta diennakts uzraudzībai. Dienas stacionāri var būt gan slimnīcu, gan ambulatoro ārstniecības iestāžu struktūrvienības.</w:t>
            </w:r>
            <w:r w:rsidR="00234C7C" w:rsidRPr="007567D5" w:rsidDel="00234C7C">
              <w:t xml:space="preserve"> </w:t>
            </w:r>
            <w:r w:rsidRPr="00415AA6">
              <w:t xml:space="preserve">Valstī 2015.gadā kopā tika nodrošināti 11,6 miljoni ambulatoro apmeklējumu, no kuriem valsts apmaksātie ambulatorie apmeklējumi 2015.gadā bija 77,5% jeb 9 013 388. Ambulatoro apmeklējumu skaitam dinamikā vērojama tendence samazināties, kas neattiecās uz sekundāro ambulatoro veselības aprūpes pakalpojumu skaita izmaiņām, bet saistāms ar būtisku primārās veselības aprūpes sniegto pakalpojumu skaita samazināšanos. Primāro veselības aprūpes pakalpojumu skaita samazināšanos nevar saistīt ar fizisko primārās aprūpes pieejamības izmaiņām, jo attiecīgajā periodā gan pakalpojumu sniedzēju skaits, gan pakalpojumu sniegšanas nosacījumi būtiski netika mainīti. </w:t>
            </w:r>
          </w:p>
          <w:p w:rsidR="00FC0D7B" w:rsidRDefault="001A3232" w:rsidP="008575EC">
            <w:pPr>
              <w:pStyle w:val="ListParagraph"/>
              <w:widowControl w:val="0"/>
              <w:spacing w:before="120" w:after="120"/>
              <w:ind w:left="114" w:right="142"/>
              <w:contextualSpacing w:val="0"/>
              <w:jc w:val="both"/>
              <w:outlineLvl w:val="0"/>
            </w:pPr>
            <w:r>
              <w:t>D</w:t>
            </w:r>
            <w:r w:rsidRPr="00F06E4A">
              <w:t>ienas stacionāros vērojams ārstēto pacientu skaita pieaugums</w:t>
            </w:r>
            <w:r>
              <w:t>.</w:t>
            </w:r>
            <w:r w:rsidRPr="00F06E4A">
              <w:t xml:space="preserve"> Šāda tendence liecina par dienas stacionāru </w:t>
            </w:r>
            <w:r w:rsidRPr="00F06E4A">
              <w:rPr>
                <w:lang w:eastAsia="lv-LV"/>
              </w:rPr>
              <w:t>darbības</w:t>
            </w:r>
            <w:r w:rsidRPr="00F06E4A">
              <w:t xml:space="preserve"> attīstību, kā arī kopējo tendenci ārstniecībā ar mērķi iespējami mazināt pacientu uzturēšanos stacionāros, lai mazinātu iespējamos hospitālo infekciju saslimstības riskus</w:t>
            </w:r>
            <w:r>
              <w:t>.</w:t>
            </w:r>
          </w:p>
          <w:p w:rsidR="00FC0D7B" w:rsidRDefault="001A3232" w:rsidP="008575EC">
            <w:pPr>
              <w:pStyle w:val="ListParagraph"/>
              <w:widowControl w:val="0"/>
              <w:spacing w:before="120" w:after="120"/>
              <w:ind w:left="114" w:right="142"/>
              <w:contextualSpacing w:val="0"/>
              <w:jc w:val="both"/>
              <w:outlineLvl w:val="0"/>
            </w:pPr>
            <w:r w:rsidRPr="007567D5">
              <w:t>Ambulatoro pakalpojumu sniedzēju struktūra ir sadrumstalota, tikai 32,6% ambulatoro pakalpojumu tiek sniegti ambulatorajos centros un slimnīcu ambulatorajās nodaļās</w:t>
            </w:r>
            <w:r>
              <w:t xml:space="preserve">. </w:t>
            </w:r>
            <w:r w:rsidRPr="007567D5">
              <w:t>Pēdējo gadu laikā novērojama ārstu speciālistu privātprakšu skaita palielināšanās un aktīva privāto veselības aprūpes centru darbības paplašināšanās.</w:t>
            </w:r>
            <w:r w:rsidRPr="007567D5">
              <w:rPr>
                <w:vertAlign w:val="superscript"/>
              </w:rPr>
              <w:footnoteReference w:id="8"/>
            </w:r>
          </w:p>
          <w:p w:rsidR="00FC0D7B" w:rsidRDefault="001A3232" w:rsidP="008575EC">
            <w:pPr>
              <w:pStyle w:val="ListParagraph"/>
              <w:widowControl w:val="0"/>
              <w:spacing w:before="120" w:after="120"/>
              <w:ind w:left="114" w:right="142"/>
              <w:contextualSpacing w:val="0"/>
              <w:jc w:val="both"/>
              <w:outlineLvl w:val="0"/>
            </w:pPr>
            <w:r>
              <w:t>P</w:t>
            </w:r>
            <w:r w:rsidRPr="00885F9E">
              <w:t xml:space="preserve">irmsslimnīcas </w:t>
            </w:r>
            <w:r w:rsidRPr="004376C9">
              <w:rPr>
                <w:b/>
                <w:bCs/>
              </w:rPr>
              <w:t>neatliekamo medicīnisko palīdzību</w:t>
            </w:r>
            <w:r w:rsidRPr="00885F9E">
              <w:rPr>
                <w:b/>
                <w:bCs/>
              </w:rPr>
              <w:t xml:space="preserve"> </w:t>
            </w:r>
            <w:r w:rsidRPr="00885F9E">
              <w:t>sniedz</w:t>
            </w:r>
            <w:r w:rsidRPr="00885F9E">
              <w:rPr>
                <w:b/>
                <w:bCs/>
              </w:rPr>
              <w:t xml:space="preserve"> </w:t>
            </w:r>
            <w:r w:rsidRPr="004376C9">
              <w:t>Neatliekamās medicīniskās palīdzības</w:t>
            </w:r>
            <w:r>
              <w:t xml:space="preserve"> dienests</w:t>
            </w:r>
            <w:r w:rsidRPr="00885F9E">
              <w:t>. Neatliekamo medicīnisko palīdzību pirmsslimnīcas etapā nodrošina190 brigādes 102 lokalizācijas vietās</w:t>
            </w:r>
            <w:r>
              <w:t xml:space="preserve">. </w:t>
            </w:r>
            <w:r w:rsidRPr="004376C9">
              <w:t>Neatliekamās medicīniskās palīdzības</w:t>
            </w:r>
            <w:r>
              <w:t xml:space="preserve"> dienesta</w:t>
            </w:r>
            <w:r w:rsidRPr="00885F9E">
              <w:t xml:space="preserve"> brigāde neatliekamo medicīnisko palīdzību cietušajam (saslimušajam) sniedz notikuma vietā, kā arī transportēšanas laikā uz atbilstošu ārstniecības iestādi, saskaņā ar hospitalizācijas plānu, šādos gadījumos:</w:t>
            </w:r>
          </w:p>
          <w:p w:rsidR="001A3232" w:rsidRPr="00885F9E" w:rsidRDefault="001A3232" w:rsidP="008575EC">
            <w:pPr>
              <w:pStyle w:val="naiskr"/>
              <w:numPr>
                <w:ilvl w:val="0"/>
                <w:numId w:val="60"/>
              </w:numPr>
              <w:spacing w:before="40" w:beforeAutospacing="0" w:after="40" w:afterAutospacing="0"/>
              <w:ind w:left="398" w:right="57" w:hanging="219"/>
              <w:jc w:val="both"/>
            </w:pPr>
            <w:r w:rsidRPr="00885F9E">
              <w:t>nelaimes gadījumi, avārijas, katastrofas, smagas mehāniskās, termiskās, ķīmiskās un kombinētās traumas, elektrotraumas, svešķermeņi elpošanas ceļos, slīkšana, smakšana, saindēšanās;</w:t>
            </w:r>
          </w:p>
          <w:p w:rsidR="001A3232" w:rsidRPr="00885F9E" w:rsidRDefault="001A3232" w:rsidP="008575EC">
            <w:pPr>
              <w:pStyle w:val="naiskr"/>
              <w:numPr>
                <w:ilvl w:val="0"/>
                <w:numId w:val="60"/>
              </w:numPr>
              <w:spacing w:before="40" w:beforeAutospacing="0" w:after="40" w:afterAutospacing="0"/>
              <w:ind w:left="398" w:right="57" w:hanging="219"/>
              <w:jc w:val="both"/>
            </w:pPr>
            <w:r w:rsidRPr="00885F9E">
              <w:t>pēkšņa saslimšana vai trauma sabiedriskā vietā;</w:t>
            </w:r>
          </w:p>
          <w:p w:rsidR="001A3232" w:rsidRPr="00885F9E" w:rsidRDefault="001A3232" w:rsidP="008575EC">
            <w:pPr>
              <w:pStyle w:val="naiskr"/>
              <w:numPr>
                <w:ilvl w:val="0"/>
                <w:numId w:val="60"/>
              </w:numPr>
              <w:spacing w:before="40" w:beforeAutospacing="0" w:after="40" w:afterAutospacing="0"/>
              <w:ind w:left="398" w:right="57" w:hanging="219"/>
              <w:jc w:val="both"/>
            </w:pPr>
            <w:r w:rsidRPr="00885F9E">
              <w:t>pēkšņa saslimšana vai hronisku slimību paasināšanās, kas apdraud personas dzīvību;</w:t>
            </w:r>
          </w:p>
          <w:p w:rsidR="001A3232" w:rsidRDefault="001A3232" w:rsidP="008575EC">
            <w:pPr>
              <w:pStyle w:val="naiskr"/>
              <w:numPr>
                <w:ilvl w:val="0"/>
                <w:numId w:val="60"/>
              </w:numPr>
              <w:spacing w:before="40" w:beforeAutospacing="0" w:after="40" w:afterAutospacing="0"/>
              <w:ind w:left="398" w:right="57" w:hanging="219"/>
              <w:jc w:val="both"/>
            </w:pPr>
            <w:r w:rsidRPr="00885F9E">
              <w:t>dzīvībai un veselībai kritiskā stāvoklī esoša cietušā (saslimušā) neatliekama pārvešana, kā arī dzemdētājas nogādāšana atbilstoši veselības stāvoklim tuvākajā attiecīgajā ārstniecības iestādē vai no ārstniecības iestādes uz stacionāru vai augstāka līmeņa stacionārās ārstniecības iestādi (specializēto centru, universitātes klīniku)</w:t>
            </w:r>
            <w:r>
              <w:t>.</w:t>
            </w:r>
          </w:p>
          <w:p w:rsidR="00FC0D7B" w:rsidRDefault="001A3232" w:rsidP="008575EC">
            <w:pPr>
              <w:pStyle w:val="ListParagraph"/>
              <w:widowControl w:val="0"/>
              <w:spacing w:before="120" w:after="120"/>
              <w:ind w:left="114" w:right="142"/>
              <w:contextualSpacing w:val="0"/>
              <w:jc w:val="both"/>
              <w:outlineLvl w:val="0"/>
            </w:pPr>
            <w:r w:rsidRPr="00F97B8C">
              <w:t xml:space="preserve">Neatliekamās medicīniskās palīdzības izpildīto izsaukumu kopējais skaits 2015.gadā  </w:t>
            </w:r>
            <w:r w:rsidRPr="00F97B8C">
              <w:rPr>
                <w:lang w:eastAsia="lv-LV"/>
              </w:rPr>
              <w:t>salīdzinot</w:t>
            </w:r>
            <w:r w:rsidRPr="00F97B8C">
              <w:t xml:space="preserve"> ar 2014 gadu ir palielinājies. Tomēr ir samazinājies izsaukumu skaits neatliekamās medicīniskās palīdzības sniegšanai dzīvībai un veselībai kritiskos stāvokļos</w:t>
            </w:r>
            <w:r>
              <w:t xml:space="preserve"> (traumas un nelaimes gadījumi, pēkšņas saslimšanas un akūti stāvokli, dzemdības un grūtniecības patoloģijas, pārvešanas)</w:t>
            </w:r>
            <w:r w:rsidRPr="00F97B8C">
              <w:t>, savukārt pieaudzis neatliekamās medicīniskās palīdzības sniegšanas gadījumu skaits pārējos gadījumos (saslimšanas, pārvešanas).</w:t>
            </w:r>
          </w:p>
          <w:p w:rsidR="00FC0D7B" w:rsidRDefault="001A3232" w:rsidP="008575EC">
            <w:pPr>
              <w:pStyle w:val="ListParagraph"/>
              <w:widowControl w:val="0"/>
              <w:spacing w:before="120" w:after="120"/>
              <w:ind w:left="114" w:right="142"/>
              <w:contextualSpacing w:val="0"/>
              <w:jc w:val="both"/>
              <w:outlineLvl w:val="0"/>
            </w:pPr>
            <w:r w:rsidRPr="00F97B8C">
              <w:t xml:space="preserve">Lielākā daļa </w:t>
            </w:r>
            <w:r w:rsidRPr="00F97B8C">
              <w:rPr>
                <w:lang w:eastAsia="lv-LV"/>
              </w:rPr>
              <w:t>izsaukumu</w:t>
            </w:r>
            <w:r w:rsidRPr="00F97B8C">
              <w:t xml:space="preserve">  2015.gadā dzīvībai un veselībai kritiskos stāvokļos (pēc izsaukumu motīva) tikuši apkalpoti pilsētās un  88,9% gadījumu ierašanās laiks ir bijis līdz 15 minūtēm. Lauku teritorijās 2015.gadā izpildīts 3 reizes mazāk izsaukumu un  ierašanās laiks izsaukumā līdz 25 minūtēm ir bijis 82,5% gadījumu.</w:t>
            </w:r>
          </w:p>
          <w:p w:rsidR="00FC0D7B" w:rsidRDefault="001A3232" w:rsidP="008575EC">
            <w:pPr>
              <w:pStyle w:val="ListParagraph"/>
              <w:widowControl w:val="0"/>
              <w:spacing w:before="120" w:after="120"/>
              <w:ind w:left="114" w:right="142"/>
              <w:contextualSpacing w:val="0"/>
              <w:jc w:val="both"/>
              <w:outlineLvl w:val="0"/>
            </w:pPr>
            <w:r w:rsidRPr="008F525C">
              <w:rPr>
                <w:b/>
                <w:bCs/>
              </w:rPr>
              <w:t>Diennakts stacionāro veselības aprūpi</w:t>
            </w:r>
            <w:r>
              <w:t xml:space="preserve"> sniedz universitātes slimnīcas, daudzprofilu reģionālās un lokālās slimnīcas, aprūpes slimnīcas, kā arī specializētās slimnīcas un specializētie centri. Ministru kabineta </w:t>
            </w:r>
            <w:r w:rsidRPr="008F525C">
              <w:t>2013.gada 17.</w:t>
            </w:r>
            <w:r>
              <w:t>decembra noteikumu</w:t>
            </w:r>
            <w:r w:rsidRPr="008F525C">
              <w:t xml:space="preserve"> Nr. 1529 "Veselības aprūpes organizēšanas un finansēšanas kārtība"</w:t>
            </w:r>
            <w:r>
              <w:t xml:space="preserve"> 17.pielikumā ir noteiktas stacionārās </w:t>
            </w:r>
            <w:r>
              <w:rPr>
                <w:lang w:eastAsia="lv-LV"/>
              </w:rPr>
              <w:t>ārstniecības</w:t>
            </w:r>
            <w:r>
              <w:t xml:space="preserve"> iestādes, ar kuram NVD slēdz </w:t>
            </w:r>
            <w:r w:rsidRPr="008F525C">
              <w:t>līgumus par stacionāro veselības aprūpi</w:t>
            </w:r>
            <w:r>
              <w:t>.</w:t>
            </w:r>
          </w:p>
          <w:p w:rsidR="00FC0D7B" w:rsidRDefault="001A3232" w:rsidP="008575EC">
            <w:pPr>
              <w:pStyle w:val="ListParagraph"/>
              <w:widowControl w:val="0"/>
              <w:spacing w:before="120" w:after="120"/>
              <w:ind w:left="114" w:right="142"/>
              <w:contextualSpacing w:val="0"/>
              <w:jc w:val="both"/>
              <w:outlineLvl w:val="0"/>
            </w:pPr>
            <w:r w:rsidRPr="00E02B6E">
              <w:t xml:space="preserve">Kopējais hospitalizāciju skaits kopš 2009.gada ir samazinājies un ir novērojama tendence, ka ik gadus pieaug plānveida hospitalizāciju skaits, norādot uz labāku stacionāro veselības </w:t>
            </w:r>
            <w:r w:rsidRPr="00E02B6E">
              <w:rPr>
                <w:lang w:eastAsia="lv-LV"/>
              </w:rPr>
              <w:t>aprūpes</w:t>
            </w:r>
            <w:r w:rsidRPr="00E02B6E">
              <w:t xml:space="preserve"> pakalpojumu pieejamību. </w:t>
            </w:r>
            <w:r>
              <w:t>P</w:t>
            </w:r>
            <w:r w:rsidRPr="00E02B6E">
              <w:t>aredzams, ka arī turpmākajos gados kopējais hospitalizāciju skaits pakāpeniski varētu nedaudz samazināties, ņemot vērā primārās veselības aprūpes sektora, ambulatoro pakalpojumu attīstību.</w:t>
            </w:r>
            <w:r w:rsidR="00234C7C" w:rsidRPr="00E02B6E" w:rsidDel="00234C7C">
              <w:t xml:space="preserve"> </w:t>
            </w:r>
            <w:r w:rsidRPr="00E02B6E">
              <w:rPr>
                <w:lang w:eastAsia="lv-LV"/>
              </w:rPr>
              <w:t>Kopumā</w:t>
            </w:r>
            <w:r w:rsidRPr="00E02B6E">
              <w:t xml:space="preserve"> 2015.gadā stacionārā pacienti pavadījuši 2 754 650 gultas dienas - 83 % no visām hospitalizācijām ir bijušas neatliekamās palīdzības slimnīcās, 14% specializētajās slimnīcās un 3% aprūpes slimnīcās. Būtiski, ka pēdējo 5 gadu laikā 40% - 42% no visām hospitalizācijām ir bijušas klīniskās universitātes slimnīcās ar tendenci paaugstināties (2013.gadā – 42%, 2012.gadā – 41%, 2011.gadā – 40%), norādot šo slimnīcu lomu kopējā stacionāro ārstniecības iestāžu vidū.</w:t>
            </w:r>
          </w:p>
          <w:p w:rsidR="00FC0D7B" w:rsidRDefault="001A3232" w:rsidP="008575EC">
            <w:pPr>
              <w:pStyle w:val="ListParagraph"/>
              <w:widowControl w:val="0"/>
              <w:spacing w:before="120" w:after="120"/>
              <w:ind w:left="114" w:right="142"/>
              <w:contextualSpacing w:val="0"/>
              <w:jc w:val="both"/>
              <w:outlineLvl w:val="0"/>
            </w:pPr>
            <w:r>
              <w:t>Stacionāro ā</w:t>
            </w:r>
            <w:r w:rsidRPr="004376C9">
              <w:t xml:space="preserve">rstniecības iestāžu darba efektivitāti raksturo arī vidējā gultu noslodze. Kopš 2005.gada, vidējā gultu noslodze stacionārajās ārstniecības iestādēs pieauga līdz 81% 2006.gadā, taču 2009.gadā bija vērojams straujš samazinājums līdz 69,5%, kas saistāms ar stacionēšanas skaita samazināšanos ierobežotā finansējuma, kā arī pacientu iemaksu paaugstināšana un līdzmaksājuma ieviešana. Būtiski vidējo gultu noslodzi ietekmēja arī veselības aprūpes sistēmas pārorientācija no ārstēšanās slimnīcā uz primāro un ambulatoro līmeni, kā rezultātā ārstniecības iestāžu infrastruktūra netika pietiekami strauji pielāgota šīm </w:t>
            </w:r>
            <w:r w:rsidRPr="004376C9">
              <w:rPr>
                <w:lang w:eastAsia="lv-LV"/>
              </w:rPr>
              <w:t>pārmaiņām</w:t>
            </w:r>
            <w:r w:rsidRPr="004376C9">
              <w:t xml:space="preserve"> un gultas netika strauji samazinātas, līdz ar to 2011.gadā un 2012.gadā vidējā gultu noslodze attiecīgi ir 73,6% un 71,1%. Lai arī 2014.gadā un 2015.gadā situācija ir uzlabojusies un gultu noslodze ir palielinājusies – attiecīgi 74,7% un 75,1</w:t>
            </w:r>
            <w:r>
              <w:t>%</w:t>
            </w:r>
            <w:r w:rsidRPr="004376C9">
              <w:rPr>
                <w:vertAlign w:val="superscript"/>
              </w:rPr>
              <w:footnoteReference w:id="9"/>
            </w:r>
            <w:r w:rsidRPr="004376C9">
              <w:t>, joprojām pastāv ievērojams slimnīcu kapacitātes pārpalikums</w:t>
            </w:r>
            <w:r w:rsidRPr="004376C9">
              <w:rPr>
                <w:vertAlign w:val="superscript"/>
              </w:rPr>
              <w:footnoteReference w:id="10"/>
            </w:r>
            <w:r>
              <w:t>.</w:t>
            </w:r>
          </w:p>
          <w:p w:rsidR="001A3232" w:rsidRPr="00D47FA6" w:rsidRDefault="001A3232" w:rsidP="008575EC">
            <w:pPr>
              <w:pStyle w:val="Heading3"/>
              <w:keepNext w:val="0"/>
              <w:keepLines w:val="0"/>
              <w:widowControl w:val="0"/>
              <w:numPr>
                <w:ilvl w:val="2"/>
                <w:numId w:val="0"/>
              </w:numPr>
              <w:spacing w:before="240" w:after="120"/>
              <w:ind w:left="114" w:right="142"/>
              <w:contextualSpacing/>
              <w:rPr>
                <w:rFonts w:ascii="Times New Roman" w:hAnsi="Times New Roman" w:cs="Times New Roman"/>
                <w:color w:val="auto"/>
                <w:u w:val="single"/>
              </w:rPr>
            </w:pPr>
            <w:bookmarkStart w:id="12" w:name="_Ref465603623"/>
            <w:bookmarkStart w:id="13" w:name="_Ref465603653"/>
            <w:bookmarkStart w:id="14" w:name="_Toc465604898"/>
            <w:r w:rsidRPr="00D47FA6">
              <w:rPr>
                <w:rFonts w:ascii="Times New Roman" w:hAnsi="Times New Roman" w:cs="Times New Roman"/>
                <w:color w:val="auto"/>
                <w:u w:val="single"/>
              </w:rPr>
              <w:t>Risināmās problēmas veselības aprūpes jomā</w:t>
            </w:r>
            <w:bookmarkEnd w:id="12"/>
            <w:bookmarkEnd w:id="13"/>
            <w:bookmarkEnd w:id="14"/>
          </w:p>
          <w:p w:rsidR="00FC0D7B" w:rsidRDefault="001A3232" w:rsidP="008575EC">
            <w:pPr>
              <w:pStyle w:val="ListParagraph"/>
              <w:widowControl w:val="0"/>
              <w:spacing w:before="120" w:after="120"/>
              <w:ind w:left="114" w:right="142"/>
              <w:contextualSpacing w:val="0"/>
              <w:jc w:val="both"/>
              <w:outlineLvl w:val="0"/>
            </w:pPr>
            <w:r>
              <w:t xml:space="preserve">SAM 9.2.3. ietvaros veiktā Pasaules Bankas pētījuma pieejamie rezultāti apstiprina </w:t>
            </w:r>
            <w:r>
              <w:rPr>
                <w:lang w:eastAsia="lv-LV"/>
              </w:rPr>
              <w:t>nepieciešamību</w:t>
            </w:r>
            <w:r>
              <w:t xml:space="preserve"> turpināt iepriekšējos gados uzsāktās reformas. Tiek rekomendēts koncentrēties uz šādām reformām:</w:t>
            </w:r>
          </w:p>
          <w:p w:rsidR="001A3232" w:rsidRDefault="001A3232" w:rsidP="008575EC">
            <w:pPr>
              <w:pStyle w:val="naiskr"/>
              <w:numPr>
                <w:ilvl w:val="0"/>
                <w:numId w:val="60"/>
              </w:numPr>
              <w:spacing w:before="40" w:beforeAutospacing="0" w:after="40" w:afterAutospacing="0"/>
              <w:ind w:left="398" w:right="57" w:hanging="219"/>
              <w:jc w:val="both"/>
            </w:pPr>
            <w:r>
              <w:t>Kvalitātes nodrošināšanas sistēmas attīstība;</w:t>
            </w:r>
          </w:p>
          <w:p w:rsidR="001A3232" w:rsidRDefault="001A3232" w:rsidP="008575EC">
            <w:pPr>
              <w:pStyle w:val="naiskr"/>
              <w:numPr>
                <w:ilvl w:val="0"/>
                <w:numId w:val="60"/>
              </w:numPr>
              <w:spacing w:before="40" w:beforeAutospacing="0" w:after="40" w:afterAutospacing="0"/>
              <w:ind w:left="398" w:right="57" w:hanging="219"/>
              <w:jc w:val="both"/>
            </w:pPr>
            <w:r>
              <w:t>Veselības aprūpes finansēšanas reforma;</w:t>
            </w:r>
          </w:p>
          <w:p w:rsidR="001A3232" w:rsidRDefault="001A3232" w:rsidP="008575EC">
            <w:pPr>
              <w:pStyle w:val="naiskr"/>
              <w:numPr>
                <w:ilvl w:val="0"/>
                <w:numId w:val="60"/>
              </w:numPr>
              <w:spacing w:before="40" w:beforeAutospacing="0" w:after="40" w:afterAutospacing="0"/>
              <w:ind w:left="398" w:right="57" w:hanging="219"/>
              <w:jc w:val="both"/>
            </w:pPr>
            <w:r>
              <w:t>Integrētās veselības pārvaldības un informācijas sistēmu attīstība;</w:t>
            </w:r>
          </w:p>
          <w:p w:rsidR="001A3232" w:rsidRDefault="001A3232" w:rsidP="008575EC">
            <w:pPr>
              <w:pStyle w:val="naiskr"/>
              <w:numPr>
                <w:ilvl w:val="0"/>
                <w:numId w:val="60"/>
              </w:numPr>
              <w:spacing w:before="40" w:beforeAutospacing="0" w:after="40" w:afterAutospacing="0"/>
              <w:ind w:left="398" w:right="57" w:hanging="219"/>
              <w:jc w:val="both"/>
            </w:pPr>
            <w:r>
              <w:t>Pakāpeniskās investīcijas veselības aprūpes infrastruktūrā un cilvēkresursos.</w:t>
            </w:r>
            <w:r>
              <w:rPr>
                <w:rStyle w:val="FootnoteReference"/>
              </w:rPr>
              <w:footnoteReference w:id="11"/>
            </w:r>
          </w:p>
          <w:p w:rsidR="00FC0D7B" w:rsidRDefault="001A3232" w:rsidP="008575EC">
            <w:pPr>
              <w:pStyle w:val="ListParagraph"/>
              <w:widowControl w:val="0"/>
              <w:spacing w:before="120" w:after="120"/>
              <w:ind w:left="114" w:right="142"/>
              <w:contextualSpacing w:val="0"/>
              <w:jc w:val="both"/>
              <w:outlineLvl w:val="0"/>
            </w:pPr>
            <w:r>
              <w:t xml:space="preserve">Lai nodrošinātu savstarpēji saskaņotu reformu ieviešanu VM, balstoties uz Sabiedrības </w:t>
            </w:r>
            <w:r>
              <w:rPr>
                <w:lang w:eastAsia="lv-LV"/>
              </w:rPr>
              <w:t>veselības</w:t>
            </w:r>
            <w:r>
              <w:t xml:space="preserve"> pamatnostādnēm 2014.-2020.gadam, Pasaules Bankas pētījuma rezultātiem un citu informāciju un analīzēm, izstrādā veselības nozares politikas plānošanas dokumentu.</w:t>
            </w:r>
          </w:p>
          <w:p w:rsidR="00FC0D7B" w:rsidRDefault="001A3232" w:rsidP="008575EC">
            <w:pPr>
              <w:pStyle w:val="ListParagraph"/>
              <w:widowControl w:val="0"/>
              <w:spacing w:before="120" w:after="120"/>
              <w:ind w:left="114" w:right="142"/>
              <w:contextualSpacing w:val="0"/>
              <w:jc w:val="both"/>
              <w:outlineLvl w:val="0"/>
            </w:pPr>
            <w:r>
              <w:t xml:space="preserve">Atbilstoši Pasaules Bankas politikas rekomendācijām, lai nodrošinātu savlaicīgu pieejamību </w:t>
            </w:r>
            <w:r w:rsidR="00234C7C">
              <w:rPr>
                <w:lang w:eastAsia="lv-LV"/>
              </w:rPr>
              <w:t>augsta</w:t>
            </w:r>
            <w:r w:rsidR="00234C7C">
              <w:t xml:space="preserve"> </w:t>
            </w:r>
            <w:r>
              <w:t>līmeņa veselības aprūpes pakalpojumiem, nepieciešams nekavējoties veikt investīcijas terciārā un reģionālā līmeņa slimnīcās, kā arī monoprofila iestādēs</w:t>
            </w:r>
            <w:r w:rsidR="00234C7C">
              <w:t>,</w:t>
            </w:r>
            <w:r>
              <w:t xml:space="preserve"> kas nodrošina rehabilitācijas, dzemdību palīdzības un traumatoloģijas pakalpojumu sniegšanu. Lokāl</w:t>
            </w:r>
            <w:r w:rsidR="00234C7C">
              <w:t>o</w:t>
            </w:r>
            <w:r>
              <w:t xml:space="preserve"> </w:t>
            </w:r>
            <w:r w:rsidR="00234C7C">
              <w:t xml:space="preserve">līmeņu </w:t>
            </w:r>
            <w:r>
              <w:t>slimnīcu, psihiatrijas aprūpes, kā arī ambulatorās aprūpes attīstības vajadzību noteikšanai būtu nepieciešamas veikt papildu apjomīgus un laikietilpīgus pasākumus, piemēram, analizēt stratēģiskās iepirkšanas sistēmas ieviešanas ietekmi.</w:t>
            </w:r>
            <w:r>
              <w:rPr>
                <w:rStyle w:val="FootnoteReference"/>
              </w:rPr>
              <w:footnoteReference w:id="12"/>
            </w:r>
          </w:p>
          <w:p w:rsidR="00FC0D7B" w:rsidRDefault="001A3232" w:rsidP="008575EC">
            <w:pPr>
              <w:pStyle w:val="ListParagraph"/>
              <w:widowControl w:val="0"/>
              <w:spacing w:before="120" w:after="120"/>
              <w:ind w:left="114" w:right="142"/>
              <w:contextualSpacing w:val="0"/>
              <w:jc w:val="both"/>
              <w:outlineLvl w:val="0"/>
            </w:pPr>
            <w:r>
              <w:t xml:space="preserve">Lai nodrošinātu pārdomātu investīciju veikšanu </w:t>
            </w:r>
            <w:r w:rsidR="00234C7C">
              <w:t xml:space="preserve">augsta </w:t>
            </w:r>
            <w:r>
              <w:t xml:space="preserve">līmeņa veselības aprūpes pakalpojumu </w:t>
            </w:r>
            <w:r>
              <w:rPr>
                <w:lang w:eastAsia="lv-LV"/>
              </w:rPr>
              <w:t>sniedzēju</w:t>
            </w:r>
            <w:r>
              <w:t xml:space="preserve"> attīstībā</w:t>
            </w:r>
            <w:r w:rsidR="00234C7C">
              <w:t>,</w:t>
            </w:r>
            <w:r>
              <w:t xml:space="preserve"> VM izstrādā Ministru kabineta informatīvo ziņojumu par </w:t>
            </w:r>
            <w:r w:rsidR="00234C7C">
              <w:t xml:space="preserve">augsta </w:t>
            </w:r>
            <w:r>
              <w:t xml:space="preserve">līmeņa veselības aprūpes ārstniecības iestāžu kartējumu un attīstību, kas vēlāk veidos arī veselības nozares politikas plānošanas dokumenta sastāvdaļu un uz kura pamata ir izstrādāts </w:t>
            </w:r>
            <w:r w:rsidR="00234C7C">
              <w:t>normatīvais regulējums</w:t>
            </w:r>
            <w:r>
              <w:t>.</w:t>
            </w:r>
          </w:p>
          <w:p w:rsidR="00FC0D7B" w:rsidRDefault="001A3232" w:rsidP="008575EC">
            <w:pPr>
              <w:pStyle w:val="ListParagraph"/>
              <w:widowControl w:val="0"/>
              <w:spacing w:before="120" w:after="120"/>
              <w:ind w:left="114" w:right="142"/>
              <w:contextualSpacing w:val="0"/>
              <w:jc w:val="both"/>
              <w:outlineLvl w:val="0"/>
            </w:pPr>
            <w:r w:rsidRPr="003B42DC">
              <w:t>Galvenie secinājumi norāda, ka demogrāfiskās izmaiņas un pacientu plūsma neietekmēs esošo ārstniecības iestāžu tīklu un slimnīcu sektoru tādā mērā, lai kāda no slimnīcām vai ārstniecības iestādēm būtu pilnībā jāaizver. Tomēr atsevišķās slimnīcās ir iespējama līmeņa un funkciju maiņa un pārprofilēšana par cita līmeņa ārstniecības iestādi, ar mērķi pacientu plūsmu koncentrēt atbilstoša līmeņa, atbilstoši aprīkotās un ar atbilstošiem speciālistiem nodrošinātās slimnīcās.</w:t>
            </w:r>
          </w:p>
          <w:p w:rsidR="00FC0D7B" w:rsidRDefault="001A3232" w:rsidP="008575EC">
            <w:pPr>
              <w:pStyle w:val="ListParagraph"/>
              <w:widowControl w:val="0"/>
              <w:spacing w:before="120" w:after="120"/>
              <w:ind w:left="114" w:right="142"/>
              <w:contextualSpacing w:val="0"/>
              <w:jc w:val="both"/>
              <w:outlineLvl w:val="0"/>
            </w:pPr>
            <w:r>
              <w:t>Stacionāro veselības aprūpes pakalpojumu sniedzēju r</w:t>
            </w:r>
            <w:r w:rsidRPr="003B42DC">
              <w:t>eformas mērķis</w:t>
            </w:r>
            <w:r>
              <w:t xml:space="preserve"> ir</w:t>
            </w:r>
            <w:r w:rsidRPr="003B42DC">
              <w:t>:</w:t>
            </w:r>
            <w:r w:rsidRPr="003B42DC">
              <w:tab/>
            </w:r>
          </w:p>
          <w:p w:rsidR="001A3232" w:rsidRPr="003B42DC" w:rsidRDefault="001A3232" w:rsidP="008575EC">
            <w:pPr>
              <w:pStyle w:val="naiskr"/>
              <w:numPr>
                <w:ilvl w:val="0"/>
                <w:numId w:val="60"/>
              </w:numPr>
              <w:spacing w:before="40" w:beforeAutospacing="0" w:after="40" w:afterAutospacing="0"/>
              <w:ind w:left="398" w:right="57" w:hanging="219"/>
              <w:jc w:val="both"/>
            </w:pPr>
            <w:r>
              <w:t>n</w:t>
            </w:r>
            <w:r w:rsidRPr="003B42DC">
              <w:t>odrošināt pacientu hospitalizāciju atbilstošā laik</w:t>
            </w:r>
            <w:r>
              <w:t>ā un atbilstoša līmeņa slimnīcā;</w:t>
            </w:r>
          </w:p>
          <w:p w:rsidR="001A3232" w:rsidRPr="003B42DC" w:rsidRDefault="001A3232" w:rsidP="008575EC">
            <w:pPr>
              <w:pStyle w:val="naiskr"/>
              <w:numPr>
                <w:ilvl w:val="0"/>
                <w:numId w:val="60"/>
              </w:numPr>
              <w:spacing w:before="40" w:beforeAutospacing="0" w:after="40" w:afterAutospacing="0"/>
              <w:ind w:left="398" w:right="57" w:hanging="219"/>
              <w:jc w:val="both"/>
            </w:pPr>
            <w:r>
              <w:t>d</w:t>
            </w:r>
            <w:r w:rsidRPr="003B42DC">
              <w:t>roši, kvalitatīvi, standartiem atbilstoš</w:t>
            </w:r>
            <w:r>
              <w:t>i veselības aprūpes pakalpojumi;</w:t>
            </w:r>
          </w:p>
          <w:p w:rsidR="001A3232" w:rsidRPr="003B42DC" w:rsidRDefault="001A3232" w:rsidP="008575EC">
            <w:pPr>
              <w:pStyle w:val="naiskr"/>
              <w:numPr>
                <w:ilvl w:val="0"/>
                <w:numId w:val="60"/>
              </w:numPr>
              <w:spacing w:before="40" w:beforeAutospacing="0" w:after="40" w:afterAutospacing="0"/>
              <w:ind w:left="398" w:right="57" w:hanging="219"/>
              <w:jc w:val="both"/>
            </w:pPr>
            <w:r>
              <w:t>k</w:t>
            </w:r>
            <w:r w:rsidRPr="003B42DC">
              <w:t>omplicētu veselības aprūpes pakalpojumu koncentrēšana augsta līmeņa slimnīcās.</w:t>
            </w:r>
          </w:p>
          <w:p w:rsidR="001A3232" w:rsidRPr="003B42DC" w:rsidRDefault="001A3232" w:rsidP="008575EC">
            <w:pPr>
              <w:pStyle w:val="ListParagraph"/>
              <w:widowControl w:val="0"/>
              <w:spacing w:before="120" w:after="120"/>
              <w:ind w:left="114" w:right="142"/>
              <w:contextualSpacing w:val="0"/>
              <w:jc w:val="both"/>
              <w:outlineLvl w:val="0"/>
              <w:rPr>
                <w:i/>
                <w:iCs/>
              </w:rPr>
            </w:pPr>
            <w:r w:rsidRPr="003B42DC">
              <w:t xml:space="preserve">Saskaņā ar kritērijiem, kas izstrādāti balstoties uz </w:t>
            </w:r>
            <w:r>
              <w:t>Pasaules Bank</w:t>
            </w:r>
            <w:r w:rsidRPr="003B42DC">
              <w:t xml:space="preserve">as ieteikumiem, slimnīcu tīkla optimizēšanai ļoti specializēta veselības aprūpe būtu jācentralizē un </w:t>
            </w:r>
            <w:r w:rsidRPr="003B42DC">
              <w:rPr>
                <w:lang w:eastAsia="lv-LV"/>
              </w:rPr>
              <w:t>pacientu</w:t>
            </w:r>
            <w:r w:rsidRPr="003B42DC">
              <w:t xml:space="preserve"> plūsma jāvirza uz atbilstoša līmeņa slimnīcu, kurā var nodrošināt kvalitatīvu medicīnisko palīdzību. Taču vienlaikus jāveido veselības aprūpes pakalpojumu tīkls, lai pacienti varētu saņemt adekvātu palīdzību tuvāk savai dzīvesvietai gadījumos, kad stacionēšana nav nepieciešama.</w:t>
            </w:r>
            <w:r w:rsidRPr="003B42DC">
              <w:rPr>
                <w:i/>
                <w:iCs/>
              </w:rPr>
              <w:t xml:space="preserve"> </w:t>
            </w:r>
          </w:p>
          <w:p w:rsidR="00FC0D7B" w:rsidRDefault="001A3232" w:rsidP="008575EC">
            <w:pPr>
              <w:pStyle w:val="ListParagraph"/>
              <w:widowControl w:val="0"/>
              <w:spacing w:before="120" w:after="120"/>
              <w:ind w:left="114" w:right="142"/>
              <w:contextualSpacing w:val="0"/>
              <w:jc w:val="both"/>
              <w:outlineLvl w:val="0"/>
            </w:pPr>
            <w:r>
              <w:t>Pasaules Bank</w:t>
            </w:r>
            <w:r w:rsidRPr="00EC56EF">
              <w:t>a atzīmē, ka vairākos pētījumos dokumentēta saikne starp apjomu un rezultātiem</w:t>
            </w:r>
            <w:r>
              <w:t xml:space="preserve"> – kas norāda, ka zemāki aprūpes apjomi nodrošina zemāku aprūpes kvalitāti</w:t>
            </w:r>
            <w:r w:rsidRPr="00EC56EF">
              <w:rPr>
                <w:vertAlign w:val="superscript"/>
              </w:rPr>
              <w:footnoteReference w:id="13"/>
            </w:r>
            <w:r>
              <w:t>.</w:t>
            </w:r>
            <w:r w:rsidRPr="00EC56EF">
              <w:t xml:space="preserve"> </w:t>
            </w:r>
            <w:r w:rsidRPr="00EC56EF">
              <w:rPr>
                <w:lang w:eastAsia="lv-LV"/>
              </w:rPr>
              <w:t>Amerikas</w:t>
            </w:r>
            <w:r w:rsidRPr="00EC56EF">
              <w:t xml:space="preserve"> Savienotajās Valstīs tiek lēsts, ka valstī būtu iespējams novērst ap 11 000 nāves gadījumu trīs gadu laikā, ja pacienti, kuri devās uz zema apjoma slimnīcām saņemtu tādas pašas kvalitātes aprūpi kā liela a</w:t>
            </w:r>
            <w:r>
              <w:t>pjoma slimnīcās</w:t>
            </w:r>
            <w:r>
              <w:rPr>
                <w:rStyle w:val="FootnoteReference"/>
              </w:rPr>
              <w:footnoteReference w:id="14"/>
            </w:r>
            <w:r>
              <w:t>.</w:t>
            </w:r>
          </w:p>
          <w:p w:rsidR="00FC0D7B" w:rsidRDefault="001A3232" w:rsidP="008575EC">
            <w:pPr>
              <w:pStyle w:val="ListParagraph"/>
              <w:widowControl w:val="0"/>
              <w:spacing w:before="120" w:after="120"/>
              <w:ind w:left="114" w:right="142"/>
              <w:contextualSpacing w:val="0"/>
              <w:jc w:val="both"/>
              <w:outlineLvl w:val="0"/>
            </w:pPr>
            <w:r w:rsidRPr="00EC56EF">
              <w:t>Svarīgi piebilst, ka apjoms ir tikai viens no veselības rezultātu komponentiem. Izmantojot procedūru skaitu kā kvalitātes rādītāju, jāņem vērā citi aprūpes komponenti, ne tikai procedūru apjoma rādītāji</w:t>
            </w:r>
            <w:r>
              <w:rPr>
                <w:rStyle w:val="FootnoteReference"/>
              </w:rPr>
              <w:footnoteReference w:id="15"/>
            </w:r>
            <w:r w:rsidRPr="00EC56EF">
              <w:t>. Saikne starp apjomu un rezultātiem atspoguļo pamatā esošos aprūpes strukturālos un procesa komponentus, piemēram, specializēti darbinieki, piemērotas operāciju zāles, augstas intensitātes intensīvās aprūpes nodaļas, efektīva profilakse un komplikāciju ārstēšana</w:t>
            </w:r>
            <w:r>
              <w:rPr>
                <w:rStyle w:val="FootnoteReference"/>
              </w:rPr>
              <w:footnoteReference w:id="16"/>
            </w:r>
            <w:r w:rsidRPr="00EC56EF">
              <w:t>.</w:t>
            </w:r>
          </w:p>
          <w:p w:rsidR="00FC0D7B" w:rsidRDefault="001A3232" w:rsidP="008575EC">
            <w:pPr>
              <w:pStyle w:val="ListParagraph"/>
              <w:widowControl w:val="0"/>
              <w:spacing w:before="120" w:after="120"/>
              <w:ind w:left="114" w:right="142"/>
              <w:contextualSpacing w:val="0"/>
              <w:jc w:val="both"/>
              <w:outlineLvl w:val="0"/>
            </w:pPr>
            <w:r w:rsidRPr="00EC56EF">
              <w:t>Ņemot vērā pakalpojum</w:t>
            </w:r>
            <w:r>
              <w:t>a</w:t>
            </w:r>
            <w:r w:rsidRPr="00EC56EF">
              <w:t xml:space="preserve"> kvalitātes saistību ar pakalpojuma apjoma nodrošinājumu, ārstniecības iestāžu pārprofilēšana ietver ne tikai pakalpojumu koncentrāciju un paplašināšanu attiecīga līmeņa slimnīcās, lai optimizētu resursus, bet arī nodrošina savlaicīgu piekļuvi slimnīcas pakalpojumiem augstākajos līmeņos mazākā laika periodā (atbilstoši diagnozei pacients tiek nogādāts nekavējoties uz </w:t>
            </w:r>
            <w:r w:rsidRPr="0019290D">
              <w:t xml:space="preserve">atbilstošā līmeņa slimnīcu, kur var saņemt pilnu pakalpojuma klāstu atbilstoši stāvoklim). Vienlaicīgi svarīgi nodrošināt to, ka pacienti ar neatliekamu stāvokli saņemtu neatliekamo medicīnisko palīdzību nokļūstot ārstniecības iestādē iespējami ātrāk. </w:t>
            </w:r>
          </w:p>
          <w:p w:rsidR="00FC0D7B" w:rsidRDefault="001A3232" w:rsidP="008575EC">
            <w:pPr>
              <w:pStyle w:val="ListParagraph"/>
              <w:widowControl w:val="0"/>
              <w:spacing w:before="120" w:after="120"/>
              <w:ind w:left="114" w:right="142"/>
              <w:contextualSpacing w:val="0"/>
              <w:jc w:val="both"/>
              <w:outlineLvl w:val="0"/>
            </w:pPr>
            <w:r>
              <w:t>Pasaules Bank</w:t>
            </w:r>
            <w:r w:rsidRPr="0019290D">
              <w:t>a secinājusi, ka analizējot vidējos ienākumus uz vienu iedzīvotāju Latvijā, redzams, ka Rīgas un Pierīgas reģionu pašvaldībās koncentrēti vislielākie ienākumi, tāpat kā katra reģiona lielākajās pilsētās kā Daugavpils, Ventspils, Rēzekne, Valmiera, Jelgava un Liepāja. Neapšaubāmi šīs ir ne tikai pašvaldības ar augstāko iedzīvotāju koncentrāciju, bet arī pašvaldības, kurās ir labākās nodarbinātības iespējas un attiecīgi augstākie ienākumi.</w:t>
            </w:r>
          </w:p>
          <w:p w:rsidR="00FC0D7B" w:rsidRDefault="001A3232" w:rsidP="008575EC">
            <w:pPr>
              <w:pStyle w:val="ListParagraph"/>
              <w:widowControl w:val="0"/>
              <w:spacing w:before="120" w:after="120"/>
              <w:ind w:left="114" w:right="142"/>
              <w:contextualSpacing w:val="0"/>
              <w:jc w:val="both"/>
              <w:outlineLvl w:val="0"/>
            </w:pPr>
            <w:r w:rsidRPr="0019290D">
              <w:t xml:space="preserve">Piedāvātajā slimnīcu sistēmas plānošanā ņemta vērā </w:t>
            </w:r>
            <w:r>
              <w:t>Pasaules Bank</w:t>
            </w:r>
            <w:r w:rsidRPr="0019290D">
              <w:t>as aprakstītā sociālekonomiskā situācija, kur ierosināts koncentrēt specializētus centrus un attiecīga līmeņa slimnīcas augsta pieprasījuma zonās pašvaldībās ar augstāku ienākumu līmeni, sociālajiem ieguldījumiem</w:t>
            </w:r>
            <w:r w:rsidR="008575EC">
              <w:t xml:space="preserve"> un infrastruktūras attīstību. </w:t>
            </w:r>
            <w:r w:rsidRPr="0019290D">
              <w:t xml:space="preserve">Īpaša situācija veidojas Latgalē, kur ierosināts veidot divas reģionāla līmeņa slimnīcas (Daugavpils reģionālā slimnīca un Rēzeknes reģionālā slimnīca). Rēzeknes slimnīcas atrašanās vienā no valsts nabadzīgākajiem reģioniem ļaus tās nabadzīgākajiem iedzīvotājiem laikus un ar zemākām izmaksām piekļūt specializētiem pakalpojumiem. </w:t>
            </w:r>
          </w:p>
          <w:p w:rsidR="00FC0D7B" w:rsidRDefault="001A3232" w:rsidP="008575EC">
            <w:pPr>
              <w:pStyle w:val="ListParagraph"/>
              <w:widowControl w:val="0"/>
              <w:spacing w:before="120" w:after="120"/>
              <w:ind w:left="114" w:right="142"/>
              <w:contextualSpacing w:val="0"/>
              <w:jc w:val="both"/>
              <w:outlineLvl w:val="0"/>
            </w:pPr>
            <w:r w:rsidRPr="0019290D">
              <w:t xml:space="preserve">Pēc </w:t>
            </w:r>
            <w:r>
              <w:t>Pasaules Bank</w:t>
            </w:r>
            <w:r w:rsidRPr="0019290D">
              <w:t>as ana</w:t>
            </w:r>
            <w:r>
              <w:t xml:space="preserve">lizētās informācijas </w:t>
            </w:r>
            <w:r w:rsidRPr="0019290D">
              <w:t xml:space="preserve">Latvijā joprojām vairāk kā 40% iestāžu ir mazāk kā 100 gultas un lielā daļā iestāžu ir mazāk kā 50 gultas, kas parasti tiek uzskatīts par nepietiekamu skaitu, lai uzturētu akūtas aprūpes iestādi. Lielākā daļa zemākā līmeņa slimnīcu apkalpo vietējo vai pašvaldības līmeni, reģionālās slimnīcas apkalpo savus reģionus un valsts līmeņa slimnīcas apkalpo visu populāciju. Taču praksē, katras slimnīcas reāli uzņemto pacientu analīze liecina, ka, būtu jāņem vērā </w:t>
            </w:r>
            <w:r>
              <w:t>teritoriāls pakalpojumu pieprasījums un piedāvājums</w:t>
            </w:r>
            <w:r w:rsidRPr="0019290D">
              <w:t>.</w:t>
            </w:r>
          </w:p>
          <w:p w:rsidR="00FC0D7B" w:rsidRDefault="001A3232" w:rsidP="008575EC">
            <w:pPr>
              <w:pStyle w:val="ListParagraph"/>
              <w:widowControl w:val="0"/>
              <w:spacing w:before="120" w:after="120"/>
              <w:ind w:left="114" w:right="142"/>
              <w:contextualSpacing w:val="0"/>
              <w:jc w:val="both"/>
              <w:outlineLvl w:val="0"/>
            </w:pPr>
            <w:r w:rsidRPr="0019290D">
              <w:t xml:space="preserve">Sagaidāms, ka sirds un asinsvadu slimību aprūpes pieprasījums pieaugs par 20 procentiem tuvāko desmit gadu laikā. Tas saistīts ar demogrāfijas izmaiņām un pieaugošu šo slimību izplatību. Šajā sakarā jāpaplašina specializētas (terciārās) kardioloģiskās aprūpes pakalpojumu skaits. </w:t>
            </w:r>
          </w:p>
          <w:p w:rsidR="00FC0D7B" w:rsidRDefault="001A3232" w:rsidP="008575EC">
            <w:pPr>
              <w:pStyle w:val="ListParagraph"/>
              <w:widowControl w:val="0"/>
              <w:spacing w:before="120" w:after="120"/>
              <w:ind w:left="114" w:right="142"/>
              <w:contextualSpacing w:val="0"/>
              <w:jc w:val="both"/>
              <w:outlineLvl w:val="0"/>
            </w:pPr>
            <w:r w:rsidRPr="00764671">
              <w:t xml:space="preserve">Turpmākajos gados prognozējams </w:t>
            </w:r>
            <w:r>
              <w:t xml:space="preserve">arī </w:t>
            </w:r>
            <w:r w:rsidRPr="00764671">
              <w:t xml:space="preserve">mērens </w:t>
            </w:r>
            <w:r>
              <w:t xml:space="preserve">onkoloģijas </w:t>
            </w:r>
            <w:r w:rsidRPr="00764671">
              <w:t xml:space="preserve">saslimstības pieaugums diagnosticēšanas pilnveidošanas, </w:t>
            </w:r>
            <w:proofErr w:type="spellStart"/>
            <w:r w:rsidRPr="00764671">
              <w:t>skrīninga</w:t>
            </w:r>
            <w:proofErr w:type="spellEnd"/>
            <w:r w:rsidRPr="00764671">
              <w:t>, novecošanās un saslimstības struktūras izmaiņu dēļ, kā arī mirstības mazināšanās veselības aprūpes efektivitātes dēļ, ļaundabīgo audzēju izplatība palielināsies līdz 21,2 (stacionārā ārstēto pacientu skaits uz 1000 iedzīvotājiem audzēju slimību grupā) 2020.gadā un 23,9 2025.gadā. Salīdzinoši 2015.gadā šis rādītājs bija 18,2 pacientu uz 1000 iedzīvotājiem.</w:t>
            </w:r>
            <w:r w:rsidRPr="00764671">
              <w:rPr>
                <w:vertAlign w:val="superscript"/>
              </w:rPr>
              <w:footnoteReference w:id="17"/>
            </w:r>
          </w:p>
          <w:p w:rsidR="00FC0D7B" w:rsidRDefault="001A3232" w:rsidP="008575EC">
            <w:pPr>
              <w:pStyle w:val="ListParagraph"/>
              <w:widowControl w:val="0"/>
              <w:spacing w:before="120" w:after="120"/>
              <w:ind w:left="114" w:right="142"/>
              <w:contextualSpacing w:val="0"/>
              <w:jc w:val="both"/>
              <w:outlineLvl w:val="0"/>
            </w:pPr>
            <w:r w:rsidRPr="00D659D9">
              <w:t>Balstoties uz Pasaules bankas iedzīvotāju skaita prognozēm, kas paredz tuvāko 10 gadu laikā dzimstība palielinājumu aptuveni par 20%, sagaidāms, ka palielināsies arī kopējais pediatriskās aprūpes vecuma bērnu skaits, pieņemot, ka saslimstības līmeņa struktūra saglabāsies līdzīga pašreizējai.</w:t>
            </w:r>
            <w:r w:rsidRPr="001C6387">
              <w:rPr>
                <w:vertAlign w:val="superscript"/>
              </w:rPr>
              <w:footnoteReference w:id="18"/>
            </w:r>
          </w:p>
          <w:p w:rsidR="00FC0D7B" w:rsidRDefault="001A3232" w:rsidP="008575EC">
            <w:pPr>
              <w:pStyle w:val="ListParagraph"/>
              <w:widowControl w:val="0"/>
              <w:spacing w:before="120" w:after="120"/>
              <w:ind w:left="114" w:right="142"/>
              <w:contextualSpacing w:val="0"/>
              <w:jc w:val="both"/>
              <w:outlineLvl w:val="0"/>
            </w:pPr>
            <w:r>
              <w:t xml:space="preserve">Saistībā ar tendencēm garīgajā (psihiatriskā) veselības jomā </w:t>
            </w:r>
            <w:r w:rsidRPr="0029692F">
              <w:t>būtiska loma ir sabiedrības aizspriedumu mazināšanai pret cilvēkiem ar psihiskiem traucējumiem, kā arī ambulatoro psihiatrijas pakalpojumu attīstīšana, jo psihisko un uzvedības traucējumu ārstēšanā joprojām ir liels stacionārā sniegto pakalpojumu īpatsvars.</w:t>
            </w:r>
            <w:r w:rsidRPr="0029692F">
              <w:rPr>
                <w:vertAlign w:val="superscript"/>
              </w:rPr>
              <w:footnoteReference w:id="19"/>
            </w:r>
            <w:r w:rsidRPr="0029692F">
              <w:t xml:space="preserve"> Pāreja uz lielāku sabiedrībā balstītu garīgās veselības aprūpes pakalpojumu attīstību, varētu ievērojami mazināt hospitalizācijas gadījumu skaitu.</w:t>
            </w:r>
            <w:r w:rsidRPr="0029692F">
              <w:rPr>
                <w:vertAlign w:val="superscript"/>
              </w:rPr>
              <w:footnoteReference w:id="20"/>
            </w:r>
          </w:p>
          <w:p w:rsidR="00FC0D7B" w:rsidRDefault="001A3232" w:rsidP="008575EC">
            <w:pPr>
              <w:pStyle w:val="ListParagraph"/>
              <w:widowControl w:val="0"/>
              <w:spacing w:before="120" w:after="120"/>
              <w:ind w:left="114" w:right="142"/>
              <w:contextualSpacing w:val="0"/>
              <w:jc w:val="both"/>
              <w:outlineLvl w:val="0"/>
            </w:pPr>
            <w:r w:rsidRPr="0019290D">
              <w:t xml:space="preserve">Optimālais slimnīcas lielums </w:t>
            </w:r>
            <w:r>
              <w:t>varētu būt vairāk nekā 80 gultu</w:t>
            </w:r>
            <w:r w:rsidRPr="0019290D">
              <w:t xml:space="preserve"> slimnīcā. Ieteicamais gultu skaits nodaļās</w:t>
            </w:r>
            <w:r w:rsidR="00234C7C">
              <w:t>,</w:t>
            </w:r>
            <w:r w:rsidRPr="0019290D">
              <w:t xml:space="preserve"> atsaucoties uz </w:t>
            </w:r>
            <w:r>
              <w:t>Pasaules Bank</w:t>
            </w:r>
            <w:r w:rsidRPr="0019290D">
              <w:t>as rekomendācijām, atkarībā no nodaļas profila, varētu būt 20 gultas. Tomēr vērtējot situāciju veselības nozarē Latvijā kopumā, demogrāfisko situāciju, pacientu plūsmu un citus faktorus atbilstoši reālajai situācijai tiks veidots optimālais gultu skaits nodaļās.</w:t>
            </w:r>
          </w:p>
          <w:p w:rsidR="00FC0D7B" w:rsidRDefault="001A3232" w:rsidP="008575EC">
            <w:pPr>
              <w:pStyle w:val="ListParagraph"/>
              <w:widowControl w:val="0"/>
              <w:spacing w:before="120" w:after="120"/>
              <w:ind w:left="114" w:right="142"/>
              <w:contextualSpacing w:val="0"/>
              <w:jc w:val="both"/>
              <w:outlineLvl w:val="0"/>
            </w:pPr>
            <w:r w:rsidRPr="0019290D">
              <w:t xml:space="preserve">Lai definētu katra līmeņa obligātās prasības slimnīcām un nodrošinātu atbilstošu veselības aprūpes pakalpojumu saņemšanu, slimnīcas tiks iedalītos </w:t>
            </w:r>
            <w:r w:rsidR="008575EC">
              <w:t>četros</w:t>
            </w:r>
            <w:r w:rsidRPr="0019290D">
              <w:t xml:space="preserve"> slimnīcu pakalpojumu sniegšanas līmeņos. Katrā līmenī ar atbilstošiem resursiem (cilvēkresursi, medicīniskās ierīces utt.) tiks sniegti attiecīga līmeņa pakalpojumi atbilstošos profilos.</w:t>
            </w:r>
          </w:p>
          <w:bookmarkEnd w:id="11"/>
          <w:p w:rsidR="001A3232" w:rsidRDefault="001A3232" w:rsidP="008575EC">
            <w:pPr>
              <w:pStyle w:val="naiskr"/>
              <w:numPr>
                <w:ilvl w:val="0"/>
                <w:numId w:val="60"/>
              </w:numPr>
              <w:spacing w:before="40" w:beforeAutospacing="0" w:after="40" w:afterAutospacing="0"/>
              <w:ind w:left="398" w:right="57" w:hanging="219"/>
              <w:jc w:val="both"/>
            </w:pPr>
            <w:r>
              <w:t xml:space="preserve">ES fondu </w:t>
            </w:r>
            <w:r w:rsidRPr="000C2E06">
              <w:t xml:space="preserve">2007.-2013.gada plānošanas periodā veselības nozarē tika atbalstīti ERAF pasākumi infrastruktūras uzlabošanai ģimenes ārstu, slimnīcu pārprofilēšanai par ambulatorajām ārstniecības iestādēm, neatliekamās medicīniskās palīdzības, kā arī stacionārajiem veselības aprūpes pakalpojumiem. Atbalsta mērķis bija optimizēt veselības aprūpes sistēmu, nodrošinot racionālu veselības aprūpes pakalpojumu sniedzēju izvietojumu valstī, kas, īstenojot reformu, ļautu optimizēt nozarei </w:t>
            </w:r>
            <w:r>
              <w:t>pieejamo</w:t>
            </w:r>
            <w:r w:rsidRPr="000C2E06">
              <w:t xml:space="preserve"> finansējumu</w:t>
            </w:r>
            <w:r>
              <w:t xml:space="preserve"> un paaugstinā</w:t>
            </w:r>
            <w:r w:rsidRPr="000C2E06">
              <w:t>t pakalpojum</w:t>
            </w:r>
            <w:r>
              <w:t>u</w:t>
            </w:r>
            <w:r w:rsidRPr="000C2E06">
              <w:t xml:space="preserve"> pieejamību</w:t>
            </w:r>
            <w:r>
              <w:t xml:space="preserve"> un kvalitāti</w:t>
            </w:r>
            <w:r w:rsidRPr="000C2E06">
              <w:t xml:space="preserve">. </w:t>
            </w:r>
          </w:p>
          <w:p w:rsidR="001A3232" w:rsidRDefault="001A3232" w:rsidP="008575EC">
            <w:pPr>
              <w:pStyle w:val="naiskr"/>
              <w:numPr>
                <w:ilvl w:val="0"/>
                <w:numId w:val="60"/>
              </w:numPr>
              <w:spacing w:before="40" w:beforeAutospacing="0" w:after="40" w:afterAutospacing="0"/>
              <w:ind w:left="398" w:right="57" w:hanging="219"/>
              <w:jc w:val="both"/>
            </w:pPr>
            <w:r w:rsidRPr="00914DC0">
              <w:t xml:space="preserve">Vērtējot iepriekšējā perioda ERAF ieguldījumus veselības aprūpes jomā, jāsecina ka 2007.-2013.gada ES fondu plānošanas perioda ietvaros tika sniegts ievērojams atbalsts ERAF investīciju veidā tieši ambulatoro pakalpojumu attīstībai. </w:t>
            </w:r>
          </w:p>
          <w:p w:rsidR="001A3232" w:rsidRDefault="001A3232" w:rsidP="008575EC">
            <w:pPr>
              <w:pStyle w:val="naiskr"/>
              <w:numPr>
                <w:ilvl w:val="0"/>
                <w:numId w:val="60"/>
              </w:numPr>
              <w:spacing w:before="40" w:beforeAutospacing="0" w:after="40" w:afterAutospacing="0"/>
              <w:ind w:left="398" w:right="57" w:hanging="219"/>
              <w:jc w:val="both"/>
            </w:pPr>
            <w:r>
              <w:t>Analizējot statistikas rādītājus, var secināt, ka veiktās veselības nozares reformas (tai skaitā izmantojot ES fondu investīcijas) uzlaboja sabiedrības veselības stāvokli, neskatoties uz to, ka ekonomikas krīzes laikā tika samazināts valsts finansējums veselības nozarei</w:t>
            </w:r>
            <w:r>
              <w:rPr>
                <w:rStyle w:val="FootnoteReference"/>
              </w:rPr>
              <w:footnoteReference w:id="21"/>
            </w:r>
            <w:r>
              <w:t>. Veiktās reformas nodrošināja veselības nozares finansējuma restrukturizāciju pa aprūpes līmeņiem un ārstniecības iestādēm, savukārt ieguldījumi infrastruktūrā palīdzēja saglabāt pakalpojumu pieejamību un paaugstināt to kvalitāti. Svarīgi nodrošināt uzsākto veselības nozares reformu ieviešanas turpināšanu, paaugstinot veselības nozares efektivitāti.</w:t>
            </w:r>
          </w:p>
          <w:p w:rsidR="00FC0D7B" w:rsidRDefault="001A3232" w:rsidP="008575EC">
            <w:pPr>
              <w:pStyle w:val="ListParagraph"/>
              <w:widowControl w:val="0"/>
              <w:spacing w:before="120" w:after="120"/>
              <w:ind w:left="114" w:right="142"/>
              <w:contextualSpacing w:val="0"/>
              <w:jc w:val="both"/>
              <w:outlineLvl w:val="0"/>
            </w:pPr>
            <w:r>
              <w:t>G</w:t>
            </w:r>
            <w:r w:rsidRPr="00236E66">
              <w:t xml:space="preserve">alvenie </w:t>
            </w:r>
            <w:r>
              <w:t xml:space="preserve">veselības aprūpes pakalpojumu sniedzēju tīkla analīzes un prognozēšanas </w:t>
            </w:r>
            <w:r w:rsidRPr="00236E66">
              <w:t>secinājumi norāda, ka demogrāfiskās izmaiņas un pacientu plūsma neietekmēs esošo ārstniecības iestāžu tīklu un slimnīcu sektoru tādā mērā, lai kāda</w:t>
            </w:r>
            <w:r w:rsidR="008575EC">
              <w:t>i</w:t>
            </w:r>
            <w:r w:rsidRPr="00236E66">
              <w:t xml:space="preserve"> no slimnīcām vai ārstniecības iestādēm būtu </w:t>
            </w:r>
            <w:r w:rsidR="008575EC">
              <w:t>jāpazemina aprūpes līmenis</w:t>
            </w:r>
            <w:r w:rsidRPr="00236E66">
              <w:t>. Tomēr atsevišķās slimnīcās ir iespējama līmeņa un funkciju maiņa un pārprofilēšana par cita līmeņa ārstniecības iestādi, ar mērķi pacientu plūsmu koncentrēt atbilstoša līmeņa, atbilstoši aprīkotās un ar atbilstošiem speciālistiem nodrošinātās slimnīcās.</w:t>
            </w:r>
            <w:r>
              <w:t xml:space="preserve"> Zema līmeņa stacionāro ārstniecības iestāžu un ambulatoro pakalpojumu sniedzēju investīciju vajadzības ir atkarīgas no kopējās veselības nozares reformas ieviešanas, tādējādi to tūlītēja attīstība var nebūt ilgtspējīga.</w:t>
            </w:r>
          </w:p>
          <w:p w:rsidR="00FC0D7B" w:rsidRDefault="001A3232" w:rsidP="008575EC">
            <w:pPr>
              <w:pStyle w:val="Virsraksti1"/>
              <w:widowControl w:val="0"/>
              <w:numPr>
                <w:ilvl w:val="0"/>
                <w:numId w:val="0"/>
              </w:numPr>
              <w:spacing w:before="0" w:after="0"/>
              <w:ind w:left="114" w:right="142"/>
              <w:rPr>
                <w:rFonts w:cs="Times New Roman"/>
                <w:b w:val="0"/>
                <w:sz w:val="24"/>
              </w:rPr>
            </w:pPr>
            <w:r>
              <w:rPr>
                <w:rFonts w:cs="Times New Roman"/>
                <w:b w:val="0"/>
                <w:sz w:val="24"/>
              </w:rPr>
              <w:t>Ņemot vērā minēto, SAM 9.3.2. ieviešanas modelis tiks īstenots četrās projektu iesniegumu atlases kārtās:</w:t>
            </w:r>
          </w:p>
          <w:p w:rsidR="001A3232" w:rsidRPr="00D47FA6" w:rsidRDefault="001A3232" w:rsidP="008575EC">
            <w:pPr>
              <w:pStyle w:val="naiskr"/>
              <w:numPr>
                <w:ilvl w:val="0"/>
                <w:numId w:val="60"/>
              </w:numPr>
              <w:spacing w:before="40" w:beforeAutospacing="0" w:after="40" w:afterAutospacing="0"/>
              <w:ind w:left="398" w:right="57" w:hanging="219"/>
              <w:jc w:val="both"/>
            </w:pPr>
            <w:r w:rsidRPr="00D47FA6">
              <w:t>1. un 2. projektu iesniegumu atlases kārtas augsta līmeņa stacionāro veselības aprūpes pakalpojumu sniedzēju attīstībai, tai skaitā:</w:t>
            </w:r>
          </w:p>
          <w:p w:rsidR="00FC0D7B" w:rsidRPr="00D47FA6" w:rsidRDefault="001A3232" w:rsidP="008575EC">
            <w:pPr>
              <w:pStyle w:val="naiskr"/>
              <w:numPr>
                <w:ilvl w:val="1"/>
                <w:numId w:val="60"/>
              </w:numPr>
              <w:spacing w:before="40" w:beforeAutospacing="0" w:after="40" w:afterAutospacing="0"/>
              <w:ind w:left="681" w:right="57" w:hanging="283"/>
              <w:jc w:val="both"/>
              <w:rPr>
                <w:bCs/>
              </w:rPr>
            </w:pPr>
            <w:r w:rsidRPr="00D47FA6">
              <w:rPr>
                <w:bCs/>
              </w:rPr>
              <w:t xml:space="preserve">1.projektu iesniegumu atlases kārtas ietvaros paredzēts sniegt atbalstu </w:t>
            </w:r>
            <w:r w:rsidR="00DE296E">
              <w:rPr>
                <w:bCs/>
              </w:rPr>
              <w:t>82 991 202</w:t>
            </w:r>
            <w:r w:rsidRPr="00D47FA6">
              <w:rPr>
                <w:bCs/>
              </w:rPr>
              <w:t xml:space="preserve"> euro apmērā terciārā un reģionālā līmeņa slimnīcām, kā arī monoprofila iestādēm kas nodrošina rehabilitācijas, dzemdību palīdzības un traumatoloģijas pakalpojumu sniegšanu, izņemot VSIA „Paula Stradiņa klīniskā universitātes slimnīca”, kas īstenos lielo projektu;</w:t>
            </w:r>
          </w:p>
          <w:p w:rsidR="00FC0D7B" w:rsidRPr="00D47FA6" w:rsidRDefault="001A3232" w:rsidP="008575EC">
            <w:pPr>
              <w:pStyle w:val="naiskr"/>
              <w:numPr>
                <w:ilvl w:val="1"/>
                <w:numId w:val="60"/>
              </w:numPr>
              <w:spacing w:before="40" w:beforeAutospacing="0" w:after="40" w:afterAutospacing="0"/>
              <w:ind w:left="681" w:right="57" w:hanging="283"/>
              <w:jc w:val="both"/>
            </w:pPr>
            <w:r w:rsidRPr="00D47FA6">
              <w:rPr>
                <w:bCs/>
              </w:rPr>
              <w:t>2.projektu iesniegumu atlases kārta ietvaros paredzēts sniegt atbalstu 91 068 67</w:t>
            </w:r>
            <w:r w:rsidR="00DE296E">
              <w:rPr>
                <w:bCs/>
              </w:rPr>
              <w:t>8</w:t>
            </w:r>
            <w:r w:rsidRPr="00D47FA6">
              <w:rPr>
                <w:bCs/>
              </w:rPr>
              <w:t xml:space="preserve"> euro apmērā</w:t>
            </w:r>
            <w:r w:rsidRPr="00D47FA6">
              <w:t xml:space="preserve"> VSIA „Paula Stradiņa klīniskā universitātes slimnīca” lielajam projektam.</w:t>
            </w:r>
          </w:p>
          <w:p w:rsidR="001A3232" w:rsidRPr="00D47FA6" w:rsidRDefault="001A3232" w:rsidP="008575EC">
            <w:pPr>
              <w:pStyle w:val="naiskr"/>
              <w:numPr>
                <w:ilvl w:val="0"/>
                <w:numId w:val="60"/>
              </w:numPr>
              <w:spacing w:before="40" w:beforeAutospacing="0" w:after="40" w:afterAutospacing="0"/>
              <w:ind w:left="398" w:right="57" w:hanging="219"/>
              <w:jc w:val="both"/>
            </w:pPr>
            <w:r w:rsidRPr="00D47FA6">
              <w:t>3. un 4.projektu iesniegumu atlases kārtas zema līmeņa stacionāro veselības aprūpes pakalpojumu sniedzēju attīstībai, stacionāro veselības aprūpes pakalpojumu sniedzēju pārprofilēšanai par ambulatoro pakalpojumu sniedzējiem un ambulatorās aprūpes attīstībai. 3. un 4. projektu iesniegumu atlases kārtām paredzams finansējums 20 </w:t>
            </w:r>
            <w:r w:rsidR="00DE296E">
              <w:t>304</w:t>
            </w:r>
            <w:r w:rsidRPr="00D47FA6">
              <w:t> </w:t>
            </w:r>
            <w:r w:rsidR="00DE296E">
              <w:t>841</w:t>
            </w:r>
            <w:r w:rsidRPr="00D47FA6">
              <w:t xml:space="preserve"> euro apmērā</w:t>
            </w:r>
            <w:r w:rsidR="00F349C3">
              <w:t xml:space="preserve">, attiecīgi ar </w:t>
            </w:r>
            <w:r w:rsidR="00F349C3" w:rsidRPr="00ED5BDC">
              <w:t>Veselības ministrijas 23.11.2016 vēstuli Nr. 01-08/5174 starpinstitūciju saskaņošanai tika nosūtīt</w:t>
            </w:r>
            <w:r w:rsidR="00F349C3">
              <w:t>o</w:t>
            </w:r>
            <w:r w:rsidR="00F349C3" w:rsidRPr="00ED5BDC">
              <w:t xml:space="preserve"> atbilstoši Ministru kabineta 2016.gada 27.septembra sēdes protokola</w:t>
            </w:r>
            <w:r w:rsidR="00F349C3" w:rsidRPr="00ED5BDC">
              <w:rPr>
                <w:color w:val="000000" w:themeColor="text1"/>
              </w:rPr>
              <w:t xml:space="preserve"> Nr.48 59.§ 3.punkta lēmumam izstrādāt</w:t>
            </w:r>
            <w:r w:rsidR="00F349C3">
              <w:rPr>
                <w:color w:val="000000" w:themeColor="text1"/>
              </w:rPr>
              <w:t>ais</w:t>
            </w:r>
            <w:r w:rsidR="00F349C3" w:rsidRPr="00ED5BDC">
              <w:rPr>
                <w:color w:val="000000" w:themeColor="text1"/>
              </w:rPr>
              <w:t xml:space="preserve"> informatī</w:t>
            </w:r>
            <w:r w:rsidR="00F349C3">
              <w:rPr>
                <w:color w:val="000000" w:themeColor="text1"/>
              </w:rPr>
              <w:t>vais</w:t>
            </w:r>
            <w:r w:rsidR="00F349C3" w:rsidRPr="00ED5BDC">
              <w:rPr>
                <w:color w:val="000000" w:themeColor="text1"/>
              </w:rPr>
              <w:t xml:space="preserve"> ziņoju</w:t>
            </w:r>
            <w:r w:rsidR="00F349C3">
              <w:rPr>
                <w:color w:val="000000" w:themeColor="text1"/>
              </w:rPr>
              <w:t>ms</w:t>
            </w:r>
            <w:r w:rsidR="00F349C3" w:rsidRPr="00ED5BDC">
              <w:rPr>
                <w:color w:val="000000" w:themeColor="text1"/>
              </w:rPr>
              <w:t xml:space="preserve"> „Par sistēmiski svarīgo ārstniecības iestāžu kartējumu un attīstības reformu” projektu</w:t>
            </w:r>
            <w:r w:rsidR="00F349C3">
              <w:t xml:space="preserve"> kur atspoguļoti 3.un 4.kārtas finansējuma sadalījuma pamatprincipi.</w:t>
            </w:r>
          </w:p>
          <w:p w:rsidR="00F349C3" w:rsidRDefault="006A4E3A" w:rsidP="006A4E3A">
            <w:pPr>
              <w:pStyle w:val="ListParagraph"/>
              <w:widowControl w:val="0"/>
              <w:spacing w:before="120" w:after="120"/>
              <w:ind w:left="114" w:right="142"/>
              <w:contextualSpacing w:val="0"/>
              <w:jc w:val="both"/>
              <w:outlineLvl w:val="0"/>
              <w:rPr>
                <w:lang w:eastAsia="lv-LV"/>
              </w:rPr>
            </w:pPr>
            <w:r>
              <w:rPr>
                <w:lang w:eastAsia="lv-LV"/>
              </w:rPr>
              <w:t xml:space="preserve">1. </w:t>
            </w:r>
            <w:r w:rsidR="001A3232" w:rsidRPr="00F4097E">
              <w:rPr>
                <w:lang w:eastAsia="lv-LV"/>
              </w:rPr>
              <w:t>un 2. projektu iesniegumu atla</w:t>
            </w:r>
            <w:r>
              <w:rPr>
                <w:lang w:eastAsia="lv-LV"/>
              </w:rPr>
              <w:t xml:space="preserve">ses kāršu ieviešanu regulējošie </w:t>
            </w:r>
            <w:r w:rsidR="001A3232" w:rsidRPr="00F4097E">
              <w:rPr>
                <w:lang w:eastAsia="lv-LV"/>
              </w:rPr>
              <w:t xml:space="preserve">dokumenti, tiek izstrādāti atsevišķi no 3. un 4. projektu iesniegumu atlases </w:t>
            </w:r>
            <w:r w:rsidR="00DF4337">
              <w:rPr>
                <w:lang w:eastAsia="lv-LV"/>
              </w:rPr>
              <w:t>kārtu</w:t>
            </w:r>
            <w:r w:rsidR="00DF4337" w:rsidRPr="00F4097E">
              <w:rPr>
                <w:lang w:eastAsia="lv-LV"/>
              </w:rPr>
              <w:t xml:space="preserve"> </w:t>
            </w:r>
            <w:r w:rsidR="001A3232" w:rsidRPr="00F4097E">
              <w:rPr>
                <w:lang w:eastAsia="lv-LV"/>
              </w:rPr>
              <w:t>ieviešanu regulējošiem dokumentiem.</w:t>
            </w:r>
            <w:r w:rsidR="00F349C3" w:rsidRPr="00F4097E">
              <w:rPr>
                <w:lang w:eastAsia="lv-LV"/>
              </w:rPr>
              <w:t xml:space="preserve"> </w:t>
            </w:r>
          </w:p>
          <w:p w:rsidR="00FC0D7B" w:rsidRDefault="001A3232" w:rsidP="008575EC">
            <w:pPr>
              <w:pStyle w:val="ListParagraph"/>
              <w:widowControl w:val="0"/>
              <w:spacing w:before="120" w:after="120"/>
              <w:ind w:left="114" w:right="142"/>
              <w:contextualSpacing w:val="0"/>
              <w:jc w:val="both"/>
              <w:outlineLvl w:val="0"/>
              <w:rPr>
                <w:lang w:eastAsia="lv-LV"/>
              </w:rPr>
            </w:pPr>
            <w:r w:rsidRPr="00F4097E">
              <w:rPr>
                <w:lang w:eastAsia="lv-LV"/>
              </w:rPr>
              <w:t xml:space="preserve">Atbilstoši VM izstrādātajam informatīvajam ziņojumam „Rīcības plāns </w:t>
            </w:r>
            <w:r>
              <w:rPr>
                <w:lang w:eastAsia="lv-LV"/>
              </w:rPr>
              <w:t>Pasaules Bank</w:t>
            </w:r>
            <w:r w:rsidRPr="00F4097E">
              <w:rPr>
                <w:lang w:eastAsia="lv-LV"/>
              </w:rPr>
              <w:t xml:space="preserve">as pētījuma rezultātu izmantošanai nacionālajos politikas plānošanas dokumentos un Eiropas Savienības fondu ieviešanas nosacījumos” (27.09.2016. MK sēdes protokols Nr.48, 59.§, TA-1968) (turpmāk – Rīcības plāns) ieviešanas nosacījumi 1. un 2. kārtai tiek izstrādāti un apstiprināti, kā arī projektu iesniegumi tiks atlasīti balstoties </w:t>
            </w:r>
            <w:r w:rsidR="00B46024">
              <w:rPr>
                <w:lang w:eastAsia="lv-LV"/>
              </w:rPr>
              <w:t xml:space="preserve">noteikumu projekta </w:t>
            </w:r>
            <w:r w:rsidR="00402FEA">
              <w:rPr>
                <w:lang w:eastAsia="lv-LV"/>
              </w:rPr>
              <w:t>2</w:t>
            </w:r>
            <w:r w:rsidR="00B46024">
              <w:rPr>
                <w:lang w:eastAsia="lv-LV"/>
              </w:rPr>
              <w:t>.pielikumā noteiktajām</w:t>
            </w:r>
            <w:r w:rsidRPr="00F4097E">
              <w:rPr>
                <w:lang w:eastAsia="lv-LV"/>
              </w:rPr>
              <w:t xml:space="preserve"> </w:t>
            </w:r>
            <w:r w:rsidR="00B46024">
              <w:rPr>
                <w:lang w:eastAsia="lv-LV"/>
              </w:rPr>
              <w:t>ārstniecības iestādēm, kas noteiktas balstoties uz</w:t>
            </w:r>
            <w:r w:rsidR="00B46024" w:rsidRPr="00ED5BDC">
              <w:rPr>
                <w:color w:val="000000" w:themeColor="text1"/>
              </w:rPr>
              <w:t xml:space="preserve"> informatīv</w:t>
            </w:r>
            <w:r w:rsidR="00B46024">
              <w:rPr>
                <w:color w:val="000000" w:themeColor="text1"/>
              </w:rPr>
              <w:t>o</w:t>
            </w:r>
            <w:r w:rsidR="00B46024" w:rsidRPr="00ED5BDC">
              <w:rPr>
                <w:color w:val="000000" w:themeColor="text1"/>
              </w:rPr>
              <w:t xml:space="preserve"> ziņojum</w:t>
            </w:r>
            <w:r w:rsidR="00B46024">
              <w:rPr>
                <w:color w:val="000000" w:themeColor="text1"/>
              </w:rPr>
              <w:t>u</w:t>
            </w:r>
            <w:r w:rsidR="00B46024" w:rsidRPr="00ED5BDC">
              <w:rPr>
                <w:color w:val="000000" w:themeColor="text1"/>
              </w:rPr>
              <w:t xml:space="preserve"> „Par sistēmiski svarīgo ārstniecības iestāžu kartējumu un attīstības reformu” projektu</w:t>
            </w:r>
            <w:r w:rsidRPr="00F4097E">
              <w:rPr>
                <w:lang w:eastAsia="lv-LV"/>
              </w:rPr>
              <w:t>, savukārt 3. un 4. kārtas ieviešanas nosacījumi tiks izstrādāti un apstiprināti pēc tam, kad tiks apstiprināts veselības nozares nacionālais politikas plānošanas dokuments un tiks ieviesta stratēģiskās veselības aprūpes pakalpojumu iepirkšanas sistēma.</w:t>
            </w:r>
          </w:p>
          <w:p w:rsidR="00FC0D7B" w:rsidRDefault="001A3232" w:rsidP="008575EC">
            <w:pPr>
              <w:pStyle w:val="ListParagraph"/>
              <w:widowControl w:val="0"/>
              <w:spacing w:before="120" w:after="120"/>
              <w:ind w:left="114" w:right="142"/>
              <w:contextualSpacing w:val="0"/>
              <w:jc w:val="both"/>
              <w:outlineLvl w:val="0"/>
              <w:rPr>
                <w:lang w:eastAsia="lv-LV"/>
              </w:rPr>
            </w:pPr>
            <w:r>
              <w:rPr>
                <w:lang w:eastAsia="lv-LV"/>
              </w:rPr>
              <w:t xml:space="preserve">1. un 2. projektu iesniegumu atlases kāršu ieviešana veicina </w:t>
            </w:r>
            <w:r>
              <w:rPr>
                <w:bCs/>
                <w:spacing w:val="-2"/>
              </w:rPr>
              <w:t>SAM 9.3.2. rezultāta rādītāja un kopējā iznākuma rādītāja sasniegšanu, ka arī nodrošina šādu</w:t>
            </w:r>
            <w:r w:rsidRPr="00815C41">
              <w:rPr>
                <w:bCs/>
                <w:spacing w:val="-2"/>
              </w:rPr>
              <w:t xml:space="preserve"> </w:t>
            </w:r>
            <w:r w:rsidRPr="00D22C52">
              <w:rPr>
                <w:spacing w:val="-2"/>
              </w:rPr>
              <w:t>uzraudzības rādītāj</w:t>
            </w:r>
            <w:r>
              <w:rPr>
                <w:spacing w:val="-2"/>
              </w:rPr>
              <w:t>u sasniegšanu</w:t>
            </w:r>
            <w:r w:rsidRPr="00815C41">
              <w:rPr>
                <w:bCs/>
                <w:spacing w:val="-2"/>
              </w:rPr>
              <w:t>:</w:t>
            </w:r>
          </w:p>
          <w:p w:rsidR="001A3232" w:rsidRPr="00D47FA6" w:rsidRDefault="001A3232" w:rsidP="008575EC">
            <w:pPr>
              <w:pStyle w:val="naiskr"/>
              <w:numPr>
                <w:ilvl w:val="0"/>
                <w:numId w:val="60"/>
              </w:numPr>
              <w:spacing w:before="40" w:beforeAutospacing="0" w:after="40" w:afterAutospacing="0"/>
              <w:ind w:left="398" w:right="57" w:hanging="219"/>
              <w:jc w:val="both"/>
              <w:rPr>
                <w:bCs/>
              </w:rPr>
            </w:pPr>
            <w:r w:rsidRPr="00D47FA6">
              <w:rPr>
                <w:bCs/>
                <w:u w:val="single"/>
              </w:rPr>
              <w:t>Iznākuma rādītājs</w:t>
            </w:r>
            <w:r w:rsidRPr="00D47FA6">
              <w:rPr>
                <w:bCs/>
              </w:rPr>
              <w:t>: Uzlaboto ārstniecības iestāžu skaits, kurās attīstīta infrastruktūra veselības aprūpes pakalpojumu sniegšanai – 13;</w:t>
            </w:r>
          </w:p>
          <w:p w:rsidR="001A3232" w:rsidRPr="00D47FA6" w:rsidRDefault="001A3232" w:rsidP="008575EC">
            <w:pPr>
              <w:pStyle w:val="naiskr"/>
              <w:numPr>
                <w:ilvl w:val="0"/>
                <w:numId w:val="60"/>
              </w:numPr>
              <w:spacing w:before="40" w:beforeAutospacing="0" w:after="40" w:afterAutospacing="0"/>
              <w:ind w:left="398" w:right="57" w:hanging="219"/>
              <w:jc w:val="both"/>
              <w:rPr>
                <w:bCs/>
              </w:rPr>
            </w:pPr>
            <w:r w:rsidRPr="00D47FA6">
              <w:rPr>
                <w:bCs/>
                <w:u w:val="single"/>
              </w:rPr>
              <w:t>Finanšu rādītājs</w:t>
            </w:r>
            <w:r w:rsidRPr="00D47FA6">
              <w:rPr>
                <w:bCs/>
              </w:rPr>
              <w:t xml:space="preserve">: Attiecināmie izdevumi sertificējošās iestādes uzskaites sistēmā – līdz 2018.gadam 46 799 872 </w:t>
            </w:r>
            <w:r w:rsidRPr="00D47FA6">
              <w:rPr>
                <w:bCs/>
                <w:i/>
                <w:iCs/>
              </w:rPr>
              <w:t>euro</w:t>
            </w:r>
            <w:r w:rsidRPr="00D47FA6">
              <w:rPr>
                <w:bCs/>
              </w:rPr>
              <w:t>.</w:t>
            </w:r>
          </w:p>
          <w:p w:rsidR="001A3232" w:rsidRPr="00D47FA6" w:rsidRDefault="001A3232" w:rsidP="008575EC">
            <w:pPr>
              <w:pStyle w:val="naiskr"/>
              <w:numPr>
                <w:ilvl w:val="0"/>
                <w:numId w:val="60"/>
              </w:numPr>
              <w:spacing w:before="40" w:beforeAutospacing="0" w:after="40" w:afterAutospacing="0"/>
              <w:ind w:left="398" w:right="57" w:hanging="219"/>
              <w:jc w:val="both"/>
              <w:rPr>
                <w:bCs/>
              </w:rPr>
            </w:pPr>
            <w:r w:rsidRPr="00D47FA6">
              <w:rPr>
                <w:bCs/>
                <w:u w:val="single"/>
              </w:rPr>
              <w:t>Galvenais īstenošanas posms</w:t>
            </w:r>
            <w:r w:rsidRPr="00D47FA6">
              <w:rPr>
                <w:bCs/>
              </w:rPr>
              <w:t>: Noslēgtie līgumi ar finansējuma saņēmēju % no kopējā SAM finansējuma – līdz 2018.gada 30%.</w:t>
            </w:r>
          </w:p>
          <w:p w:rsidR="00FC0D7B" w:rsidRDefault="001A3232" w:rsidP="008575EC">
            <w:pPr>
              <w:pStyle w:val="ListParagraph"/>
              <w:widowControl w:val="0"/>
              <w:spacing w:before="120" w:after="120"/>
              <w:ind w:left="114" w:right="142"/>
              <w:contextualSpacing w:val="0"/>
              <w:jc w:val="both"/>
              <w:outlineLvl w:val="0"/>
              <w:rPr>
                <w:lang w:eastAsia="lv-LV"/>
              </w:rPr>
            </w:pPr>
            <w:r w:rsidRPr="00D22C52">
              <w:rPr>
                <w:lang w:eastAsia="lv-LV"/>
              </w:rPr>
              <w:t>1. un 2. projektu iesniegumu atlases kāršu ietvaros atbalsts izmantojams ar prioritāro veselības</w:t>
            </w:r>
            <w:r w:rsidRPr="00815C41">
              <w:rPr>
                <w:lang w:eastAsia="lv-LV"/>
              </w:rPr>
              <w:t xml:space="preserve"> jomu</w:t>
            </w:r>
            <w:r>
              <w:rPr>
                <w:lang w:eastAsia="lv-LV"/>
              </w:rPr>
              <w:t xml:space="preserve"> saistītas infrastruktūras attīstībai, realizējot šādas atbalstāmās darbības:</w:t>
            </w:r>
          </w:p>
          <w:p w:rsidR="001A3232" w:rsidRPr="00D47FA6" w:rsidRDefault="001A3232" w:rsidP="008575EC">
            <w:pPr>
              <w:pStyle w:val="naiskr"/>
              <w:numPr>
                <w:ilvl w:val="0"/>
                <w:numId w:val="60"/>
              </w:numPr>
              <w:spacing w:before="40" w:beforeAutospacing="0" w:after="40" w:afterAutospacing="0"/>
              <w:ind w:left="398" w:right="57" w:hanging="219"/>
              <w:jc w:val="both"/>
              <w:rPr>
                <w:bCs/>
              </w:rPr>
            </w:pPr>
            <w:r w:rsidRPr="00D47FA6">
              <w:rPr>
                <w:bCs/>
                <w:u w:val="single"/>
              </w:rPr>
              <w:t>Projekta administrēšana</w:t>
            </w:r>
            <w:r w:rsidRPr="00D47FA6">
              <w:rPr>
                <w:bCs/>
              </w:rPr>
              <w:t xml:space="preserve"> (tikai 1. projektu iesniegumu atlases kārtas projektiem) atbilstoši </w:t>
            </w:r>
            <w:r w:rsidR="008575EC">
              <w:rPr>
                <w:bCs/>
              </w:rPr>
              <w:t>vadošās iestādes</w:t>
            </w:r>
            <w:r w:rsidRPr="00D47FA6">
              <w:rPr>
                <w:bCs/>
              </w:rPr>
              <w:t xml:space="preserve"> vadlīnijām Attiecināmo un neattiecināmo izmaksu noteikšanai, kas ietver personāla izmaksas;</w:t>
            </w:r>
          </w:p>
          <w:p w:rsidR="001A3232" w:rsidRPr="00D47FA6" w:rsidRDefault="001A3232" w:rsidP="008575EC">
            <w:pPr>
              <w:pStyle w:val="naiskr"/>
              <w:numPr>
                <w:ilvl w:val="0"/>
                <w:numId w:val="60"/>
              </w:numPr>
              <w:spacing w:before="40" w:beforeAutospacing="0" w:after="40" w:afterAutospacing="0"/>
              <w:ind w:left="398" w:right="57" w:hanging="219"/>
              <w:jc w:val="both"/>
              <w:rPr>
                <w:bCs/>
              </w:rPr>
            </w:pPr>
            <w:r w:rsidRPr="00D47FA6">
              <w:rPr>
                <w:bCs/>
                <w:u w:val="single"/>
              </w:rPr>
              <w:t>Būvdarbi infrastruktūrā</w:t>
            </w:r>
            <w:r w:rsidRPr="00D47FA6">
              <w:rPr>
                <w:bCs/>
              </w:rPr>
              <w:t>, kas daļēji vai pilnībā saistīta ar stacionāro veselības aprūpes pakalpojumu sniegšanu četrās prioritārajās veselības jomās bez izmaksu ierobežojuma, kas ietver:</w:t>
            </w:r>
          </w:p>
          <w:p w:rsidR="00FC0D7B" w:rsidRPr="00D47FA6" w:rsidRDefault="006C5FC8" w:rsidP="008575EC">
            <w:pPr>
              <w:pStyle w:val="naiskr"/>
              <w:numPr>
                <w:ilvl w:val="1"/>
                <w:numId w:val="60"/>
              </w:numPr>
              <w:spacing w:before="40" w:beforeAutospacing="0" w:after="40" w:afterAutospacing="0"/>
              <w:ind w:left="681" w:right="57" w:hanging="283"/>
              <w:jc w:val="both"/>
              <w:rPr>
                <w:bCs/>
              </w:rPr>
            </w:pPr>
            <w:r w:rsidRPr="00693239">
              <w:rPr>
                <w:color w:val="000000" w:themeColor="text1"/>
              </w:rPr>
              <w:t>būvprojekta minimālajā sastāvā</w:t>
            </w:r>
            <w:r w:rsidRPr="00D47FA6" w:rsidDel="006C5FC8">
              <w:rPr>
                <w:bCs/>
              </w:rPr>
              <w:t xml:space="preserve"> </w:t>
            </w:r>
            <w:r w:rsidR="001A3232" w:rsidRPr="00D47FA6">
              <w:rPr>
                <w:bCs/>
              </w:rPr>
              <w:t xml:space="preserve"> un būvprojekta izstrādes izmaksas, projektu ekspertīžu izmaksas, autoruzraudzības izmaksas un būvuzraudzības un būvekspertīžu izmaksas, kas nepārsniedz 10% no  projekta kopējām pieejamajām attiecināmajām izmaksām;</w:t>
            </w:r>
          </w:p>
          <w:p w:rsidR="00FC0D7B" w:rsidRPr="00D47FA6" w:rsidRDefault="001A3232" w:rsidP="008575EC">
            <w:pPr>
              <w:pStyle w:val="naiskr"/>
              <w:numPr>
                <w:ilvl w:val="1"/>
                <w:numId w:val="60"/>
              </w:numPr>
              <w:spacing w:before="40" w:beforeAutospacing="0" w:after="40" w:afterAutospacing="0"/>
              <w:ind w:left="681" w:right="57" w:hanging="283"/>
              <w:jc w:val="both"/>
              <w:rPr>
                <w:bCs/>
              </w:rPr>
            </w:pPr>
            <w:r w:rsidRPr="00D47FA6">
              <w:rPr>
                <w:bCs/>
              </w:rPr>
              <w:t xml:space="preserve">būvniecības izmaksas, tostarp  būvlaukuma ierīkošanas un novākšanas,  jaunu ēku būvniecības,  </w:t>
            </w:r>
            <w:r w:rsidR="006C5FC8" w:rsidRPr="00693239">
              <w:rPr>
                <w:color w:val="000000" w:themeColor="text1"/>
              </w:rPr>
              <w:t xml:space="preserve"> atjaunošanas un pārbūves</w:t>
            </w:r>
            <w:r w:rsidR="006C5FC8" w:rsidRPr="00D47FA6" w:rsidDel="006C5FC8">
              <w:rPr>
                <w:bCs/>
              </w:rPr>
              <w:t xml:space="preserve"> </w:t>
            </w:r>
            <w:r w:rsidRPr="00D47FA6">
              <w:rPr>
                <w:bCs/>
              </w:rPr>
              <w:t xml:space="preserve"> izmaksas un  labiekārtošanas izmaksas, apzaļumošana atbilstoši būvprojekta risinājumam);</w:t>
            </w:r>
          </w:p>
          <w:p w:rsidR="00FC0D7B" w:rsidRPr="00D47FA6" w:rsidRDefault="001A3232" w:rsidP="008575EC">
            <w:pPr>
              <w:pStyle w:val="naiskr"/>
              <w:numPr>
                <w:ilvl w:val="1"/>
                <w:numId w:val="60"/>
              </w:numPr>
              <w:spacing w:before="40" w:beforeAutospacing="0" w:after="40" w:afterAutospacing="0"/>
              <w:ind w:left="681" w:right="57" w:hanging="283"/>
              <w:jc w:val="both"/>
              <w:rPr>
                <w:bCs/>
              </w:rPr>
            </w:pPr>
            <w:r w:rsidRPr="00D47FA6">
              <w:rPr>
                <w:bCs/>
              </w:rPr>
              <w:t>izmaksas attīstīto telpu aprīkošanai līdz 15% no būvniecības izmaksām, kas ietver medicīniskās ierīces un tehnoloģijas, tai skaitā iebūvējamās iekārtas un tehnoloģijas, mēbeles, saimnieciskās ierīces un aprīkojums, IT un cits aprīkojums telpu funkcionalitātes nodrošināšanai</w:t>
            </w:r>
          </w:p>
          <w:p w:rsidR="00FC0D7B" w:rsidRPr="00D47FA6" w:rsidRDefault="001A3232" w:rsidP="008575EC">
            <w:pPr>
              <w:pStyle w:val="naiskr"/>
              <w:numPr>
                <w:ilvl w:val="1"/>
                <w:numId w:val="60"/>
              </w:numPr>
              <w:spacing w:before="40" w:beforeAutospacing="0" w:after="40" w:afterAutospacing="0"/>
              <w:ind w:left="681" w:right="57" w:hanging="283"/>
              <w:jc w:val="both"/>
              <w:rPr>
                <w:bCs/>
              </w:rPr>
            </w:pPr>
            <w:r w:rsidRPr="00D47FA6">
              <w:rPr>
                <w:bCs/>
              </w:rPr>
              <w:t>izmaksas jauno ēku būvniecībai attiecināmi tikai 2. projektu iesniegumu atlases kārtas projektam.</w:t>
            </w:r>
          </w:p>
          <w:p w:rsidR="001A3232" w:rsidRPr="006B6C1F" w:rsidRDefault="00C23096" w:rsidP="008575EC">
            <w:pPr>
              <w:pStyle w:val="naiskr"/>
              <w:numPr>
                <w:ilvl w:val="0"/>
                <w:numId w:val="60"/>
              </w:numPr>
              <w:spacing w:before="40" w:beforeAutospacing="0" w:after="40" w:afterAutospacing="0"/>
              <w:ind w:left="398" w:right="57" w:hanging="219"/>
              <w:jc w:val="both"/>
              <w:rPr>
                <w:bCs/>
              </w:rPr>
            </w:pPr>
            <w:r w:rsidRPr="006B6C1F">
              <w:rPr>
                <w:bCs/>
                <w:u w:val="single"/>
              </w:rPr>
              <w:t>M</w:t>
            </w:r>
            <w:r w:rsidR="001A3232" w:rsidRPr="006B6C1F">
              <w:rPr>
                <w:bCs/>
                <w:u w:val="single"/>
              </w:rPr>
              <w:t>edicīnisko tehnoloģiju piegāde un montāža</w:t>
            </w:r>
            <w:r w:rsidR="001A3232" w:rsidRPr="006B6C1F">
              <w:rPr>
                <w:bCs/>
              </w:rPr>
              <w:t xml:space="preserve"> bez izmaksu ierobežojuma, saskaņojot ar VM, kas ietver izmaksas par </w:t>
            </w:r>
            <w:r w:rsidR="00402FEA" w:rsidRPr="006B6C1F">
              <w:rPr>
                <w:bCs/>
              </w:rPr>
              <w:t xml:space="preserve">nozīmīgajām </w:t>
            </w:r>
            <w:r w:rsidR="001A3232" w:rsidRPr="006B6C1F">
              <w:rPr>
                <w:bCs/>
              </w:rPr>
              <w:t>medicīniskajām tehnoloģijām</w:t>
            </w:r>
            <w:r w:rsidR="00402FEA" w:rsidRPr="006B6C1F">
              <w:rPr>
                <w:bCs/>
              </w:rPr>
              <w:t>,</w:t>
            </w:r>
            <w:r w:rsidR="00402FEA" w:rsidRPr="006B6C1F">
              <w:rPr>
                <w:bCs/>
                <w:sz w:val="28"/>
                <w:szCs w:val="28"/>
              </w:rPr>
              <w:t xml:space="preserve"> </w:t>
            </w:r>
            <w:r w:rsidR="00402FEA" w:rsidRPr="006B6C1F">
              <w:rPr>
                <w:bCs/>
              </w:rPr>
              <w:t>kuru vienas vienības piegādes izmaksas pārsniedz 20 000 </w:t>
            </w:r>
            <w:r w:rsidR="00402FEA" w:rsidRPr="006B6C1F">
              <w:rPr>
                <w:bCs/>
                <w:i/>
              </w:rPr>
              <w:t>eur</w:t>
            </w:r>
            <w:r w:rsidR="00DE296E">
              <w:rPr>
                <w:bCs/>
                <w:i/>
              </w:rPr>
              <w:t>o</w:t>
            </w:r>
            <w:r w:rsidR="00402FEA" w:rsidRPr="006B6C1F">
              <w:rPr>
                <w:bCs/>
                <w:i/>
              </w:rPr>
              <w:t xml:space="preserve"> </w:t>
            </w:r>
            <w:r w:rsidR="00402FEA" w:rsidRPr="006B6C1F">
              <w:rPr>
                <w:bCs/>
              </w:rPr>
              <w:t xml:space="preserve">un par kuru iegādi </w:t>
            </w:r>
            <w:r w:rsidR="00402FEA" w:rsidRPr="006B6C1F">
              <w:t>saņemts Veselības ministrijas saskaņojum</w:t>
            </w:r>
            <w:r w:rsidR="006B6C1F" w:rsidRPr="006B6C1F">
              <w:t xml:space="preserve">s. </w:t>
            </w:r>
            <w:r w:rsidR="006B6C1F">
              <w:t>Iekārtu vērtības ierobežojums noteikts, ņ</w:t>
            </w:r>
            <w:r w:rsidR="006B6C1F" w:rsidRPr="006B6C1F">
              <w:t>emot vērā Pasaules Bankas pētījuma rekomendācijas un metodoloģiju</w:t>
            </w:r>
            <w:r w:rsidR="00DE296E">
              <w:t xml:space="preserve"> un</w:t>
            </w:r>
            <w:r w:rsidR="006B6C1F" w:rsidRPr="006B6C1F">
              <w:t xml:space="preserve"> Veselības ministrijas </w:t>
            </w:r>
            <w:r w:rsidR="006B6C1F" w:rsidRPr="006B6C1F">
              <w:rPr>
                <w:color w:val="000000" w:themeColor="text1"/>
              </w:rPr>
              <w:t>izstrādāt</w:t>
            </w:r>
            <w:r w:rsidR="00DE296E">
              <w:rPr>
                <w:color w:val="000000" w:themeColor="text1"/>
              </w:rPr>
              <w:t>o</w:t>
            </w:r>
            <w:r w:rsidR="006B6C1F" w:rsidRPr="006B6C1F">
              <w:rPr>
                <w:color w:val="000000" w:themeColor="text1"/>
              </w:rPr>
              <w:t xml:space="preserve"> informatīv</w:t>
            </w:r>
            <w:r w:rsidR="00DE296E">
              <w:rPr>
                <w:color w:val="000000" w:themeColor="text1"/>
              </w:rPr>
              <w:t>o</w:t>
            </w:r>
            <w:r w:rsidR="006B6C1F" w:rsidRPr="006B6C1F">
              <w:rPr>
                <w:color w:val="000000" w:themeColor="text1"/>
              </w:rPr>
              <w:t xml:space="preserve"> ziņojum</w:t>
            </w:r>
            <w:r w:rsidR="00DE296E">
              <w:rPr>
                <w:color w:val="000000" w:themeColor="text1"/>
              </w:rPr>
              <w:t>u</w:t>
            </w:r>
            <w:r w:rsidR="006B6C1F" w:rsidRPr="006B6C1F">
              <w:rPr>
                <w:color w:val="000000" w:themeColor="text1"/>
              </w:rPr>
              <w:t xml:space="preserve"> „Par sistēmiski svarīgo ārstniecības iestāžu kartējumu un attīstības reformu”</w:t>
            </w:r>
            <w:r w:rsidR="00DE296E">
              <w:rPr>
                <w:color w:val="000000" w:themeColor="text1"/>
              </w:rPr>
              <w:t>, kurā noteiktas minimāli nepieciešamas nozīmīgās medicīnas iekārtas</w:t>
            </w:r>
            <w:r w:rsidR="006B6C1F" w:rsidRPr="006B6C1F">
              <w:t>.</w:t>
            </w:r>
            <w:r w:rsidR="00DE296E">
              <w:t xml:space="preserve"> Iekārtu vērtēšanai paredzēts izstrādāt vērtēšanas kārtību.</w:t>
            </w:r>
            <w:r w:rsidR="006B6C1F" w:rsidRPr="006B6C1F">
              <w:t xml:space="preserve"> </w:t>
            </w:r>
          </w:p>
          <w:p w:rsidR="001A3232" w:rsidRPr="00D47FA6" w:rsidRDefault="001A3232" w:rsidP="008575EC">
            <w:pPr>
              <w:pStyle w:val="naiskr"/>
              <w:numPr>
                <w:ilvl w:val="0"/>
                <w:numId w:val="60"/>
              </w:numPr>
              <w:spacing w:before="40" w:beforeAutospacing="0" w:after="40" w:afterAutospacing="0"/>
              <w:ind w:left="398" w:right="57" w:hanging="219"/>
              <w:jc w:val="both"/>
              <w:rPr>
                <w:bCs/>
              </w:rPr>
            </w:pPr>
            <w:r w:rsidRPr="00D47FA6">
              <w:rPr>
                <w:bCs/>
                <w:u w:val="single"/>
              </w:rPr>
              <w:t>Infrastruktūras attīstība kvalitātes nodrošināšanas sistēmas ieviešanai</w:t>
            </w:r>
            <w:r w:rsidRPr="00D47FA6">
              <w:rPr>
                <w:bCs/>
              </w:rPr>
              <w:t xml:space="preserve"> līdz 10% no projekta izmaksām, kas ietver informācijas un komunikāciju tehnoloģiju attīstības izmaksas, kas saistītas ar ārstniecības iestādes līdzdalību kvalitātes nodrošināšanas sistēmā;</w:t>
            </w:r>
          </w:p>
          <w:p w:rsidR="001A3232" w:rsidRPr="00D47FA6" w:rsidRDefault="001A3232" w:rsidP="008575EC">
            <w:pPr>
              <w:pStyle w:val="naiskr"/>
              <w:numPr>
                <w:ilvl w:val="0"/>
                <w:numId w:val="60"/>
              </w:numPr>
              <w:spacing w:before="40" w:beforeAutospacing="0" w:after="40" w:afterAutospacing="0"/>
              <w:ind w:left="398" w:right="57" w:hanging="219"/>
              <w:jc w:val="both"/>
              <w:rPr>
                <w:bCs/>
              </w:rPr>
            </w:pPr>
            <w:r w:rsidRPr="00D47FA6">
              <w:rPr>
                <w:bCs/>
                <w:u w:val="single"/>
              </w:rPr>
              <w:t>Projekta informācijas un publicitātes</w:t>
            </w:r>
            <w:r w:rsidRPr="00D47FA6">
              <w:rPr>
                <w:bCs/>
                <w:u w:val="single"/>
                <w:lang w:eastAsia="en-US" w:bidi="ar-SA"/>
              </w:rPr>
              <w:t xml:space="preserve"> pasākumi</w:t>
            </w:r>
            <w:r w:rsidRPr="00D47FA6">
              <w:rPr>
                <w:bCs/>
                <w:lang w:eastAsia="en-US" w:bidi="ar-SA"/>
              </w:rPr>
              <w:t xml:space="preserve"> atbilstoši </w:t>
            </w:r>
            <w:r w:rsidRPr="00D47FA6">
              <w:rPr>
                <w:bCs/>
              </w:rPr>
              <w:t>obligātajām</w:t>
            </w:r>
            <w:r w:rsidRPr="00D47FA6">
              <w:rPr>
                <w:bCs/>
                <w:lang w:eastAsia="en-US" w:bidi="ar-SA"/>
              </w:rPr>
              <w:t xml:space="preserve"> prasībām.</w:t>
            </w:r>
          </w:p>
          <w:p w:rsidR="00FC0D7B" w:rsidRDefault="001A3232" w:rsidP="008575EC">
            <w:pPr>
              <w:pStyle w:val="ListParagraph"/>
              <w:widowControl w:val="0"/>
              <w:spacing w:before="120" w:after="120"/>
              <w:ind w:left="114" w:right="142"/>
              <w:contextualSpacing w:val="0"/>
              <w:jc w:val="both"/>
              <w:outlineLvl w:val="0"/>
            </w:pPr>
            <w:r>
              <w:t xml:space="preserve">1. un 2. projektu iesniegumu atlases kāršu projektu izmaksas ir </w:t>
            </w:r>
            <w:r w:rsidR="00C23096">
              <w:t xml:space="preserve">attiecināmas </w:t>
            </w:r>
            <w:r>
              <w:t>no Ministru kabineta noteikumu par ieviešanas nosacījumiem apstiprināšanas un spēkā stāšanas.</w:t>
            </w:r>
          </w:p>
          <w:p w:rsidR="00FC0D7B" w:rsidRDefault="001A3232" w:rsidP="008575EC">
            <w:pPr>
              <w:pStyle w:val="ListParagraph"/>
              <w:widowControl w:val="0"/>
              <w:spacing w:before="120" w:after="120"/>
              <w:ind w:left="114" w:right="142"/>
              <w:contextualSpacing w:val="0"/>
              <w:jc w:val="both"/>
              <w:outlineLvl w:val="0"/>
            </w:pPr>
            <w:r>
              <w:rPr>
                <w:rFonts w:eastAsiaTheme="minorEastAsia"/>
                <w:bCs/>
                <w:spacing w:val="-2"/>
              </w:rPr>
              <w:t>F</w:t>
            </w:r>
            <w:r w:rsidRPr="00815C41">
              <w:rPr>
                <w:rFonts w:eastAsiaTheme="minorEastAsia"/>
                <w:bCs/>
                <w:spacing w:val="-2"/>
              </w:rPr>
              <w:t>inansējama saņēmējam jānodrošina, ka projekta īstenošanas laikā nekustamie īpašumi, kuri nepieciešami projekta īstenošanai, ir finansējuma saņēmēja, valsts vai pašvaldības īpašumā, ilgtermiņa nomā, bezatlīdzības lietošanā, valdījumā, pie tam īpašumtiesībām jābūt nostiprinātām Zemesgrāmatā.</w:t>
            </w:r>
          </w:p>
          <w:p w:rsidR="00FC0D7B" w:rsidRDefault="001A3232" w:rsidP="008575EC">
            <w:pPr>
              <w:pStyle w:val="ListParagraph"/>
              <w:widowControl w:val="0"/>
              <w:spacing w:before="120" w:after="120"/>
              <w:ind w:left="114" w:right="142"/>
              <w:contextualSpacing w:val="0"/>
              <w:jc w:val="both"/>
              <w:outlineLvl w:val="0"/>
            </w:pPr>
            <w:r w:rsidRPr="00815C41">
              <w:t xml:space="preserve">SAM </w:t>
            </w:r>
            <w:r>
              <w:t xml:space="preserve">9.3.2. </w:t>
            </w:r>
            <w:r w:rsidRPr="00815C41">
              <w:t xml:space="preserve">ietvaros </w:t>
            </w:r>
            <w:r w:rsidRPr="006C04C4">
              <w:t xml:space="preserve">atbalsts </w:t>
            </w:r>
            <w:r w:rsidRPr="00815C41">
              <w:t xml:space="preserve">tiks sniegts </w:t>
            </w:r>
            <w:r w:rsidRPr="006C04C4">
              <w:t>saskaņā ar nosacījumiem par atlīdzības maksājuma par sabiedrisko pakalpojumu sniegšanu infrastruktūras attīstīšanai</w:t>
            </w:r>
            <w:r w:rsidRPr="00815C41">
              <w:t xml:space="preserve">, kas nepieciešama, lai nodrošinātu valsts apmaksātos veselības aprūpes pakalpojumus, ievērojot </w:t>
            </w:r>
            <w:r w:rsidRPr="006C04C4">
              <w:t>Komisijas 2012/21/ES lēmumā par Līguma par Eiropas Savienības darbību 106. panta 2. punkta piemērošanu valsts atbalstam attiecībā uz kompensāciju par sabiedriskajiem pakalpojumiem dažiem uzņēmumiem, kuriem uzticēts sniegt pakalpojumus ar vispārēju tautsaimniecisku nozīmi (turpmāk – Komisijas lēmums) noteiktās prasības</w:t>
            </w:r>
            <w:r w:rsidRPr="00815C41">
              <w:t>. Ārstniecības iestādei, kas saņem ES fondu atbalstu SAM ietvaros ir pilnvarojums valsts apmaksāto veselības aprūpes pakalpojumu sniegšanai.</w:t>
            </w:r>
            <w:r>
              <w:t xml:space="preserve"> </w:t>
            </w:r>
            <w:r w:rsidRPr="00815C41">
              <w:t xml:space="preserve">Infrastruktūrai, kas tiek izmantota gan valsts apmaksāto pakalpojumu sniegšanai, gan maksas pakalpojumu sniegšanai izmantošanas proporcija valsts apmaksāto veselības aprūpes pakalpojumu sniegšanai konkrētajā ārstniecības iestādē tiks noteikta, ievērojot </w:t>
            </w:r>
            <w:r w:rsidRPr="006C04C4">
              <w:t>Komisijas lēmumā noteiktās prasības un</w:t>
            </w:r>
            <w:r w:rsidRPr="00815C41">
              <w:t xml:space="preserve"> nodrošinot vienlīdzīgu pieeju infrastruktūras izmantošanas proporcijas noteikšanā.</w:t>
            </w:r>
          </w:p>
          <w:p w:rsidR="00FC0D7B" w:rsidRDefault="001A3232" w:rsidP="008575EC">
            <w:pPr>
              <w:pStyle w:val="ListParagraph"/>
              <w:widowControl w:val="0"/>
              <w:spacing w:before="120" w:after="120"/>
              <w:ind w:left="114" w:right="142"/>
              <w:contextualSpacing w:val="0"/>
              <w:jc w:val="both"/>
              <w:outlineLvl w:val="0"/>
              <w:rPr>
                <w:rFonts w:eastAsia="Calibri"/>
                <w:lang w:eastAsia="lv-LV"/>
              </w:rPr>
            </w:pPr>
            <w:r>
              <w:rPr>
                <w:lang w:eastAsia="lv-LV"/>
              </w:rPr>
              <w:t xml:space="preserve">1. un 2. </w:t>
            </w:r>
            <w:r w:rsidRPr="002E5B5F">
              <w:rPr>
                <w:lang w:eastAsia="lv-LV"/>
              </w:rPr>
              <w:t>projektu iesniegumu atlase</w:t>
            </w:r>
            <w:r w:rsidRPr="009D1FD7">
              <w:rPr>
                <w:lang w:eastAsia="lv-LV"/>
              </w:rPr>
              <w:t xml:space="preserve"> plānota </w:t>
            </w:r>
            <w:r>
              <w:rPr>
                <w:lang w:eastAsia="lv-LV"/>
              </w:rPr>
              <w:t>i</w:t>
            </w:r>
            <w:r w:rsidRPr="009D1FD7">
              <w:rPr>
                <w:lang w:eastAsia="lv-LV"/>
              </w:rPr>
              <w:t>erobežotas projektu iesniegumu atlases (IPIA) veidā</w:t>
            </w:r>
            <w:r>
              <w:rPr>
                <w:lang w:eastAsia="lv-LV"/>
              </w:rPr>
              <w:t>.</w:t>
            </w:r>
            <w:r w:rsidRPr="009457C4">
              <w:rPr>
                <w:lang w:eastAsia="lv-LV"/>
              </w:rPr>
              <w:t xml:space="preserve"> </w:t>
            </w:r>
            <w:r>
              <w:rPr>
                <w:lang w:eastAsia="lv-LV"/>
              </w:rPr>
              <w:t xml:space="preserve">Atbalsta apjoms finansējuma saņēmējiem noteikts </w:t>
            </w:r>
            <w:r w:rsidR="00721752">
              <w:rPr>
                <w:lang w:eastAsia="lv-LV"/>
              </w:rPr>
              <w:t xml:space="preserve">noteikumu projekta </w:t>
            </w:r>
            <w:r w:rsidR="00402FEA">
              <w:rPr>
                <w:lang w:eastAsia="lv-LV"/>
              </w:rPr>
              <w:t>2</w:t>
            </w:r>
            <w:r w:rsidR="00721752">
              <w:rPr>
                <w:lang w:eastAsia="lv-LV"/>
              </w:rPr>
              <w:t xml:space="preserve">.pielikumam, kas izstrādāts </w:t>
            </w:r>
            <w:r>
              <w:t xml:space="preserve">balstoties uz </w:t>
            </w:r>
            <w:r w:rsidR="005D650E" w:rsidRPr="00ED5BDC">
              <w:t>ar Veselības ministrijas 23.11.2016 vēstuli Nr. 01-08/5174 starpinstitūciju saskaņošanai nosūtīt</w:t>
            </w:r>
            <w:r w:rsidR="005D650E">
              <w:t>o</w:t>
            </w:r>
            <w:r w:rsidR="005D650E" w:rsidRPr="00ED5BDC">
              <w:t xml:space="preserve"> atbilstoši Ministru kabineta 2016.gada 27.septembra sēdes protokola</w:t>
            </w:r>
            <w:r w:rsidR="005D650E" w:rsidRPr="00ED5BDC">
              <w:rPr>
                <w:color w:val="000000" w:themeColor="text1"/>
              </w:rPr>
              <w:t xml:space="preserve"> Nr.48 59.§ 3.punkta lēmumam izstrādāt</w:t>
            </w:r>
            <w:r w:rsidR="005D650E">
              <w:rPr>
                <w:color w:val="000000" w:themeColor="text1"/>
              </w:rPr>
              <w:t>o</w:t>
            </w:r>
            <w:r w:rsidR="005D650E" w:rsidRPr="00ED5BDC">
              <w:rPr>
                <w:color w:val="000000" w:themeColor="text1"/>
              </w:rPr>
              <w:t xml:space="preserve"> informatīv</w:t>
            </w:r>
            <w:r w:rsidR="005D650E">
              <w:rPr>
                <w:color w:val="000000" w:themeColor="text1"/>
              </w:rPr>
              <w:t>o</w:t>
            </w:r>
            <w:r w:rsidR="005D650E" w:rsidRPr="00ED5BDC">
              <w:rPr>
                <w:color w:val="000000" w:themeColor="text1"/>
              </w:rPr>
              <w:t xml:space="preserve"> ziņojum</w:t>
            </w:r>
            <w:r w:rsidR="005D650E">
              <w:rPr>
                <w:color w:val="000000" w:themeColor="text1"/>
              </w:rPr>
              <w:t>u</w:t>
            </w:r>
            <w:r w:rsidR="005D650E" w:rsidRPr="00ED5BDC">
              <w:rPr>
                <w:color w:val="000000" w:themeColor="text1"/>
              </w:rPr>
              <w:t xml:space="preserve"> „Par sistēmiski svarīgo ārstniecības iestāžu kartējumu un attīstības reformu” projektu, kurš </w:t>
            </w:r>
            <w:r w:rsidR="005D650E" w:rsidRPr="00ED5BDC">
              <w:t>iesniedzams izskatīšanai Ministru kabineta 2016.gada 20.decembra sēdē</w:t>
            </w:r>
            <w:r w:rsidR="005D650E">
              <w:t xml:space="preserve">, </w:t>
            </w:r>
            <w:r>
              <w:t>par augsta līmeņa veselības aprūpes pakalpojumu sniedzēju kartējumu un attīstību.</w:t>
            </w:r>
          </w:p>
          <w:p w:rsidR="00FC0D7B" w:rsidRDefault="001A3232" w:rsidP="008575EC">
            <w:pPr>
              <w:pStyle w:val="ListParagraph"/>
              <w:widowControl w:val="0"/>
              <w:spacing w:before="120" w:after="120"/>
              <w:ind w:left="114" w:right="142"/>
              <w:contextualSpacing w:val="0"/>
              <w:jc w:val="both"/>
              <w:outlineLvl w:val="0"/>
            </w:pPr>
            <w:r w:rsidRPr="002E5B5F">
              <w:t>Projektu iesniegumu vērtēšanas</w:t>
            </w:r>
            <w:r>
              <w:t xml:space="preserve"> komisijā SI </w:t>
            </w:r>
            <w:r w:rsidRPr="00FD3AB8">
              <w:t xml:space="preserve">uzaicina balsstiesīgo locekļu statusā </w:t>
            </w:r>
            <w:r>
              <w:t>VM</w:t>
            </w:r>
            <w:r w:rsidRPr="00FD3AB8">
              <w:t xml:space="preserve"> pārstāvjus, kā arī </w:t>
            </w:r>
            <w:r w:rsidR="008575EC">
              <w:t>atbildīgās iestādes</w:t>
            </w:r>
            <w:r w:rsidRPr="00FD3AB8">
              <w:t xml:space="preserve"> pārstāvi un </w:t>
            </w:r>
            <w:r w:rsidR="008575EC">
              <w:t xml:space="preserve">vadošās iestādes </w:t>
            </w:r>
            <w:r w:rsidRPr="00FD3AB8">
              <w:t>pārstāvi novērotāja statusā</w:t>
            </w:r>
            <w:r>
              <w:t>.</w:t>
            </w:r>
          </w:p>
          <w:p w:rsidR="00FC0D7B" w:rsidRDefault="001A3232" w:rsidP="008575EC">
            <w:pPr>
              <w:pStyle w:val="ListParagraph"/>
              <w:widowControl w:val="0"/>
              <w:spacing w:before="120" w:after="120"/>
              <w:ind w:left="114" w:right="142"/>
              <w:contextualSpacing w:val="0"/>
              <w:jc w:val="both"/>
              <w:outlineLvl w:val="0"/>
            </w:pPr>
            <w:r>
              <w:t xml:space="preserve">Lai nodrošinātu pastiprinātu ieviešanas uzraudzību papildus ES fondu standarta uzraudzības un kontroles pasākumiem paredzēts </w:t>
            </w:r>
            <w:r w:rsidRPr="00876C4C">
              <w:t xml:space="preserve">projektu, kuru kopējās attiecināmās izmaksas pārsniedz </w:t>
            </w:r>
            <w:r w:rsidR="00DE296E">
              <w:t>3</w:t>
            </w:r>
            <w:r w:rsidRPr="00876C4C">
              <w:t> </w:t>
            </w:r>
            <w:proofErr w:type="spellStart"/>
            <w:r w:rsidRPr="00876C4C">
              <w:rPr>
                <w:i/>
                <w:iCs/>
              </w:rPr>
              <w:t>milj.euro</w:t>
            </w:r>
            <w:proofErr w:type="spellEnd"/>
            <w:r w:rsidRPr="00876C4C">
              <w:t xml:space="preserve">, ieviešanas kontrolei finansējuma saņēmējs izveido vadības un kontroles komisiju un reizi ceturksnī organizē atskaites par projekta progresu, uz kurām uzaicina </w:t>
            </w:r>
            <w:r w:rsidR="008575EC">
              <w:t xml:space="preserve">atbildīgās iestādes </w:t>
            </w:r>
            <w:r w:rsidRPr="00876C4C">
              <w:t xml:space="preserve">un </w:t>
            </w:r>
            <w:r w:rsidR="008575EC">
              <w:t>sadarbības iestādes</w:t>
            </w:r>
            <w:r w:rsidRPr="00876C4C">
              <w:t xml:space="preserve"> pārstāvjus</w:t>
            </w:r>
            <w:r>
              <w:t>.</w:t>
            </w:r>
          </w:p>
          <w:p w:rsidR="00FC0D7B" w:rsidRDefault="001A3232" w:rsidP="008575EC">
            <w:pPr>
              <w:pStyle w:val="ListParagraph"/>
              <w:widowControl w:val="0"/>
              <w:spacing w:before="120" w:after="120"/>
              <w:ind w:left="114" w:right="142"/>
              <w:contextualSpacing w:val="0"/>
              <w:jc w:val="both"/>
              <w:outlineLvl w:val="0"/>
            </w:pPr>
            <w:r>
              <w:t xml:space="preserve">Ņemot vērā, ka lielā projekta ieviešana uzsākta pirms tā apstiprināšanas, lielā projekta uzraudzībai papildus minētajam paredzēts noslēgt vienošanas starp </w:t>
            </w:r>
            <w:r w:rsidR="008575EC">
              <w:t xml:space="preserve"> atbildīgās iestādes,</w:t>
            </w:r>
            <w:r w:rsidR="008575EC" w:rsidRPr="00876C4C">
              <w:t xml:space="preserve"> </w:t>
            </w:r>
            <w:r w:rsidR="008575EC">
              <w:t>sadarbības iestādes</w:t>
            </w:r>
            <w:r w:rsidR="008575EC" w:rsidRPr="00876C4C">
              <w:t xml:space="preserve"> </w:t>
            </w:r>
            <w:r>
              <w:t>un finansējuma saņēmēju projekta ieviešanas kontrolei līdz lielā projekta apstiprināšanai, nodrošinot ikmēneša operatīvo projektu atskaišu izskatīšanu.</w:t>
            </w:r>
          </w:p>
          <w:p w:rsidR="00E64655" w:rsidRPr="00E64655" w:rsidRDefault="00E64655" w:rsidP="008575EC">
            <w:pPr>
              <w:pStyle w:val="Heading2"/>
              <w:keepNext w:val="0"/>
              <w:widowControl w:val="0"/>
              <w:numPr>
                <w:ilvl w:val="1"/>
                <w:numId w:val="0"/>
              </w:numPr>
              <w:spacing w:before="240" w:after="120"/>
              <w:ind w:left="114" w:right="142"/>
              <w:contextualSpacing/>
              <w:jc w:val="left"/>
              <w:rPr>
                <w:rFonts w:ascii="Times New Roman" w:hAnsi="Times New Roman"/>
                <w:smallCaps/>
                <w:sz w:val="24"/>
                <w:szCs w:val="24"/>
              </w:rPr>
            </w:pPr>
            <w:r>
              <w:rPr>
                <w:rFonts w:ascii="Times New Roman" w:hAnsi="Times New Roman"/>
                <w:smallCaps/>
                <w:sz w:val="24"/>
                <w:szCs w:val="24"/>
              </w:rPr>
              <w:t>I</w:t>
            </w:r>
            <w:r w:rsidRPr="00E64655">
              <w:rPr>
                <w:rFonts w:ascii="Times New Roman" w:hAnsi="Times New Roman"/>
                <w:smallCaps/>
                <w:sz w:val="24"/>
                <w:szCs w:val="24"/>
              </w:rPr>
              <w:t>etekme uz valsts budžetu un pašvaldību budžetiem</w:t>
            </w:r>
          </w:p>
          <w:p w:rsidR="00FC0D7B" w:rsidRDefault="00E64655" w:rsidP="008575EC">
            <w:pPr>
              <w:pStyle w:val="ListParagraph"/>
              <w:widowControl w:val="0"/>
              <w:spacing w:before="120" w:after="120"/>
              <w:ind w:left="114" w:right="142"/>
              <w:contextualSpacing w:val="0"/>
              <w:jc w:val="both"/>
              <w:outlineLvl w:val="0"/>
            </w:pPr>
            <w:r w:rsidRPr="00E64655">
              <w:t xml:space="preserve">SAM 9.3.2. darbības paredz ietekmi uz valsts budžetu, jo nacionālo līdzfinansējumu paredzēts daļēji nodrošināt no valsts budžeta līdzekļiem, kā rezultātā būs nepieciešams valsts budžeta līdzfinansējums aptuveni 16,25% jeb 31 580 855 </w:t>
            </w:r>
            <w:r w:rsidRPr="00E64655">
              <w:rPr>
                <w:i/>
                <w:iCs/>
              </w:rPr>
              <w:t>euro</w:t>
            </w:r>
            <w:r w:rsidRPr="00E64655">
              <w:t xml:space="preserve"> apmērā, tai skaitā 1. un 2. projektu iesniegumu atlases kārtām 29 780 855 </w:t>
            </w:r>
            <w:r w:rsidRPr="00E64655">
              <w:rPr>
                <w:i/>
                <w:iCs/>
              </w:rPr>
              <w:t>euro</w:t>
            </w:r>
            <w:r w:rsidRPr="00E64655">
              <w:t>.</w:t>
            </w:r>
          </w:p>
          <w:p w:rsidR="00FC0D7B" w:rsidRDefault="00E64655" w:rsidP="008575EC">
            <w:pPr>
              <w:pStyle w:val="ListParagraph"/>
              <w:widowControl w:val="0"/>
              <w:spacing w:before="120" w:after="120"/>
              <w:ind w:left="114" w:right="142"/>
              <w:contextualSpacing w:val="0"/>
              <w:jc w:val="both"/>
              <w:outlineLvl w:val="0"/>
            </w:pPr>
            <w:r w:rsidRPr="00E64655">
              <w:t xml:space="preserve">Ņemot vērā, ka SAM 9.3.2. atbalsts paredzēts valsts apmaksātajiem veselības aprūpes pakalpojumiem, pievienotās vērtības nodokļa maksājumi projektu ietvaros nevarēs atgūt normatīvajos aktos par pievienotās vērtības nodokli noteiktajā kārtībā, līdz ar to tie tiks tiešā vai netiešā veidā tiks ieskatīti valsts budžeta. Pievienotās vērtības nodokļa maksājumi SAM 9.3.2. ietvaros plānoti līdz 33 732 720 </w:t>
            </w:r>
            <w:r w:rsidRPr="00E64655">
              <w:rPr>
                <w:i/>
                <w:iCs/>
              </w:rPr>
              <w:t>euro</w:t>
            </w:r>
            <w:r w:rsidRPr="00E64655">
              <w:t>.</w:t>
            </w:r>
          </w:p>
          <w:p w:rsidR="00E64655" w:rsidRPr="00E64655" w:rsidRDefault="00E64655" w:rsidP="008575EC">
            <w:pPr>
              <w:pStyle w:val="Heading2"/>
              <w:keepNext w:val="0"/>
              <w:widowControl w:val="0"/>
              <w:numPr>
                <w:ilvl w:val="1"/>
                <w:numId w:val="0"/>
              </w:numPr>
              <w:spacing w:before="240" w:after="120"/>
              <w:ind w:left="114" w:right="142"/>
              <w:contextualSpacing/>
              <w:jc w:val="left"/>
              <w:rPr>
                <w:rFonts w:ascii="Times New Roman" w:hAnsi="Times New Roman"/>
                <w:smallCaps/>
                <w:sz w:val="24"/>
                <w:szCs w:val="24"/>
              </w:rPr>
            </w:pPr>
            <w:bookmarkStart w:id="15" w:name="_Toc413764312"/>
            <w:bookmarkStart w:id="16" w:name="_Toc435009068"/>
            <w:bookmarkStart w:id="17" w:name="_Toc465604904"/>
            <w:r w:rsidRPr="00E64655">
              <w:rPr>
                <w:rFonts w:ascii="Times New Roman" w:hAnsi="Times New Roman"/>
                <w:smallCaps/>
                <w:sz w:val="24"/>
                <w:szCs w:val="24"/>
              </w:rPr>
              <w:t>Sociālā ietekme</w:t>
            </w:r>
            <w:bookmarkEnd w:id="15"/>
            <w:bookmarkEnd w:id="16"/>
            <w:bookmarkEnd w:id="17"/>
          </w:p>
          <w:p w:rsidR="00FC0D7B" w:rsidRDefault="00E64655" w:rsidP="008575EC">
            <w:pPr>
              <w:pStyle w:val="ListParagraph"/>
              <w:widowControl w:val="0"/>
              <w:spacing w:before="120" w:after="120"/>
              <w:ind w:left="114" w:right="142"/>
              <w:contextualSpacing w:val="0"/>
              <w:jc w:val="both"/>
              <w:outlineLvl w:val="0"/>
            </w:pPr>
            <w:r w:rsidRPr="00E64655">
              <w:t>Nevienlīdzība veselības jomā ir</w:t>
            </w:r>
            <w:r w:rsidRPr="00E64655">
              <w:rPr>
                <w:rFonts w:eastAsia="Calibri"/>
              </w:rPr>
              <w:t xml:space="preserve"> viena no mūsdienu lielākajām sociālajām, </w:t>
            </w:r>
            <w:r w:rsidRPr="00E64655">
              <w:t>ekonomiskajām</w:t>
            </w:r>
            <w:r w:rsidRPr="00E64655">
              <w:rPr>
                <w:rFonts w:eastAsia="Calibri"/>
              </w:rPr>
              <w:t xml:space="preserve"> un politiskajām problēmām</w:t>
            </w:r>
            <w:r w:rsidRPr="00E64655">
              <w:t xml:space="preserve"> nevienlīdzības mazināšana veselības jomā ir viens no prioritārajiem mērķiem līdz 2020.gadam.</w:t>
            </w:r>
            <w:r w:rsidRPr="00E64655">
              <w:rPr>
                <w:vertAlign w:val="superscript"/>
              </w:rPr>
              <w:footnoteReference w:id="22"/>
            </w:r>
            <w:r w:rsidRPr="00E64655">
              <w:t xml:space="preserve"> Labāka veselības aprūpe ļaus uzlabot iedzīvotāju veselības stāvokli un saņemt kvalitatīvāku veselības aprūpi, kas ļaus mazināt sociālās nevienlīdzības sabiedrībā.</w:t>
            </w:r>
          </w:p>
          <w:p w:rsidR="00FC0D7B" w:rsidRDefault="00E64655" w:rsidP="008575EC">
            <w:pPr>
              <w:pStyle w:val="ListParagraph"/>
              <w:widowControl w:val="0"/>
              <w:spacing w:before="120" w:after="120"/>
              <w:ind w:left="114" w:right="142"/>
              <w:contextualSpacing w:val="0"/>
              <w:jc w:val="both"/>
              <w:outlineLvl w:val="0"/>
            </w:pPr>
            <w:r w:rsidRPr="00E64655">
              <w:t>Atbilstoši Eiropas Komisijas</w:t>
            </w:r>
            <w:r w:rsidRPr="00E64655">
              <w:rPr>
                <w:rStyle w:val="FootnoteReference"/>
              </w:rPr>
              <w:footnoteReference w:id="23"/>
            </w:r>
            <w:r w:rsidRPr="00E64655">
              <w:t xml:space="preserve"> sociālo investīciju pakotnes dokumentā paustajam, pieejamība veselības aprūpei ir svarīgs aspekts sociālās aizsardzības uzlabošanai.</w:t>
            </w:r>
          </w:p>
          <w:p w:rsidR="00FC0D7B" w:rsidRDefault="00E64655" w:rsidP="008575EC">
            <w:pPr>
              <w:pStyle w:val="ListParagraph"/>
              <w:widowControl w:val="0"/>
              <w:spacing w:before="120" w:after="120"/>
              <w:ind w:left="114" w:right="142"/>
              <w:contextualSpacing w:val="0"/>
              <w:jc w:val="both"/>
              <w:outlineLvl w:val="0"/>
            </w:pPr>
            <w:r w:rsidRPr="00E64655">
              <w:t>Paredzēts, ka SAM 9.3.2. ietvaros atbalsts tiks sniegts veselības aprūpes pakalpojumu pieejamības un kvalitātes uzlabošanai visiem Latvijas iedzīvotājiem, bet jo īpaši teritoriālās, nabadzības un sociālās atstumtības riskam pakļauto iedzīvotāju grupām. Jāatzīmē, ka atbalsts paredzēts tieši valsts apmaksātajiem veselības aprūpes pakalpojumiem, ko biežāk izmanto tieši atstumtības riskam pakļauto iedzīvotāju grupas, jo tiem dažādu iemeslu dēļ ir ierobežota pieejamība maksas veselības aprūpes pakalpojumiem.</w:t>
            </w:r>
          </w:p>
          <w:p w:rsidR="00E64655" w:rsidRPr="00E64655" w:rsidRDefault="00E64655" w:rsidP="008575EC">
            <w:pPr>
              <w:pStyle w:val="Heading2"/>
              <w:keepNext w:val="0"/>
              <w:widowControl w:val="0"/>
              <w:numPr>
                <w:ilvl w:val="1"/>
                <w:numId w:val="0"/>
              </w:numPr>
              <w:spacing w:before="240" w:after="120"/>
              <w:ind w:left="114" w:right="142"/>
              <w:contextualSpacing/>
              <w:jc w:val="left"/>
              <w:rPr>
                <w:rFonts w:ascii="Times New Roman" w:hAnsi="Times New Roman"/>
                <w:smallCaps/>
                <w:sz w:val="24"/>
                <w:szCs w:val="24"/>
              </w:rPr>
            </w:pPr>
            <w:bookmarkStart w:id="18" w:name="_Toc413764318"/>
            <w:bookmarkStart w:id="19" w:name="_Toc435009070"/>
            <w:bookmarkStart w:id="20" w:name="_Toc465604905"/>
            <w:r w:rsidRPr="00E64655">
              <w:rPr>
                <w:rFonts w:ascii="Times New Roman" w:hAnsi="Times New Roman"/>
                <w:smallCaps/>
                <w:sz w:val="24"/>
                <w:szCs w:val="24"/>
              </w:rPr>
              <w:t>Ietekme uz veselību</w:t>
            </w:r>
            <w:bookmarkEnd w:id="18"/>
            <w:bookmarkEnd w:id="19"/>
            <w:bookmarkEnd w:id="20"/>
          </w:p>
          <w:p w:rsidR="00FC0D7B" w:rsidRDefault="00E64655" w:rsidP="008575EC">
            <w:pPr>
              <w:pStyle w:val="ListParagraph"/>
              <w:widowControl w:val="0"/>
              <w:spacing w:before="120" w:after="120"/>
              <w:ind w:left="114" w:right="142"/>
              <w:contextualSpacing w:val="0"/>
              <w:jc w:val="both"/>
              <w:outlineLvl w:val="0"/>
            </w:pPr>
            <w:r w:rsidRPr="00E64655">
              <w:t>Ievērojot ierobežoto investīciju apjomu, izstrādājot Latvijas Nacionālo attīstības plānu 2014.-2020.gadam un atbilstoši Sabiedrības veselības pamatnostādnēm 2014.-2020.gadam, kas ir galvenais veselības nozares plānošanas dokuments Latvijā, tika nolemts veikt ieguldījumus pasākumos, kas ar lielāko atdevi var nodrošināt potenciāli zaudēto mūža gadu samazināšanu un veselīgo mūža gadu skaita palielināšanu.</w:t>
            </w:r>
          </w:p>
          <w:p w:rsidR="00FC0D7B" w:rsidRDefault="00E64655" w:rsidP="008575EC">
            <w:pPr>
              <w:pStyle w:val="ListParagraph"/>
              <w:widowControl w:val="0"/>
              <w:spacing w:before="120" w:after="120"/>
              <w:ind w:left="114" w:right="142"/>
              <w:contextualSpacing w:val="0"/>
              <w:jc w:val="both"/>
              <w:outlineLvl w:val="0"/>
              <w:rPr>
                <w:b/>
              </w:rPr>
            </w:pPr>
            <w:r w:rsidRPr="00E64655">
              <w:t>Veselības aprūpes sistēmai mūsdienās ir jāņem vērā dažādas aktuālās tendences - sabiedrības novecošanās, pieaugošas vajadzības pēc dažāda līmeņa veselības aprūpes pakalpojumiem, kas var arī nebūt saistīti ar demogrāfiskiem cēloņiem, piemēram, jaunu ārstniecības metožu ieviešanas nepieciešamība specifiskām saslimšanām. Līdz ar to infrastruktūras attīstībai ir būtiska loma iedzīvotāju veselības uzlabošanā un saglabāšanā.</w:t>
            </w:r>
          </w:p>
          <w:p w:rsidR="00FC0D7B" w:rsidRDefault="00E64655" w:rsidP="008575EC">
            <w:pPr>
              <w:pStyle w:val="ListParagraph"/>
              <w:widowControl w:val="0"/>
              <w:spacing w:before="120" w:after="120"/>
              <w:ind w:left="114" w:right="142"/>
              <w:contextualSpacing w:val="0"/>
              <w:jc w:val="both"/>
              <w:outlineLvl w:val="0"/>
              <w:rPr>
                <w:b/>
              </w:rPr>
            </w:pPr>
            <w:r w:rsidRPr="00E64655">
              <w:t>Lai nodrošinātu pieejamību kvalitatīviem un savlaicīgiem veselības aprūpes pakalpojumiem, nepieciešams uzlabot infrastruktūru, lai pakalpojumus būtu iespējams sniegt atbilstoši šīsdienas aktuālajai sabiedrības veselības situācijai un mūsdienu veselības aprūpes prasībām.</w:t>
            </w:r>
          </w:p>
          <w:p w:rsidR="00FC0D7B" w:rsidRDefault="00E64655" w:rsidP="008575EC">
            <w:pPr>
              <w:pStyle w:val="ListParagraph"/>
              <w:widowControl w:val="0"/>
              <w:spacing w:before="120" w:after="120"/>
              <w:ind w:left="114" w:right="142"/>
              <w:contextualSpacing w:val="0"/>
              <w:jc w:val="both"/>
              <w:outlineLvl w:val="0"/>
              <w:rPr>
                <w:b/>
              </w:rPr>
            </w:pPr>
            <w:r w:rsidRPr="00E64655">
              <w:t xml:space="preserve">Detalizēti ietekme uz sabiedrības veselību norādīta sākotnēja novērtējuma </w:t>
            </w:r>
            <w:fldSimple w:instr=" REF _Ref465603623 \r \h  \* MERGEFORMAT ">
              <w:r w:rsidRPr="00E64655">
                <w:t>1.2.4</w:t>
              </w:r>
            </w:fldSimple>
            <w:r w:rsidRPr="00E64655">
              <w:t>.sadaļā „</w:t>
            </w:r>
            <w:fldSimple w:instr=" REF _Ref465603653 \h  \* MERGEFORMAT ">
              <w:r w:rsidRPr="00E64655">
                <w:t>Risināmās problēmas veselības aprūpes jomā</w:t>
              </w:r>
            </w:fldSimple>
            <w:r w:rsidRPr="00E64655">
              <w:t>”.</w:t>
            </w:r>
          </w:p>
          <w:p w:rsidR="00E64655" w:rsidRPr="00E64655" w:rsidRDefault="00E64655" w:rsidP="008575EC">
            <w:pPr>
              <w:pStyle w:val="Heading2"/>
              <w:keepNext w:val="0"/>
              <w:widowControl w:val="0"/>
              <w:numPr>
                <w:ilvl w:val="1"/>
                <w:numId w:val="0"/>
              </w:numPr>
              <w:spacing w:before="240" w:after="120"/>
              <w:ind w:left="114" w:right="142"/>
              <w:contextualSpacing/>
              <w:jc w:val="left"/>
              <w:rPr>
                <w:rFonts w:ascii="Times New Roman" w:hAnsi="Times New Roman"/>
                <w:smallCaps/>
                <w:sz w:val="24"/>
                <w:szCs w:val="24"/>
              </w:rPr>
            </w:pPr>
            <w:bookmarkStart w:id="21" w:name="_Toc465604906"/>
            <w:r w:rsidRPr="00E64655">
              <w:rPr>
                <w:rFonts w:ascii="Times New Roman" w:hAnsi="Times New Roman"/>
                <w:smallCaps/>
                <w:sz w:val="24"/>
                <w:szCs w:val="24"/>
              </w:rPr>
              <w:t>Ietekme uz horizontālo prioritāti „Vienlīdzīgas iespējas”</w:t>
            </w:r>
            <w:bookmarkEnd w:id="21"/>
          </w:p>
          <w:p w:rsidR="00FC0D7B" w:rsidRDefault="00E64655" w:rsidP="008575EC">
            <w:pPr>
              <w:pStyle w:val="ListParagraph"/>
              <w:widowControl w:val="0"/>
              <w:spacing w:before="120" w:after="120"/>
              <w:ind w:left="114" w:right="142"/>
              <w:jc w:val="both"/>
              <w:outlineLvl w:val="0"/>
              <w:rPr>
                <w:lang w:eastAsia="lv-LV"/>
              </w:rPr>
            </w:pPr>
            <w:r w:rsidRPr="00E64655">
              <w:t>SAM 9.3.2. īstenošanai būs t</w:t>
            </w:r>
            <w:r w:rsidRPr="00E64655">
              <w:rPr>
                <w:bCs/>
              </w:rPr>
              <w:t xml:space="preserve">ieša pozitīva ietekme uz ES struktūrfondu ieguldījumu horizontālās prioritātes „Vienlīdzīgas iespējas” īstenošanu, jo SAM 9.3.2.veicina vides pielāgošanu iedzīvotājiem ar funkcionāliem traucējumiem. </w:t>
            </w:r>
          </w:p>
          <w:p w:rsidR="00FC0D7B" w:rsidRDefault="00E64655" w:rsidP="008575EC">
            <w:pPr>
              <w:pStyle w:val="ListParagraph"/>
              <w:widowControl w:val="0"/>
              <w:spacing w:before="120" w:after="120"/>
              <w:ind w:left="114" w:right="142"/>
              <w:jc w:val="both"/>
              <w:outlineLvl w:val="0"/>
              <w:rPr>
                <w:lang w:eastAsia="lv-LV"/>
              </w:rPr>
            </w:pPr>
            <w:r w:rsidRPr="00E64655">
              <w:t xml:space="preserve">SAM 9.3.2. ietvaros plānotas specifiskas darbības attiecībā uz vides un informācijas pieejamības nodrošināšanu personām ar funkcionāliem traucējumiem, piemēram, vides pieejamības ekspertu konsultācijas būvniecības projektu izstrādes un īstenošanas gaitā, vides un informācijas pieejamības nodrošināšanas pasākumi personām ar redzes, dzirdes, kustību un garīga (psihiskā) rakstura traucējumiem, piemēram, reljefa virsma un vadlīnijas būvēs, kontrastējošs krāsojums pie līmeņu un virsmu maiņas, marķējumi un piktogrammas, aizsargmargas, automātiski veramas durvis, u.c. specifiskas darbības.      </w:t>
            </w:r>
          </w:p>
          <w:p w:rsidR="00FC0D7B" w:rsidRDefault="00E64655" w:rsidP="008575EC">
            <w:pPr>
              <w:pStyle w:val="ListParagraph"/>
              <w:widowControl w:val="0"/>
              <w:spacing w:before="120" w:after="120"/>
              <w:ind w:left="114" w:right="142"/>
              <w:jc w:val="both"/>
              <w:outlineLvl w:val="0"/>
              <w:rPr>
                <w:lang w:eastAsia="lv-LV"/>
              </w:rPr>
            </w:pPr>
            <w:r w:rsidRPr="00E64655">
              <w:t>Lai nodrošinātu horizontālā principa “Vienlīdzīgas iespējas” uzraudzību, tiks nodrošināta HP VI uzraudzība projektos, proti, HP VI uzraudzībai MK noteikumos par SAM īstenošanu  tiks noteikts horizontālais rādītājs  “Objektu skaits, kuros ERAF ieguldījumu rezultātā ir nodrošināta vides un informācijas pieejamība”.</w:t>
            </w:r>
          </w:p>
          <w:p w:rsidR="00E64655" w:rsidRPr="00E64655" w:rsidRDefault="00E64655" w:rsidP="008575EC">
            <w:pPr>
              <w:pStyle w:val="Heading2"/>
              <w:keepNext w:val="0"/>
              <w:widowControl w:val="0"/>
              <w:numPr>
                <w:ilvl w:val="1"/>
                <w:numId w:val="0"/>
              </w:numPr>
              <w:spacing w:before="240" w:after="120"/>
              <w:ind w:left="114" w:right="142"/>
              <w:contextualSpacing/>
              <w:jc w:val="left"/>
              <w:rPr>
                <w:rFonts w:ascii="Times New Roman" w:hAnsi="Times New Roman"/>
                <w:smallCaps/>
                <w:sz w:val="24"/>
                <w:szCs w:val="24"/>
              </w:rPr>
            </w:pPr>
            <w:bookmarkStart w:id="22" w:name="_Toc413764322"/>
            <w:bookmarkStart w:id="23" w:name="_Toc435009071"/>
            <w:bookmarkStart w:id="24" w:name="_Toc465604907"/>
            <w:r w:rsidRPr="00E64655">
              <w:rPr>
                <w:rFonts w:ascii="Times New Roman" w:hAnsi="Times New Roman"/>
                <w:smallCaps/>
                <w:sz w:val="24"/>
                <w:szCs w:val="24"/>
              </w:rPr>
              <w:t>Valsts atbalsta ietekme uz konkurenci un tirdzniecību</w:t>
            </w:r>
            <w:bookmarkEnd w:id="22"/>
            <w:bookmarkEnd w:id="23"/>
            <w:bookmarkEnd w:id="24"/>
          </w:p>
          <w:p w:rsidR="00FC0D7B" w:rsidRDefault="00E64655" w:rsidP="008575EC">
            <w:pPr>
              <w:pStyle w:val="ListParagraph"/>
              <w:widowControl w:val="0"/>
              <w:spacing w:before="120" w:after="120"/>
              <w:ind w:left="114" w:right="142"/>
              <w:contextualSpacing w:val="0"/>
              <w:jc w:val="both"/>
              <w:outlineLvl w:val="0"/>
            </w:pPr>
            <w:r w:rsidRPr="00E64655">
              <w:t xml:space="preserve">SAM 9.3.2.ietvaros tiks sniegts atbalsts saskaņā ar nosacījumiem par atlīdzības maksājuma par sabiedrisko pakalpojumu sniegšanu infrastruktūras attīstīšanai, kas nepieciešama, lai nodrošinātu valsts apmaksātos veselības aprūpes pakalpojumus, ievērojot </w:t>
            </w:r>
            <w:r w:rsidRPr="00E64655">
              <w:rPr>
                <w:bCs/>
              </w:rPr>
              <w:t xml:space="preserve">Komisijas 2012/21/ES lēmumā </w:t>
            </w:r>
            <w:r w:rsidRPr="00E64655">
              <w:rPr>
                <w:bCs/>
                <w:i/>
              </w:rPr>
              <w:t>par Līguma par Eiropas Savienības darbību 106. panta 2. punkta piemērošanu valsts atbalstam attiecībā uz kompensāciju par sabiedriskajiem pakalpojumiem dažiem uzņēmumiem, kuriem uzticēts sniegt pakalpojumus ar vispārēju tautsaimniecisku nozīmi</w:t>
            </w:r>
            <w:r w:rsidRPr="00E64655">
              <w:rPr>
                <w:bCs/>
              </w:rPr>
              <w:t xml:space="preserve"> (turpmāk – Komisijas lēmums) noteiktās prasības</w:t>
            </w:r>
            <w:r w:rsidRPr="00E64655">
              <w:t>. Ārstniecības iestādei, kas saņem ES fondu atbalstu SAM 9.3.2.ietvaros ir pilnvarojums valsts apmaksāto veselības aprūpes pakalpojumu sniegšanai.</w:t>
            </w:r>
          </w:p>
          <w:p w:rsidR="009138E2" w:rsidRPr="00362364" w:rsidRDefault="00E64655" w:rsidP="009138E2">
            <w:pPr>
              <w:jc w:val="both"/>
            </w:pPr>
            <w:r w:rsidRPr="00E64655">
              <w:t xml:space="preserve">Infrastruktūrai, kas tiek izmantota gan valsts apmaksāto pakalpojumu sniegšanai, gan maksas pakalpojumu sniegšanai, izmantošanas proporcija valsts apmaksāto veselības aprūpes pakalpojumu sniegšanai konkrētajā ārstniecības iestādē tiks noteikta, ievērojot </w:t>
            </w:r>
            <w:r w:rsidRPr="00E64655">
              <w:rPr>
                <w:bCs/>
              </w:rPr>
              <w:t>Komisijas lēmumā noteiktās prasības un</w:t>
            </w:r>
            <w:r w:rsidRPr="00E64655">
              <w:t xml:space="preserve"> nodrošinot vienlīdzīgu pieeju  infrastruktūras izmantošanas proporcijas noteikšanā.</w:t>
            </w:r>
            <w:r w:rsidR="009138E2">
              <w:t xml:space="preserve"> </w:t>
            </w:r>
            <w:r w:rsidR="009138E2" w:rsidRPr="00362364">
              <w:t xml:space="preserve"> </w:t>
            </w:r>
            <w:r w:rsidR="009138E2">
              <w:t>Metodiskam atbalstam f</w:t>
            </w:r>
            <w:r w:rsidR="009138E2" w:rsidRPr="00362364">
              <w:t>inansējuma saņēmējiem ir pieejama ar 2013. gada 8.aprīļa Veselības ministrijas rīkojumu Nr.80 apstiprinātā „</w:t>
            </w:r>
            <w:bookmarkStart w:id="25" w:name="OLE_LINK8"/>
            <w:bookmarkStart w:id="26" w:name="OLE_LINK9"/>
            <w:bookmarkStart w:id="27" w:name="OLE_LINK10"/>
            <w:r w:rsidR="009138E2">
              <w:t>I</w:t>
            </w:r>
            <w:r w:rsidR="009138E2" w:rsidRPr="00362364">
              <w:t xml:space="preserve">nfrastruktūras </w:t>
            </w:r>
            <w:r w:rsidR="009138E2">
              <w:t>i</w:t>
            </w:r>
            <w:r w:rsidR="009138E2" w:rsidRPr="00362364">
              <w:t>zmantošanas valsts apmaksāto pakalpojumu sniegšanai un citu darbību veikšanai proporcijas aprēķināšanas un aprēķina iekļaušanas projekta iesnieguma veidlapā metodika</w:t>
            </w:r>
            <w:bookmarkEnd w:id="25"/>
            <w:bookmarkEnd w:id="26"/>
            <w:bookmarkEnd w:id="27"/>
            <w:r w:rsidR="009138E2" w:rsidRPr="00362364">
              <w:t>”</w:t>
            </w:r>
            <w:r w:rsidR="009138E2">
              <w:t>.</w:t>
            </w:r>
          </w:p>
          <w:p w:rsidR="00E64655" w:rsidRPr="00E64655" w:rsidRDefault="00E64655" w:rsidP="008575EC">
            <w:pPr>
              <w:pStyle w:val="Heading2"/>
              <w:keepNext w:val="0"/>
              <w:widowControl w:val="0"/>
              <w:numPr>
                <w:ilvl w:val="1"/>
                <w:numId w:val="0"/>
              </w:numPr>
              <w:spacing w:before="240" w:after="120"/>
              <w:ind w:left="114" w:right="142"/>
              <w:contextualSpacing/>
              <w:jc w:val="left"/>
              <w:rPr>
                <w:rFonts w:ascii="Times New Roman" w:hAnsi="Times New Roman"/>
                <w:smallCaps/>
                <w:sz w:val="24"/>
                <w:szCs w:val="24"/>
              </w:rPr>
            </w:pPr>
            <w:bookmarkStart w:id="28" w:name="_Toc413764327"/>
            <w:bookmarkStart w:id="29" w:name="_Toc435009074"/>
            <w:bookmarkStart w:id="30" w:name="_Toc465604909"/>
            <w:r w:rsidRPr="00E64655">
              <w:rPr>
                <w:rFonts w:ascii="Times New Roman" w:hAnsi="Times New Roman"/>
                <w:smallCaps/>
                <w:sz w:val="24"/>
                <w:szCs w:val="24"/>
              </w:rPr>
              <w:t>Pašvaldību teritoriālo vajadzību analīze</w:t>
            </w:r>
            <w:bookmarkEnd w:id="28"/>
            <w:bookmarkEnd w:id="29"/>
            <w:bookmarkEnd w:id="30"/>
          </w:p>
          <w:p w:rsidR="00FC0D7B" w:rsidRDefault="00E64655" w:rsidP="008575EC">
            <w:pPr>
              <w:pStyle w:val="ListParagraph"/>
              <w:widowControl w:val="0"/>
              <w:spacing w:before="120" w:after="120"/>
              <w:ind w:left="114" w:right="142"/>
              <w:jc w:val="both"/>
              <w:outlineLvl w:val="0"/>
            </w:pPr>
            <w:r w:rsidRPr="00E64655">
              <w:t>Pašvaldību teritoriālo vajadzību analīzi reģionālajā un pašvaldību līmenī skatīt Pasaules Bankas pētījuma ziņojumā „Latvijas veselības aprūpes infrastruktūras ģenerālplāns 2016-2025” un informatīvajā ziņojumā par augstā līmeņa veselības aprūpes ārstniecības iestāžu kartējumu un attīstību.</w:t>
            </w:r>
          </w:p>
          <w:p w:rsidR="00D20C65" w:rsidRPr="000E2C00" w:rsidRDefault="0019043A" w:rsidP="008575EC">
            <w:pPr>
              <w:pStyle w:val="naiskr"/>
              <w:spacing w:before="40" w:beforeAutospacing="0" w:after="40" w:afterAutospacing="0"/>
              <w:ind w:left="114" w:right="142"/>
              <w:jc w:val="both"/>
            </w:pPr>
            <w:bookmarkStart w:id="31" w:name="_GoBack"/>
            <w:bookmarkEnd w:id="31"/>
            <w:r w:rsidRPr="00E64655">
              <w:t>Atbilstoši darbības programmā “</w:t>
            </w:r>
            <w:r w:rsidRPr="00E64655">
              <w:rPr>
                <w:i/>
              </w:rPr>
              <w:t>Izaugsme un nodarbinātība</w:t>
            </w:r>
            <w:r w:rsidRPr="00E64655">
              <w:t>” noteiktajam  SAM tiek īstenots sinerģijā ar specifiskajiem atbalsta mērķiem Nr. 9.</w:t>
            </w:r>
            <w:r w:rsidR="006B0D61" w:rsidRPr="00E64655">
              <w:t>2.3</w:t>
            </w:r>
            <w:r w:rsidRPr="00E64655">
              <w:t>.</w:t>
            </w:r>
            <w:r w:rsidRPr="00E64655">
              <w:rPr>
                <w:rStyle w:val="FootnoteReference"/>
              </w:rPr>
              <w:footnoteReference w:id="24"/>
            </w:r>
            <w:r w:rsidRPr="00E64655">
              <w:t xml:space="preserve">, </w:t>
            </w:r>
            <w:r w:rsidR="0016711A" w:rsidRPr="00E64655">
              <w:t>9.2.5.</w:t>
            </w:r>
            <w:r w:rsidR="0016711A" w:rsidRPr="00E64655">
              <w:rPr>
                <w:rStyle w:val="FootnoteReference"/>
              </w:rPr>
              <w:footnoteReference w:id="25"/>
            </w:r>
            <w:r w:rsidR="0016711A" w:rsidRPr="00E64655">
              <w:t xml:space="preserve"> un  9.2.6.</w:t>
            </w:r>
            <w:r w:rsidR="0016711A" w:rsidRPr="00E64655">
              <w:rPr>
                <w:rStyle w:val="FootnoteReference"/>
              </w:rPr>
              <w:footnoteReference w:id="26"/>
            </w:r>
            <w:r w:rsidR="0016711A" w:rsidRPr="00E64655">
              <w:t>.</w:t>
            </w:r>
          </w:p>
        </w:tc>
      </w:tr>
      <w:tr w:rsidR="003735C6" w:rsidRPr="000E2C00" w:rsidTr="008575EC">
        <w:trPr>
          <w:trHeight w:val="476"/>
        </w:trPr>
        <w:tc>
          <w:tcPr>
            <w:tcW w:w="232" w:type="pct"/>
          </w:tcPr>
          <w:p w:rsidR="003735C6" w:rsidRPr="000E2C00" w:rsidRDefault="003735C6" w:rsidP="008575EC">
            <w:pPr>
              <w:pStyle w:val="naiskr"/>
              <w:spacing w:before="0" w:beforeAutospacing="0" w:after="0" w:afterAutospacing="0"/>
              <w:ind w:left="57" w:right="57"/>
              <w:jc w:val="center"/>
            </w:pPr>
            <w:r w:rsidRPr="000E2C00">
              <w:lastRenderedPageBreak/>
              <w:t>3.</w:t>
            </w:r>
          </w:p>
        </w:tc>
        <w:tc>
          <w:tcPr>
            <w:tcW w:w="1255" w:type="pct"/>
          </w:tcPr>
          <w:p w:rsidR="003735C6" w:rsidRPr="000E2C00" w:rsidRDefault="003735C6" w:rsidP="008575EC">
            <w:pPr>
              <w:pStyle w:val="naiskr"/>
              <w:spacing w:before="0" w:beforeAutospacing="0" w:after="0" w:afterAutospacing="0"/>
              <w:ind w:left="57" w:right="57"/>
            </w:pPr>
            <w:r w:rsidRPr="000E2C00">
              <w:t>Projekta izstrādē iesaistītās institūcijas</w:t>
            </w:r>
          </w:p>
        </w:tc>
        <w:tc>
          <w:tcPr>
            <w:tcW w:w="3513" w:type="pct"/>
          </w:tcPr>
          <w:p w:rsidR="00C44299" w:rsidRPr="000E2C00" w:rsidRDefault="007454B7" w:rsidP="008575EC">
            <w:pPr>
              <w:pStyle w:val="naiskr"/>
              <w:spacing w:before="40" w:beforeAutospacing="0" w:after="40" w:afterAutospacing="0"/>
              <w:ind w:left="114" w:right="142"/>
              <w:jc w:val="both"/>
              <w:rPr>
                <w:szCs w:val="28"/>
              </w:rPr>
            </w:pPr>
            <w:r w:rsidRPr="000E2C00">
              <w:t xml:space="preserve">MK noteikumu </w:t>
            </w:r>
            <w:r w:rsidR="00452AA8" w:rsidRPr="000E2C00">
              <w:t>projekta izstrādē</w:t>
            </w:r>
            <w:r w:rsidR="00BE38A1" w:rsidRPr="000E2C00">
              <w:t xml:space="preserve"> tika </w:t>
            </w:r>
            <w:r w:rsidR="00BE38A1" w:rsidRPr="000E2C00">
              <w:rPr>
                <w:szCs w:val="28"/>
              </w:rPr>
              <w:t>iesaistīta</w:t>
            </w:r>
            <w:r w:rsidR="00BE38A1" w:rsidRPr="000E2C00">
              <w:t xml:space="preserve"> </w:t>
            </w:r>
            <w:r w:rsidR="00CE7C07" w:rsidRPr="000E2C00">
              <w:t>Veselības ministrija</w:t>
            </w:r>
            <w:r w:rsidR="00452AA8" w:rsidRPr="000E2C00">
              <w:t>.</w:t>
            </w:r>
          </w:p>
        </w:tc>
      </w:tr>
      <w:tr w:rsidR="003735C6" w:rsidRPr="000E2C00" w:rsidTr="008575EC">
        <w:tc>
          <w:tcPr>
            <w:tcW w:w="232" w:type="pct"/>
          </w:tcPr>
          <w:p w:rsidR="003735C6" w:rsidRPr="000E2C00" w:rsidRDefault="003735C6" w:rsidP="008575EC">
            <w:pPr>
              <w:pStyle w:val="naiskr"/>
              <w:spacing w:before="0" w:beforeAutospacing="0" w:after="0" w:afterAutospacing="0"/>
              <w:ind w:left="57" w:right="57"/>
              <w:jc w:val="center"/>
            </w:pPr>
            <w:r w:rsidRPr="000E2C00">
              <w:t>4.</w:t>
            </w:r>
          </w:p>
        </w:tc>
        <w:tc>
          <w:tcPr>
            <w:tcW w:w="1255" w:type="pct"/>
          </w:tcPr>
          <w:p w:rsidR="003735C6" w:rsidRPr="000E2C00" w:rsidRDefault="003735C6" w:rsidP="008575EC">
            <w:pPr>
              <w:pStyle w:val="naiskr"/>
              <w:spacing w:before="0" w:beforeAutospacing="0" w:after="0" w:afterAutospacing="0"/>
              <w:ind w:left="57" w:right="57"/>
            </w:pPr>
            <w:r w:rsidRPr="000E2C00">
              <w:t>Cita informācija</w:t>
            </w:r>
          </w:p>
        </w:tc>
        <w:tc>
          <w:tcPr>
            <w:tcW w:w="3513" w:type="pct"/>
          </w:tcPr>
          <w:p w:rsidR="00A9277C" w:rsidRPr="000E2C00" w:rsidRDefault="007454B7" w:rsidP="008575EC">
            <w:pPr>
              <w:pStyle w:val="naiskr"/>
              <w:spacing w:before="40" w:beforeAutospacing="0" w:after="40" w:afterAutospacing="0"/>
              <w:ind w:left="114" w:right="142"/>
              <w:jc w:val="both"/>
            </w:pPr>
            <w:r w:rsidRPr="000E2C00">
              <w:t>Nav.</w:t>
            </w:r>
          </w:p>
        </w:tc>
      </w:tr>
    </w:tbl>
    <w:p w:rsidR="00C1591C" w:rsidRPr="000E2C00" w:rsidRDefault="00C1591C" w:rsidP="00E224D1">
      <w:pPr>
        <w:autoSpaceDE w:val="0"/>
        <w:autoSpaceDN w:val="0"/>
        <w:adjustRightInd w:val="0"/>
        <w:jc w:val="both"/>
        <w:outlineLvl w:val="0"/>
      </w:pPr>
    </w:p>
    <w:p w:rsidR="00513043" w:rsidRPr="000E2C00" w:rsidRDefault="00513043" w:rsidP="00E224D1">
      <w:pPr>
        <w:autoSpaceDE w:val="0"/>
        <w:autoSpaceDN w:val="0"/>
        <w:adjustRightInd w:val="0"/>
        <w:jc w:val="both"/>
        <w:outlineLvl w:val="0"/>
      </w:pPr>
    </w:p>
    <w:tbl>
      <w:tblPr>
        <w:tblpPr w:leftFromText="180" w:rightFromText="180" w:vertAnchor="text" w:horzAnchor="margin" w:tblpX="-266" w:tblpY="119"/>
        <w:tblW w:w="96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572"/>
        <w:gridCol w:w="1843"/>
        <w:gridCol w:w="7229"/>
      </w:tblGrid>
      <w:tr w:rsidR="003735C6" w:rsidRPr="000E2C00" w:rsidTr="008575EC">
        <w:trPr>
          <w:trHeight w:val="556"/>
        </w:trPr>
        <w:tc>
          <w:tcPr>
            <w:tcW w:w="9644" w:type="dxa"/>
            <w:gridSpan w:val="3"/>
            <w:vAlign w:val="center"/>
          </w:tcPr>
          <w:p w:rsidR="003735C6" w:rsidRPr="000E2C00" w:rsidRDefault="003735C6" w:rsidP="008575EC">
            <w:pPr>
              <w:pStyle w:val="naisnod"/>
              <w:spacing w:before="0" w:beforeAutospacing="0" w:after="0" w:afterAutospacing="0"/>
              <w:ind w:left="57" w:right="57"/>
              <w:jc w:val="center"/>
              <w:rPr>
                <w:b/>
              </w:rPr>
            </w:pPr>
            <w:r w:rsidRPr="000E2C00">
              <w:rPr>
                <w:b/>
              </w:rPr>
              <w:t>II. Tiesību akta projekta ietekme uz sabiedrību, tautsaimniecības attīstību</w:t>
            </w:r>
          </w:p>
          <w:p w:rsidR="003735C6" w:rsidRPr="000E2C00" w:rsidRDefault="003735C6" w:rsidP="008575EC">
            <w:pPr>
              <w:pStyle w:val="naisnod"/>
              <w:spacing w:before="0" w:beforeAutospacing="0" w:after="0" w:afterAutospacing="0"/>
              <w:ind w:left="57" w:right="57"/>
              <w:jc w:val="center"/>
              <w:rPr>
                <w:b/>
              </w:rPr>
            </w:pPr>
            <w:r w:rsidRPr="000E2C00">
              <w:rPr>
                <w:b/>
              </w:rPr>
              <w:t>un administratīvo slogu</w:t>
            </w:r>
          </w:p>
        </w:tc>
      </w:tr>
      <w:tr w:rsidR="003735C6" w:rsidRPr="000E2C00" w:rsidTr="008575EC">
        <w:trPr>
          <w:trHeight w:val="467"/>
        </w:trPr>
        <w:tc>
          <w:tcPr>
            <w:tcW w:w="572" w:type="dxa"/>
          </w:tcPr>
          <w:p w:rsidR="003735C6" w:rsidRPr="000E2C00" w:rsidRDefault="003735C6" w:rsidP="008575EC">
            <w:pPr>
              <w:pStyle w:val="naiskr"/>
              <w:spacing w:before="0" w:beforeAutospacing="0" w:after="0" w:afterAutospacing="0"/>
              <w:ind w:left="57" w:right="57"/>
              <w:jc w:val="both"/>
            </w:pPr>
            <w:r w:rsidRPr="000E2C00">
              <w:t>1.</w:t>
            </w:r>
          </w:p>
        </w:tc>
        <w:tc>
          <w:tcPr>
            <w:tcW w:w="1843" w:type="dxa"/>
          </w:tcPr>
          <w:p w:rsidR="003735C6" w:rsidRPr="000E2C00" w:rsidRDefault="003735C6" w:rsidP="008575EC">
            <w:pPr>
              <w:pStyle w:val="naiskr"/>
              <w:spacing w:before="0" w:beforeAutospacing="0" w:after="0" w:afterAutospacing="0"/>
              <w:ind w:left="57" w:right="57"/>
            </w:pPr>
            <w:r w:rsidRPr="000E2C00">
              <w:t>Sabiedrības mērķgrupas, kuras tiesiskais regulējums ietekmē vai varētu ietekmēt</w:t>
            </w:r>
          </w:p>
        </w:tc>
        <w:tc>
          <w:tcPr>
            <w:tcW w:w="7229" w:type="dxa"/>
          </w:tcPr>
          <w:p w:rsidR="003735C6" w:rsidRPr="000E2C00" w:rsidRDefault="003F763D" w:rsidP="008575EC">
            <w:pPr>
              <w:pStyle w:val="naiskr"/>
              <w:spacing w:before="40" w:beforeAutospacing="0" w:after="40" w:afterAutospacing="0"/>
              <w:ind w:left="114" w:right="142"/>
              <w:jc w:val="both"/>
            </w:pPr>
            <w:bookmarkStart w:id="32" w:name="p21"/>
            <w:bookmarkEnd w:id="32"/>
            <w:r w:rsidRPr="000E2C00">
              <w:t xml:space="preserve">Tiesiskais regulējums ietekmē stacionārās ārstniecības iestādes. Tiesiskā regulējuma ietvaros tiks īstenoti pasākumi ar mērķi uzlabot ārstniecības </w:t>
            </w:r>
            <w:r w:rsidR="00E208D4" w:rsidRPr="000E2C00">
              <w:t xml:space="preserve">iestāžu infrastruktūru, </w:t>
            </w:r>
            <w:r w:rsidRPr="000E2C00">
              <w:t xml:space="preserve"> tādejādi tiešais labuma guvējs būs </w:t>
            </w:r>
            <w:r w:rsidR="00E208D4" w:rsidRPr="000E2C00">
              <w:t>pacienti</w:t>
            </w:r>
            <w:r w:rsidRPr="000E2C00">
              <w:t xml:space="preserve">, plānots līdz 2023.gada 31.decembrim </w:t>
            </w:r>
            <w:r w:rsidR="00E208D4" w:rsidRPr="000E2C00">
              <w:t xml:space="preserve"> 2</w:t>
            </w:r>
            <w:r w:rsidR="008575EC">
              <w:t> </w:t>
            </w:r>
            <w:r w:rsidR="00E208D4" w:rsidRPr="000E2C00">
              <w:t>023</w:t>
            </w:r>
            <w:r w:rsidR="008575EC">
              <w:t> </w:t>
            </w:r>
            <w:r w:rsidR="00E208D4" w:rsidRPr="000E2C00">
              <w:t>825 iedzīvotājiem nodrošināt pieejamus uzlabotus veselības aprūpes pakalpojumus.</w:t>
            </w:r>
            <w:r w:rsidR="00E208D4" w:rsidRPr="000E2C00">
              <w:rPr>
                <w:sz w:val="28"/>
                <w:szCs w:val="28"/>
              </w:rPr>
              <w:t xml:space="preserve"> </w:t>
            </w:r>
          </w:p>
        </w:tc>
      </w:tr>
      <w:tr w:rsidR="003735C6" w:rsidRPr="000E2C00" w:rsidTr="008575EC">
        <w:trPr>
          <w:trHeight w:val="523"/>
        </w:trPr>
        <w:tc>
          <w:tcPr>
            <w:tcW w:w="572" w:type="dxa"/>
          </w:tcPr>
          <w:p w:rsidR="003735C6" w:rsidRPr="000E2C00" w:rsidRDefault="003735C6" w:rsidP="008575EC">
            <w:pPr>
              <w:pStyle w:val="naiskr"/>
              <w:spacing w:before="0" w:beforeAutospacing="0" w:after="0" w:afterAutospacing="0"/>
              <w:ind w:left="57" w:right="57"/>
              <w:jc w:val="both"/>
            </w:pPr>
            <w:r w:rsidRPr="000E2C00">
              <w:t>2.</w:t>
            </w:r>
          </w:p>
        </w:tc>
        <w:tc>
          <w:tcPr>
            <w:tcW w:w="1843" w:type="dxa"/>
          </w:tcPr>
          <w:p w:rsidR="003735C6" w:rsidRPr="000E2C00" w:rsidRDefault="003735C6" w:rsidP="008575EC">
            <w:pPr>
              <w:pStyle w:val="naiskr"/>
              <w:spacing w:before="0" w:beforeAutospacing="0" w:after="0" w:afterAutospacing="0"/>
              <w:ind w:left="57" w:right="57"/>
            </w:pPr>
            <w:r w:rsidRPr="000E2C00">
              <w:t>Tiesiskā regulējuma ietekme uz tautsaimniecību un administratīvo slogu</w:t>
            </w:r>
          </w:p>
        </w:tc>
        <w:tc>
          <w:tcPr>
            <w:tcW w:w="7229" w:type="dxa"/>
          </w:tcPr>
          <w:p w:rsidR="007F1EA6" w:rsidRPr="000E2C00" w:rsidRDefault="007F1EA6" w:rsidP="008575EC">
            <w:pPr>
              <w:pStyle w:val="naiskr"/>
              <w:spacing w:before="40" w:beforeAutospacing="0" w:after="40" w:afterAutospacing="0"/>
              <w:ind w:left="114" w:right="142"/>
              <w:jc w:val="both"/>
            </w:pPr>
            <w:r w:rsidRPr="008575EC">
              <w:t>Sabiedrības</w:t>
            </w:r>
            <w:r w:rsidRPr="000E2C00">
              <w:t xml:space="preserve"> grupām un institūcijām projekta tiesiskais regulējums tieši nemaina tiesības un pienākumus, kā arī veicamās darbības pēc būtības. </w:t>
            </w:r>
          </w:p>
          <w:p w:rsidR="007F1EA6" w:rsidRPr="000E2C00" w:rsidRDefault="007F1EA6" w:rsidP="008575EC">
            <w:pPr>
              <w:pStyle w:val="naiskr"/>
              <w:spacing w:before="40" w:beforeAutospacing="0" w:after="40" w:afterAutospacing="0"/>
              <w:ind w:left="114" w:right="142"/>
              <w:jc w:val="both"/>
            </w:pPr>
            <w:r w:rsidRPr="000E2C00">
              <w:t xml:space="preserve">Tiesiskā regulējuma radītais administratīvais slogs ir paredzēts atbilstoši ES fondu normatīvajam regulējumam un  segts ES fondu atbalsta ietvaros un izmaksas segtas no ES atbalsta SAM finansējuma. </w:t>
            </w:r>
          </w:p>
          <w:p w:rsidR="003735C6" w:rsidRPr="000E2C00" w:rsidRDefault="007F1EA6" w:rsidP="008575EC">
            <w:pPr>
              <w:pStyle w:val="naiskr"/>
              <w:spacing w:before="40" w:beforeAutospacing="0" w:after="40" w:afterAutospacing="0"/>
              <w:ind w:left="114" w:right="142"/>
              <w:jc w:val="both"/>
            </w:pPr>
            <w:r w:rsidRPr="000E2C00">
              <w:t>Tiesiskā regulējuma ietvaros uzliktie pienākumi finansējuma saņēmējam – ārstniecības iestādēm informācijas sniegšanai un citu darbību veikšanai atbilst ES fondu specifiskā atbalsta mērķa sasniegšanai un tiks finansēts no SAM pieejamā finansējuma, ko īstenos finansējuma saņēmēja administratīvie darbinieki, kuru atlīdzība tiks segta no SAM projekta finansējuma.</w:t>
            </w:r>
          </w:p>
        </w:tc>
      </w:tr>
      <w:tr w:rsidR="003735C6" w:rsidRPr="000E2C00" w:rsidTr="008575EC">
        <w:trPr>
          <w:trHeight w:val="523"/>
        </w:trPr>
        <w:tc>
          <w:tcPr>
            <w:tcW w:w="572" w:type="dxa"/>
          </w:tcPr>
          <w:p w:rsidR="003735C6" w:rsidRPr="000E2C00" w:rsidRDefault="003735C6" w:rsidP="008575EC">
            <w:pPr>
              <w:pStyle w:val="naiskr"/>
              <w:spacing w:before="0" w:beforeAutospacing="0" w:after="0" w:afterAutospacing="0"/>
              <w:ind w:left="57" w:right="57"/>
              <w:jc w:val="both"/>
            </w:pPr>
            <w:r w:rsidRPr="000E2C00">
              <w:t>3.</w:t>
            </w:r>
          </w:p>
        </w:tc>
        <w:tc>
          <w:tcPr>
            <w:tcW w:w="1843" w:type="dxa"/>
          </w:tcPr>
          <w:p w:rsidR="003735C6" w:rsidRPr="000E2C00" w:rsidRDefault="003735C6" w:rsidP="008575EC">
            <w:pPr>
              <w:pStyle w:val="naiskr"/>
              <w:spacing w:before="0" w:beforeAutospacing="0" w:after="0" w:afterAutospacing="0"/>
              <w:ind w:left="57" w:right="57"/>
            </w:pPr>
            <w:r w:rsidRPr="000E2C00">
              <w:t>Administratīvo izmaksu monetārs novērtējums</w:t>
            </w:r>
          </w:p>
        </w:tc>
        <w:tc>
          <w:tcPr>
            <w:tcW w:w="7229" w:type="dxa"/>
          </w:tcPr>
          <w:p w:rsidR="00347C98" w:rsidRPr="000E2C00" w:rsidRDefault="00347C98" w:rsidP="008575EC">
            <w:pPr>
              <w:pStyle w:val="NoSpacing"/>
              <w:ind w:left="132" w:right="152"/>
              <w:jc w:val="both"/>
              <w:rPr>
                <w:rFonts w:ascii="Times New Roman" w:hAnsi="Times New Roman"/>
                <w:sz w:val="24"/>
                <w:szCs w:val="24"/>
                <w:lang w:val="lv-LV" w:eastAsia="lv-LV"/>
              </w:rPr>
            </w:pPr>
            <w:r w:rsidRPr="000E2C00">
              <w:rPr>
                <w:rFonts w:ascii="Times New Roman" w:hAnsi="Times New Roman"/>
                <w:b/>
                <w:sz w:val="24"/>
                <w:szCs w:val="24"/>
                <w:lang w:val="lv-LV" w:eastAsia="lv-LV"/>
              </w:rPr>
              <w:t>Administratīvās izmaksas</w:t>
            </w:r>
            <w:r w:rsidRPr="000E2C00">
              <w:rPr>
                <w:rFonts w:ascii="Times New Roman" w:hAnsi="Times New Roman"/>
                <w:sz w:val="24"/>
                <w:szCs w:val="24"/>
                <w:lang w:val="lv-LV" w:eastAsia="lv-LV"/>
              </w:rPr>
              <w:t xml:space="preserve"> (C)</w:t>
            </w:r>
          </w:p>
          <w:p w:rsidR="00347C98" w:rsidRPr="000E2C00" w:rsidRDefault="00347C98" w:rsidP="008575EC">
            <w:pPr>
              <w:pStyle w:val="naiskr"/>
              <w:spacing w:before="40" w:beforeAutospacing="0" w:after="40" w:afterAutospacing="0"/>
              <w:ind w:left="114" w:right="142"/>
              <w:jc w:val="both"/>
            </w:pPr>
            <w:r w:rsidRPr="000E2C00">
              <w:t xml:space="preserve">Finansējuma saņēmēja – ārstniecības iestāžu administratīvās izmaksas par noteikumu projekta </w:t>
            </w:r>
            <w:r w:rsidR="000E2C00">
              <w:t>35</w:t>
            </w:r>
            <w:r w:rsidRPr="000E2C00">
              <w:t xml:space="preserve">. punktā noteikto pienākumu - projekta iesnieguma iesniegšanu, kas veicamas pirms vienošanās par projekta īstenošanu noslēgšanas un tiks finansētas no </w:t>
            </w:r>
            <w:r w:rsidR="000E2C00">
              <w:t>ārstniecības iestāžu līdzekļiem</w:t>
            </w:r>
            <w:r w:rsidRPr="000E2C00">
              <w:t>:</w:t>
            </w:r>
          </w:p>
          <w:p w:rsidR="00347C98" w:rsidRPr="000E2C00" w:rsidRDefault="00347C98" w:rsidP="008575EC">
            <w:pPr>
              <w:pStyle w:val="naiskr"/>
              <w:spacing w:before="40" w:beforeAutospacing="0" w:after="40" w:afterAutospacing="0"/>
              <w:ind w:left="114" w:right="142"/>
              <w:jc w:val="both"/>
              <w:rPr>
                <w:i/>
              </w:rPr>
            </w:pPr>
            <w:r w:rsidRPr="000E2C00">
              <w:t xml:space="preserve"> C= (f * l) x (n * b) = (5,34 * 8) * (</w:t>
            </w:r>
            <w:r w:rsidR="000E2C00">
              <w:t>2</w:t>
            </w:r>
            <w:r w:rsidRPr="000E2C00">
              <w:t xml:space="preserve"> * 2) = </w:t>
            </w:r>
            <w:r w:rsidR="000E2C00">
              <w:t>170,88</w:t>
            </w:r>
            <w:r w:rsidRPr="000E2C00">
              <w:t xml:space="preserve"> </w:t>
            </w:r>
            <w:r w:rsidRPr="000E2C00">
              <w:rPr>
                <w:i/>
              </w:rPr>
              <w:t>euro.</w:t>
            </w:r>
          </w:p>
          <w:p w:rsidR="00347C98" w:rsidRPr="000E2C00" w:rsidRDefault="00347C98" w:rsidP="008575EC">
            <w:pPr>
              <w:pStyle w:val="naiskr"/>
              <w:spacing w:before="40" w:beforeAutospacing="0" w:after="40" w:afterAutospacing="0"/>
              <w:ind w:left="114" w:right="142"/>
              <w:jc w:val="both"/>
            </w:pPr>
            <w:r w:rsidRPr="000E2C00">
              <w:t>Tabula Nr.1:</w:t>
            </w:r>
          </w:p>
          <w:tbl>
            <w:tblPr>
              <w:tblW w:w="5000" w:type="pct"/>
              <w:tblLayout w:type="fixed"/>
              <w:tblLook w:val="04A0"/>
            </w:tblPr>
            <w:tblGrid>
              <w:gridCol w:w="640"/>
              <w:gridCol w:w="6569"/>
            </w:tblGrid>
            <w:tr w:rsidR="00347C98" w:rsidRPr="000E2C00" w:rsidTr="000E2C00">
              <w:trPr>
                <w:trHeight w:val="990"/>
              </w:trPr>
              <w:tc>
                <w:tcPr>
                  <w:tcW w:w="444" w:type="pct"/>
                  <w:tcBorders>
                    <w:top w:val="single" w:sz="4" w:space="0" w:color="auto"/>
                    <w:left w:val="single" w:sz="4" w:space="0" w:color="auto"/>
                    <w:bottom w:val="single" w:sz="4" w:space="0" w:color="auto"/>
                    <w:right w:val="single" w:sz="4" w:space="0" w:color="auto"/>
                  </w:tcBorders>
                  <w:shd w:val="clear" w:color="auto" w:fill="auto"/>
                  <w:hideMark/>
                </w:tcPr>
                <w:p w:rsidR="00347C98" w:rsidRPr="000E2C00" w:rsidRDefault="00347C98" w:rsidP="008575EC">
                  <w:pPr>
                    <w:framePr w:hSpace="180" w:wrap="around" w:vAnchor="text" w:hAnchor="margin" w:x="-266" w:y="119"/>
                    <w:jc w:val="center"/>
                    <w:rPr>
                      <w:rFonts w:ascii="Arial" w:hAnsi="Arial" w:cs="Arial"/>
                      <w:b/>
                      <w:bCs/>
                      <w:color w:val="414142"/>
                      <w:sz w:val="20"/>
                      <w:szCs w:val="20"/>
                      <w:lang w:eastAsia="lv-LV"/>
                    </w:rPr>
                  </w:pPr>
                  <w:r w:rsidRPr="000E2C00">
                    <w:rPr>
                      <w:rFonts w:ascii="Arial" w:hAnsi="Arial" w:cs="Arial"/>
                      <w:b/>
                      <w:bCs/>
                      <w:color w:val="414142"/>
                      <w:sz w:val="20"/>
                      <w:szCs w:val="20"/>
                      <w:lang w:eastAsia="lv-LV"/>
                    </w:rPr>
                    <w:t>f</w:t>
                  </w:r>
                </w:p>
              </w:tc>
              <w:tc>
                <w:tcPr>
                  <w:tcW w:w="4556" w:type="pct"/>
                  <w:tcBorders>
                    <w:top w:val="single" w:sz="4" w:space="0" w:color="auto"/>
                    <w:left w:val="nil"/>
                    <w:bottom w:val="single" w:sz="4" w:space="0" w:color="auto"/>
                    <w:right w:val="single" w:sz="4" w:space="0" w:color="auto"/>
                  </w:tcBorders>
                  <w:shd w:val="clear" w:color="auto" w:fill="auto"/>
                  <w:vAlign w:val="bottom"/>
                  <w:hideMark/>
                </w:tcPr>
                <w:p w:rsidR="00347C98" w:rsidRPr="000E2C00" w:rsidRDefault="00347C98" w:rsidP="008575EC">
                  <w:pPr>
                    <w:framePr w:hSpace="180" w:wrap="around" w:vAnchor="text" w:hAnchor="margin" w:x="-266" w:y="119"/>
                    <w:rPr>
                      <w:color w:val="000000"/>
                      <w:lang w:eastAsia="lv-LV"/>
                    </w:rPr>
                  </w:pPr>
                  <w:r w:rsidRPr="000E2C00">
                    <w:rPr>
                      <w:color w:val="000000"/>
                      <w:lang w:eastAsia="lv-LV"/>
                    </w:rPr>
                    <w:t>finanšu līdzekļu apjoms, kas nepieciešams, lai nodrošinātu projektā paredzētā informācijas sniegšanas pienākuma izpildi (stundas samaksas likme, ieskaitot virsstundas vai stundas limitu ārējo pakalpojumu sniedzējiem, ja tādi ir) (darbaspēka atlīdzības vidējā stundas likme)</w:t>
                  </w:r>
                </w:p>
              </w:tc>
            </w:tr>
            <w:tr w:rsidR="00347C98" w:rsidRPr="000E2C00" w:rsidTr="000E2C00">
              <w:trPr>
                <w:trHeight w:val="315"/>
              </w:trPr>
              <w:tc>
                <w:tcPr>
                  <w:tcW w:w="444" w:type="pct"/>
                  <w:tcBorders>
                    <w:top w:val="nil"/>
                    <w:left w:val="single" w:sz="4" w:space="0" w:color="auto"/>
                    <w:bottom w:val="single" w:sz="4" w:space="0" w:color="auto"/>
                    <w:right w:val="single" w:sz="4" w:space="0" w:color="auto"/>
                  </w:tcBorders>
                  <w:shd w:val="clear" w:color="auto" w:fill="auto"/>
                  <w:hideMark/>
                </w:tcPr>
                <w:p w:rsidR="00347C98" w:rsidRPr="000E2C00" w:rsidRDefault="00347C98" w:rsidP="008575EC">
                  <w:pPr>
                    <w:framePr w:hSpace="180" w:wrap="around" w:vAnchor="text" w:hAnchor="margin" w:x="-266" w:y="119"/>
                    <w:jc w:val="center"/>
                    <w:rPr>
                      <w:rFonts w:ascii="Arial" w:hAnsi="Arial" w:cs="Arial"/>
                      <w:b/>
                      <w:bCs/>
                      <w:color w:val="414142"/>
                      <w:sz w:val="20"/>
                      <w:szCs w:val="20"/>
                      <w:lang w:eastAsia="lv-LV"/>
                    </w:rPr>
                  </w:pPr>
                  <w:r w:rsidRPr="000E2C00">
                    <w:rPr>
                      <w:rFonts w:ascii="Arial" w:hAnsi="Arial" w:cs="Arial"/>
                      <w:b/>
                      <w:bCs/>
                      <w:color w:val="414142"/>
                      <w:sz w:val="20"/>
                      <w:szCs w:val="20"/>
                      <w:lang w:eastAsia="lv-LV"/>
                    </w:rPr>
                    <w:t>l</w:t>
                  </w:r>
                </w:p>
              </w:tc>
              <w:tc>
                <w:tcPr>
                  <w:tcW w:w="4556" w:type="pct"/>
                  <w:tcBorders>
                    <w:top w:val="single" w:sz="4" w:space="0" w:color="auto"/>
                    <w:left w:val="nil"/>
                    <w:bottom w:val="single" w:sz="4" w:space="0" w:color="auto"/>
                    <w:right w:val="single" w:sz="4" w:space="0" w:color="auto"/>
                  </w:tcBorders>
                  <w:shd w:val="clear" w:color="auto" w:fill="auto"/>
                  <w:noWrap/>
                  <w:vAlign w:val="bottom"/>
                  <w:hideMark/>
                </w:tcPr>
                <w:p w:rsidR="00347C98" w:rsidRPr="000E2C00" w:rsidRDefault="00347C98" w:rsidP="008575EC">
                  <w:pPr>
                    <w:framePr w:hSpace="180" w:wrap="around" w:vAnchor="text" w:hAnchor="margin" w:x="-266" w:y="119"/>
                    <w:rPr>
                      <w:color w:val="000000"/>
                      <w:lang w:eastAsia="lv-LV"/>
                    </w:rPr>
                  </w:pPr>
                  <w:r w:rsidRPr="000E2C00">
                    <w:rPr>
                      <w:color w:val="000000"/>
                      <w:lang w:eastAsia="lv-LV"/>
                    </w:rPr>
                    <w:t>laika patēriņš, kas nepieciešams, lai sagatavotu informāciju, kuras sniegšanu paredz projekts (stundas)</w:t>
                  </w:r>
                </w:p>
              </w:tc>
            </w:tr>
            <w:tr w:rsidR="00347C98" w:rsidRPr="000E2C00" w:rsidTr="000E2C00">
              <w:trPr>
                <w:trHeight w:val="315"/>
              </w:trPr>
              <w:tc>
                <w:tcPr>
                  <w:tcW w:w="444" w:type="pct"/>
                  <w:tcBorders>
                    <w:top w:val="nil"/>
                    <w:left w:val="single" w:sz="4" w:space="0" w:color="auto"/>
                    <w:bottom w:val="single" w:sz="4" w:space="0" w:color="auto"/>
                    <w:right w:val="single" w:sz="4" w:space="0" w:color="auto"/>
                  </w:tcBorders>
                  <w:shd w:val="clear" w:color="auto" w:fill="auto"/>
                  <w:hideMark/>
                </w:tcPr>
                <w:p w:rsidR="00347C98" w:rsidRPr="000E2C00" w:rsidRDefault="00347C98" w:rsidP="008575EC">
                  <w:pPr>
                    <w:framePr w:hSpace="180" w:wrap="around" w:vAnchor="text" w:hAnchor="margin" w:x="-266" w:y="119"/>
                    <w:jc w:val="center"/>
                    <w:rPr>
                      <w:rFonts w:ascii="Arial" w:hAnsi="Arial" w:cs="Arial"/>
                      <w:b/>
                      <w:bCs/>
                      <w:color w:val="414142"/>
                      <w:sz w:val="20"/>
                      <w:szCs w:val="20"/>
                      <w:lang w:eastAsia="lv-LV"/>
                    </w:rPr>
                  </w:pPr>
                  <w:r w:rsidRPr="000E2C00">
                    <w:rPr>
                      <w:rFonts w:ascii="Arial" w:hAnsi="Arial" w:cs="Arial"/>
                      <w:b/>
                      <w:bCs/>
                      <w:color w:val="414142"/>
                      <w:sz w:val="20"/>
                      <w:szCs w:val="20"/>
                      <w:lang w:eastAsia="lv-LV"/>
                    </w:rPr>
                    <w:t>n</w:t>
                  </w:r>
                </w:p>
              </w:tc>
              <w:tc>
                <w:tcPr>
                  <w:tcW w:w="4556" w:type="pct"/>
                  <w:tcBorders>
                    <w:top w:val="single" w:sz="4" w:space="0" w:color="auto"/>
                    <w:left w:val="nil"/>
                    <w:bottom w:val="single" w:sz="4" w:space="0" w:color="auto"/>
                    <w:right w:val="single" w:sz="4" w:space="0" w:color="auto"/>
                  </w:tcBorders>
                  <w:shd w:val="clear" w:color="auto" w:fill="auto"/>
                  <w:noWrap/>
                  <w:vAlign w:val="bottom"/>
                  <w:hideMark/>
                </w:tcPr>
                <w:p w:rsidR="00347C98" w:rsidRPr="000E2C00" w:rsidRDefault="00347C98" w:rsidP="008575EC">
                  <w:pPr>
                    <w:framePr w:hSpace="180" w:wrap="around" w:vAnchor="text" w:hAnchor="margin" w:x="-266" w:y="119"/>
                    <w:rPr>
                      <w:color w:val="000000"/>
                      <w:lang w:eastAsia="lv-LV"/>
                    </w:rPr>
                  </w:pPr>
                  <w:r w:rsidRPr="000E2C00">
                    <w:rPr>
                      <w:color w:val="000000"/>
                      <w:lang w:eastAsia="lv-LV"/>
                    </w:rPr>
                    <w:t xml:space="preserve"> subjektu skaits, uz ko attiecas projektā paredzētās informācijas sniegšanas prasības;</w:t>
                  </w:r>
                </w:p>
              </w:tc>
            </w:tr>
            <w:tr w:rsidR="00347C98" w:rsidRPr="000E2C00" w:rsidTr="000E2C00">
              <w:trPr>
                <w:trHeight w:val="315"/>
              </w:trPr>
              <w:tc>
                <w:tcPr>
                  <w:tcW w:w="444" w:type="pct"/>
                  <w:tcBorders>
                    <w:top w:val="nil"/>
                    <w:left w:val="single" w:sz="4" w:space="0" w:color="auto"/>
                    <w:bottom w:val="single" w:sz="4" w:space="0" w:color="auto"/>
                    <w:right w:val="single" w:sz="4" w:space="0" w:color="auto"/>
                  </w:tcBorders>
                  <w:shd w:val="clear" w:color="auto" w:fill="auto"/>
                  <w:hideMark/>
                </w:tcPr>
                <w:p w:rsidR="00347C98" w:rsidRPr="000E2C00" w:rsidRDefault="00347C98" w:rsidP="008575EC">
                  <w:pPr>
                    <w:framePr w:hSpace="180" w:wrap="around" w:vAnchor="text" w:hAnchor="margin" w:x="-266" w:y="119"/>
                    <w:jc w:val="center"/>
                    <w:rPr>
                      <w:rFonts w:ascii="Arial" w:hAnsi="Arial" w:cs="Arial"/>
                      <w:b/>
                      <w:bCs/>
                      <w:color w:val="414142"/>
                      <w:sz w:val="20"/>
                      <w:szCs w:val="20"/>
                      <w:lang w:eastAsia="lv-LV"/>
                    </w:rPr>
                  </w:pPr>
                  <w:r w:rsidRPr="000E2C00">
                    <w:rPr>
                      <w:rFonts w:ascii="Arial" w:hAnsi="Arial" w:cs="Arial"/>
                      <w:b/>
                      <w:bCs/>
                      <w:color w:val="414142"/>
                      <w:sz w:val="20"/>
                      <w:szCs w:val="20"/>
                      <w:lang w:eastAsia="lv-LV"/>
                    </w:rPr>
                    <w:t>b</w:t>
                  </w:r>
                </w:p>
              </w:tc>
              <w:tc>
                <w:tcPr>
                  <w:tcW w:w="4556" w:type="pct"/>
                  <w:tcBorders>
                    <w:top w:val="single" w:sz="4" w:space="0" w:color="auto"/>
                    <w:left w:val="nil"/>
                    <w:bottom w:val="single" w:sz="4" w:space="0" w:color="auto"/>
                    <w:right w:val="single" w:sz="4" w:space="0" w:color="auto"/>
                  </w:tcBorders>
                  <w:shd w:val="clear" w:color="auto" w:fill="auto"/>
                  <w:noWrap/>
                  <w:vAlign w:val="bottom"/>
                  <w:hideMark/>
                </w:tcPr>
                <w:p w:rsidR="00347C98" w:rsidRPr="000E2C00" w:rsidRDefault="00347C98" w:rsidP="008575EC">
                  <w:pPr>
                    <w:framePr w:hSpace="180" w:wrap="around" w:vAnchor="text" w:hAnchor="margin" w:x="-266" w:y="119"/>
                    <w:rPr>
                      <w:color w:val="000000"/>
                      <w:lang w:eastAsia="lv-LV"/>
                    </w:rPr>
                  </w:pPr>
                  <w:r w:rsidRPr="000E2C00">
                    <w:rPr>
                      <w:color w:val="000000"/>
                      <w:lang w:eastAsia="lv-LV"/>
                    </w:rPr>
                    <w:t>cik bieži gada laikā projekts paredz informācijas sniegšanu.</w:t>
                  </w:r>
                </w:p>
              </w:tc>
            </w:tr>
          </w:tbl>
          <w:p w:rsidR="00347C98" w:rsidRPr="000E2C00" w:rsidRDefault="00347C98" w:rsidP="008575EC">
            <w:pPr>
              <w:pStyle w:val="NoSpacing"/>
              <w:ind w:left="132" w:right="152"/>
              <w:jc w:val="both"/>
              <w:rPr>
                <w:rFonts w:ascii="Times New Roman" w:hAnsi="Times New Roman"/>
                <w:sz w:val="24"/>
                <w:szCs w:val="24"/>
                <w:lang w:val="lv-LV" w:eastAsia="lv-LV"/>
              </w:rPr>
            </w:pPr>
          </w:p>
          <w:p w:rsidR="00347C98" w:rsidRPr="000E2C00" w:rsidRDefault="00347C98" w:rsidP="008575EC">
            <w:pPr>
              <w:pStyle w:val="naiskr"/>
              <w:spacing w:before="40" w:beforeAutospacing="0" w:after="40" w:afterAutospacing="0"/>
              <w:ind w:left="114" w:right="142"/>
              <w:jc w:val="both"/>
            </w:pPr>
            <w:r w:rsidRPr="000E2C00">
              <w:t xml:space="preserve">Aprēķinam izmantots pieņēmums, ka projekta iesniegums tiek iesniegts elektroniski, šo pienākumu veic darbinieki ar vidējo mēneša darba samaksu sabiedriskajā sektorā, kas 2015.gadā Latvijā bija 855 </w:t>
            </w:r>
            <w:r w:rsidRPr="000E2C00">
              <w:rPr>
                <w:i/>
              </w:rPr>
              <w:t>euro</w:t>
            </w:r>
            <w:r w:rsidRPr="000E2C00">
              <w:t xml:space="preserve"> mēnesī (</w:t>
            </w:r>
            <w:hyperlink r:id="rId9" w:history="1">
              <w:r w:rsidRPr="000E2C00">
                <w:rPr>
                  <w:rStyle w:val="Hyperlink"/>
                </w:rPr>
                <w:t>http://www.csb.gov.lv/statistikas-temas/darba-samaksa-galvenie-raditaji-30270.html</w:t>
              </w:r>
            </w:hyperlink>
            <w:r w:rsidRPr="000E2C00">
              <w:t xml:space="preserve">), kam atbilst stundas samaksas likme 5,34 </w:t>
            </w:r>
            <w:r w:rsidRPr="000E2C00">
              <w:rPr>
                <w:i/>
              </w:rPr>
              <w:t>euro</w:t>
            </w:r>
            <w:r w:rsidRPr="000E2C00">
              <w:t xml:space="preserve">. Aprēķinam tiek izmantots pieņēmums, ka finansējuma saņēmējs datu ievadei un iesniegšanai sadarbības iestādē izmanto Kohēzijas politikas vadības informācijas sistēmu, projektu ievada, apstiprina un paraksta </w:t>
            </w:r>
            <w:r w:rsidR="000E2C00">
              <w:t>2</w:t>
            </w:r>
            <w:r w:rsidRPr="000E2C00">
              <w:t xml:space="preserve"> darbinieki (</w:t>
            </w:r>
            <w:r w:rsidR="000E2C00">
              <w:t>projekta vadītājs</w:t>
            </w:r>
            <w:r w:rsidRPr="000E2C00">
              <w:t xml:space="preserve"> un atbildīgā persona), </w:t>
            </w:r>
            <w:r w:rsidR="000E2C00">
              <w:t>pieņemot, ka tiks sagatavots lielais projekts un vidēja apjoma projekti</w:t>
            </w:r>
            <w:r w:rsidRPr="000E2C00">
              <w:t>, un paredzēts, ka projektu iesniegs vienu reizi pirmreizēji un otru reizi izpildīt apstiprinājumu ar nosacījumu, ja par tādu lems sadarbības iestāde.</w:t>
            </w:r>
          </w:p>
          <w:p w:rsidR="003735C6" w:rsidRPr="000E2C00" w:rsidRDefault="00347C98" w:rsidP="008575EC">
            <w:pPr>
              <w:pStyle w:val="naiskr"/>
              <w:spacing w:before="40" w:beforeAutospacing="0" w:after="40" w:afterAutospacing="0"/>
              <w:ind w:left="114" w:right="142"/>
              <w:jc w:val="both"/>
            </w:pPr>
            <w:r w:rsidRPr="000E2C00">
              <w:t>Finansējuma saņēmēja izmaksas par</w:t>
            </w:r>
            <w:r w:rsidR="00C24788">
              <w:t xml:space="preserve"> citu</w:t>
            </w:r>
            <w:r w:rsidRPr="000E2C00">
              <w:t xml:space="preserve"> noteikumu projekta </w:t>
            </w:r>
            <w:r w:rsidR="00C24788">
              <w:t xml:space="preserve">noteikto ienākumu izpildi tiks segtas no </w:t>
            </w:r>
            <w:r w:rsidR="00C24788" w:rsidRPr="000E2C00">
              <w:t xml:space="preserve">finansējuma saņēmēja </w:t>
            </w:r>
            <w:r w:rsidR="00C24788">
              <w:t xml:space="preserve">līdzekļiem vai no projekta līdzekļiem par </w:t>
            </w:r>
            <w:r w:rsidR="00C24788" w:rsidRPr="000E2C00">
              <w:t>administratīv</w:t>
            </w:r>
            <w:r w:rsidR="00C24788">
              <w:t>o</w:t>
            </w:r>
            <w:r w:rsidR="00C24788" w:rsidRPr="000E2C00">
              <w:t xml:space="preserve"> darbiniek</w:t>
            </w:r>
            <w:r w:rsidR="00C24788">
              <w:t>u atlīdzību</w:t>
            </w:r>
            <w:r w:rsidR="00C24788" w:rsidRPr="000E2C00">
              <w:t>, kuru tiks segta no SAM projekta</w:t>
            </w:r>
            <w:r w:rsidR="00C24788">
              <w:t>m pieejamā</w:t>
            </w:r>
            <w:r w:rsidR="00C24788" w:rsidRPr="000E2C00">
              <w:t xml:space="preserve"> finansējuma</w:t>
            </w:r>
            <w:r w:rsidR="00C24788">
              <w:t>.</w:t>
            </w:r>
          </w:p>
        </w:tc>
      </w:tr>
      <w:tr w:rsidR="003735C6" w:rsidRPr="000E2C00" w:rsidTr="008575EC">
        <w:trPr>
          <w:trHeight w:val="357"/>
        </w:trPr>
        <w:tc>
          <w:tcPr>
            <w:tcW w:w="572" w:type="dxa"/>
          </w:tcPr>
          <w:p w:rsidR="003735C6" w:rsidRPr="000E2C00" w:rsidRDefault="003735C6" w:rsidP="008575EC">
            <w:pPr>
              <w:pStyle w:val="naiskr"/>
              <w:spacing w:before="0" w:beforeAutospacing="0" w:after="0" w:afterAutospacing="0"/>
              <w:ind w:left="57" w:right="57"/>
              <w:jc w:val="both"/>
            </w:pPr>
            <w:r w:rsidRPr="000E2C00">
              <w:t>4.</w:t>
            </w:r>
          </w:p>
        </w:tc>
        <w:tc>
          <w:tcPr>
            <w:tcW w:w="1843" w:type="dxa"/>
          </w:tcPr>
          <w:p w:rsidR="003735C6" w:rsidRPr="000E2C00" w:rsidRDefault="003735C6" w:rsidP="008575EC">
            <w:pPr>
              <w:pStyle w:val="naiskr"/>
              <w:spacing w:before="0" w:beforeAutospacing="0" w:after="0" w:afterAutospacing="0"/>
              <w:ind w:left="57" w:right="57"/>
            </w:pPr>
            <w:r w:rsidRPr="000E2C00">
              <w:t>Cita informācija</w:t>
            </w:r>
          </w:p>
        </w:tc>
        <w:tc>
          <w:tcPr>
            <w:tcW w:w="7229" w:type="dxa"/>
          </w:tcPr>
          <w:p w:rsidR="003735C6" w:rsidRPr="000E2C00" w:rsidRDefault="003735C6" w:rsidP="008575EC">
            <w:pPr>
              <w:pStyle w:val="naiskr"/>
              <w:spacing w:before="40" w:beforeAutospacing="0" w:after="40" w:afterAutospacing="0"/>
              <w:ind w:left="114" w:right="142"/>
              <w:jc w:val="both"/>
            </w:pPr>
            <w:r w:rsidRPr="008575EC">
              <w:t>Nav</w:t>
            </w:r>
            <w:r w:rsidRPr="000E2C00">
              <w:t>.</w:t>
            </w:r>
          </w:p>
        </w:tc>
      </w:tr>
    </w:tbl>
    <w:p w:rsidR="003735C6" w:rsidRPr="000E2C00" w:rsidRDefault="003735C6" w:rsidP="00E224D1">
      <w:pPr>
        <w:autoSpaceDE w:val="0"/>
        <w:autoSpaceDN w:val="0"/>
        <w:adjustRightInd w:val="0"/>
        <w:jc w:val="both"/>
        <w:outlineLvl w:val="0"/>
      </w:pPr>
    </w:p>
    <w:p w:rsidR="00513043" w:rsidRPr="000E2C00" w:rsidRDefault="00513043" w:rsidP="00E224D1">
      <w:pPr>
        <w:autoSpaceDE w:val="0"/>
        <w:autoSpaceDN w:val="0"/>
        <w:adjustRightInd w:val="0"/>
        <w:jc w:val="both"/>
        <w:outlineLvl w:val="0"/>
      </w:pPr>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2411"/>
        <w:gridCol w:w="1417"/>
        <w:gridCol w:w="1559"/>
        <w:gridCol w:w="1418"/>
        <w:gridCol w:w="1417"/>
        <w:gridCol w:w="1418"/>
      </w:tblGrid>
      <w:tr w:rsidR="00DA78C4" w:rsidRPr="000E2C00" w:rsidTr="008575EC">
        <w:trPr>
          <w:trHeight w:val="361"/>
        </w:trPr>
        <w:tc>
          <w:tcPr>
            <w:tcW w:w="9640" w:type="dxa"/>
            <w:gridSpan w:val="6"/>
            <w:tcBorders>
              <w:top w:val="single" w:sz="4" w:space="0" w:color="auto"/>
              <w:left w:val="single" w:sz="4" w:space="0" w:color="auto"/>
              <w:bottom w:val="single" w:sz="4" w:space="0" w:color="auto"/>
              <w:right w:val="single" w:sz="4" w:space="0" w:color="auto"/>
            </w:tcBorders>
            <w:vAlign w:val="center"/>
            <w:hideMark/>
          </w:tcPr>
          <w:p w:rsidR="00DA78C4" w:rsidRPr="000E2C00" w:rsidRDefault="00DA78C4" w:rsidP="00E224D1">
            <w:pPr>
              <w:pStyle w:val="naisnod"/>
              <w:spacing w:before="0" w:beforeAutospacing="0" w:after="0" w:afterAutospacing="0"/>
              <w:ind w:left="57" w:right="57"/>
              <w:jc w:val="center"/>
              <w:rPr>
                <w:b/>
              </w:rPr>
            </w:pPr>
            <w:r w:rsidRPr="000E2C00">
              <w:rPr>
                <w:b/>
              </w:rPr>
              <w:br w:type="page"/>
              <w:t>III. Tiesību akta projekta ietekme uz valsts budžetu un pašvaldību budžetiem</w:t>
            </w:r>
          </w:p>
        </w:tc>
      </w:tr>
      <w:tr w:rsidR="00DA78C4" w:rsidRPr="000E2C00" w:rsidTr="008575EC">
        <w:tc>
          <w:tcPr>
            <w:tcW w:w="2411" w:type="dxa"/>
            <w:vMerge w:val="restart"/>
            <w:tcBorders>
              <w:top w:val="single" w:sz="4" w:space="0" w:color="auto"/>
              <w:left w:val="single" w:sz="4" w:space="0" w:color="auto"/>
              <w:bottom w:val="single" w:sz="4" w:space="0" w:color="auto"/>
              <w:right w:val="single" w:sz="4" w:space="0" w:color="auto"/>
            </w:tcBorders>
            <w:vAlign w:val="center"/>
          </w:tcPr>
          <w:p w:rsidR="00DA78C4" w:rsidRPr="000E2C00" w:rsidRDefault="00DA78C4" w:rsidP="00AA46F7">
            <w:pPr>
              <w:pStyle w:val="naisf"/>
              <w:spacing w:before="0" w:beforeAutospacing="0" w:after="0" w:afterAutospacing="0"/>
              <w:jc w:val="center"/>
              <w:rPr>
                <w:b/>
                <w:lang w:val="lv-LV"/>
              </w:rPr>
            </w:pPr>
            <w:r w:rsidRPr="000E2C00">
              <w:rPr>
                <w:b/>
                <w:lang w:val="lv-LV"/>
              </w:rPr>
              <w:t>Rādītāji</w:t>
            </w:r>
          </w:p>
          <w:p w:rsidR="00DA78C4" w:rsidRPr="000E2C00" w:rsidRDefault="00DA78C4" w:rsidP="00AA46F7">
            <w:pPr>
              <w:rPr>
                <w:lang w:eastAsia="lv-LV"/>
              </w:rPr>
            </w:pPr>
          </w:p>
          <w:p w:rsidR="00DA78C4" w:rsidRPr="000E2C00" w:rsidRDefault="00DA78C4" w:rsidP="00AA46F7">
            <w:pPr>
              <w:rPr>
                <w:lang w:eastAsia="lv-LV"/>
              </w:rPr>
            </w:pPr>
          </w:p>
          <w:p w:rsidR="00DA78C4" w:rsidRPr="000E2C00" w:rsidRDefault="00DA78C4" w:rsidP="00C1591C">
            <w:pPr>
              <w:ind w:left="-142" w:firstLine="142"/>
              <w:rPr>
                <w:lang w:eastAsia="lv-LV"/>
              </w:rPr>
            </w:pPr>
          </w:p>
        </w:tc>
        <w:tc>
          <w:tcPr>
            <w:tcW w:w="2976" w:type="dxa"/>
            <w:gridSpan w:val="2"/>
            <w:vMerge w:val="restart"/>
            <w:tcBorders>
              <w:top w:val="single" w:sz="4" w:space="0" w:color="auto"/>
              <w:left w:val="single" w:sz="4" w:space="0" w:color="auto"/>
              <w:bottom w:val="single" w:sz="4" w:space="0" w:color="auto"/>
              <w:right w:val="single" w:sz="4" w:space="0" w:color="auto"/>
            </w:tcBorders>
            <w:vAlign w:val="center"/>
            <w:hideMark/>
          </w:tcPr>
          <w:p w:rsidR="00DA78C4" w:rsidRPr="000E2C00" w:rsidRDefault="00DA78C4" w:rsidP="00483C82">
            <w:pPr>
              <w:pStyle w:val="naisf"/>
              <w:spacing w:before="0" w:beforeAutospacing="0" w:after="0" w:afterAutospacing="0"/>
              <w:jc w:val="center"/>
              <w:rPr>
                <w:b/>
                <w:lang w:val="lv-LV"/>
              </w:rPr>
            </w:pPr>
            <w:r w:rsidRPr="000E2C00">
              <w:rPr>
                <w:b/>
                <w:lang w:val="lv-LV"/>
              </w:rPr>
              <w:t>201</w:t>
            </w:r>
            <w:r w:rsidR="00483C82" w:rsidRPr="000E2C00">
              <w:rPr>
                <w:b/>
                <w:lang w:val="lv-LV"/>
              </w:rPr>
              <w:t>6</w:t>
            </w:r>
            <w:r w:rsidRPr="000E2C00">
              <w:rPr>
                <w:b/>
                <w:lang w:val="lv-LV"/>
              </w:rPr>
              <w:t>.gads</w:t>
            </w:r>
          </w:p>
        </w:tc>
        <w:tc>
          <w:tcPr>
            <w:tcW w:w="4253" w:type="dxa"/>
            <w:gridSpan w:val="3"/>
            <w:tcBorders>
              <w:top w:val="single" w:sz="4" w:space="0" w:color="auto"/>
              <w:left w:val="single" w:sz="4" w:space="0" w:color="auto"/>
              <w:bottom w:val="single" w:sz="4" w:space="0" w:color="auto"/>
              <w:right w:val="single" w:sz="4" w:space="0" w:color="auto"/>
            </w:tcBorders>
            <w:vAlign w:val="center"/>
            <w:hideMark/>
          </w:tcPr>
          <w:p w:rsidR="00DA78C4" w:rsidRPr="000E2C00" w:rsidRDefault="00DA78C4" w:rsidP="00AA46F7">
            <w:pPr>
              <w:pStyle w:val="naisf"/>
              <w:spacing w:before="0" w:beforeAutospacing="0" w:after="0" w:afterAutospacing="0"/>
              <w:jc w:val="center"/>
              <w:rPr>
                <w:b/>
                <w:i/>
                <w:lang w:val="lv-LV"/>
              </w:rPr>
            </w:pPr>
            <w:r w:rsidRPr="000E2C00">
              <w:rPr>
                <w:lang w:val="lv-LV"/>
              </w:rPr>
              <w:t>Turpmākie trīs gadi (</w:t>
            </w:r>
            <w:r w:rsidRPr="000E2C00">
              <w:rPr>
                <w:i/>
                <w:lang w:val="lv-LV"/>
              </w:rPr>
              <w:t>euro</w:t>
            </w:r>
            <w:r w:rsidRPr="000E2C00">
              <w:rPr>
                <w:lang w:val="lv-LV"/>
              </w:rPr>
              <w:t>)</w:t>
            </w:r>
          </w:p>
        </w:tc>
      </w:tr>
      <w:tr w:rsidR="008575EC" w:rsidRPr="000E2C00" w:rsidTr="008575EC">
        <w:tc>
          <w:tcPr>
            <w:tcW w:w="2411" w:type="dxa"/>
            <w:vMerge/>
            <w:tcBorders>
              <w:top w:val="single" w:sz="4" w:space="0" w:color="auto"/>
              <w:left w:val="single" w:sz="4" w:space="0" w:color="auto"/>
              <w:bottom w:val="single" w:sz="4" w:space="0" w:color="auto"/>
              <w:right w:val="single" w:sz="4" w:space="0" w:color="auto"/>
            </w:tcBorders>
            <w:vAlign w:val="center"/>
            <w:hideMark/>
          </w:tcPr>
          <w:p w:rsidR="00DA78C4" w:rsidRPr="000E2C00" w:rsidRDefault="00DA78C4" w:rsidP="00AA46F7">
            <w:pPr>
              <w:rPr>
                <w:lang w:eastAsia="lv-LV"/>
              </w:rPr>
            </w:pPr>
          </w:p>
        </w:tc>
        <w:tc>
          <w:tcPr>
            <w:tcW w:w="2976" w:type="dxa"/>
            <w:gridSpan w:val="2"/>
            <w:vMerge/>
            <w:tcBorders>
              <w:top w:val="single" w:sz="4" w:space="0" w:color="auto"/>
              <w:left w:val="single" w:sz="4" w:space="0" w:color="auto"/>
              <w:bottom w:val="single" w:sz="4" w:space="0" w:color="auto"/>
              <w:right w:val="single" w:sz="4" w:space="0" w:color="auto"/>
            </w:tcBorders>
            <w:vAlign w:val="center"/>
            <w:hideMark/>
          </w:tcPr>
          <w:p w:rsidR="00DA78C4" w:rsidRPr="000E2C00" w:rsidRDefault="00DA78C4" w:rsidP="00AA46F7">
            <w:pPr>
              <w:rPr>
                <w:rFonts w:eastAsia="Arial Unicode MS"/>
                <w:b/>
              </w:rPr>
            </w:pPr>
          </w:p>
        </w:tc>
        <w:tc>
          <w:tcPr>
            <w:tcW w:w="1418" w:type="dxa"/>
            <w:tcBorders>
              <w:top w:val="single" w:sz="4" w:space="0" w:color="auto"/>
              <w:left w:val="single" w:sz="4" w:space="0" w:color="auto"/>
              <w:bottom w:val="single" w:sz="4" w:space="0" w:color="auto"/>
              <w:right w:val="single" w:sz="4" w:space="0" w:color="auto"/>
            </w:tcBorders>
            <w:vAlign w:val="center"/>
            <w:hideMark/>
          </w:tcPr>
          <w:p w:rsidR="00DA78C4" w:rsidRPr="000E2C00" w:rsidRDefault="00DA78C4" w:rsidP="00483C82">
            <w:pPr>
              <w:pStyle w:val="naisf"/>
              <w:spacing w:before="0" w:beforeAutospacing="0" w:after="0" w:afterAutospacing="0"/>
              <w:jc w:val="center"/>
              <w:rPr>
                <w:b/>
                <w:i/>
                <w:lang w:val="lv-LV"/>
              </w:rPr>
            </w:pPr>
            <w:r w:rsidRPr="000E2C00">
              <w:rPr>
                <w:b/>
                <w:bCs/>
                <w:lang w:val="lv-LV"/>
              </w:rPr>
              <w:t>201</w:t>
            </w:r>
            <w:r w:rsidR="00483C82" w:rsidRPr="000E2C00">
              <w:rPr>
                <w:b/>
                <w:bCs/>
                <w:lang w:val="lv-LV"/>
              </w:rPr>
              <w:t>7</w:t>
            </w:r>
            <w:r w:rsidRPr="000E2C00">
              <w:rPr>
                <w:b/>
                <w:bCs/>
                <w:lang w:val="lv-LV"/>
              </w:rPr>
              <w:t>.</w:t>
            </w:r>
          </w:p>
        </w:tc>
        <w:tc>
          <w:tcPr>
            <w:tcW w:w="1417" w:type="dxa"/>
            <w:tcBorders>
              <w:top w:val="single" w:sz="4" w:space="0" w:color="auto"/>
              <w:left w:val="single" w:sz="4" w:space="0" w:color="auto"/>
              <w:bottom w:val="single" w:sz="4" w:space="0" w:color="auto"/>
              <w:right w:val="single" w:sz="4" w:space="0" w:color="auto"/>
            </w:tcBorders>
            <w:vAlign w:val="center"/>
            <w:hideMark/>
          </w:tcPr>
          <w:p w:rsidR="00DA78C4" w:rsidRPr="000E2C00" w:rsidRDefault="00DA78C4" w:rsidP="00483C82">
            <w:pPr>
              <w:pStyle w:val="naisf"/>
              <w:spacing w:before="0" w:beforeAutospacing="0" w:after="0" w:afterAutospacing="0"/>
              <w:jc w:val="center"/>
              <w:rPr>
                <w:b/>
                <w:i/>
                <w:lang w:val="lv-LV"/>
              </w:rPr>
            </w:pPr>
            <w:r w:rsidRPr="000E2C00">
              <w:rPr>
                <w:b/>
                <w:bCs/>
                <w:lang w:val="lv-LV"/>
              </w:rPr>
              <w:t>201</w:t>
            </w:r>
            <w:r w:rsidR="00483C82" w:rsidRPr="000E2C00">
              <w:rPr>
                <w:b/>
                <w:bCs/>
                <w:lang w:val="lv-LV"/>
              </w:rPr>
              <w:t>8</w:t>
            </w:r>
            <w:r w:rsidRPr="000E2C00">
              <w:rPr>
                <w:b/>
                <w:bCs/>
                <w:lang w:val="lv-LV"/>
              </w:rPr>
              <w:t>.</w:t>
            </w:r>
          </w:p>
        </w:tc>
        <w:tc>
          <w:tcPr>
            <w:tcW w:w="1418" w:type="dxa"/>
            <w:tcBorders>
              <w:top w:val="single" w:sz="4" w:space="0" w:color="auto"/>
              <w:left w:val="single" w:sz="4" w:space="0" w:color="auto"/>
              <w:bottom w:val="single" w:sz="4" w:space="0" w:color="auto"/>
              <w:right w:val="single" w:sz="4" w:space="0" w:color="auto"/>
            </w:tcBorders>
            <w:vAlign w:val="center"/>
            <w:hideMark/>
          </w:tcPr>
          <w:p w:rsidR="00DA78C4" w:rsidRPr="000E2C00" w:rsidRDefault="00DA78C4" w:rsidP="00483C82">
            <w:pPr>
              <w:pStyle w:val="naisf"/>
              <w:spacing w:before="0" w:beforeAutospacing="0" w:after="0" w:afterAutospacing="0"/>
              <w:jc w:val="center"/>
              <w:rPr>
                <w:b/>
                <w:i/>
                <w:lang w:val="lv-LV"/>
              </w:rPr>
            </w:pPr>
            <w:r w:rsidRPr="000E2C00">
              <w:rPr>
                <w:b/>
                <w:bCs/>
                <w:lang w:val="lv-LV"/>
              </w:rPr>
              <w:t>201</w:t>
            </w:r>
            <w:r w:rsidR="00483C82" w:rsidRPr="000E2C00">
              <w:rPr>
                <w:b/>
                <w:bCs/>
                <w:lang w:val="lv-LV"/>
              </w:rPr>
              <w:t>9</w:t>
            </w:r>
            <w:r w:rsidRPr="000E2C00">
              <w:rPr>
                <w:b/>
                <w:bCs/>
                <w:lang w:val="lv-LV"/>
              </w:rPr>
              <w:t>.</w:t>
            </w:r>
          </w:p>
        </w:tc>
      </w:tr>
      <w:tr w:rsidR="008575EC" w:rsidRPr="000E2C00" w:rsidTr="008575EC">
        <w:tc>
          <w:tcPr>
            <w:tcW w:w="2411" w:type="dxa"/>
            <w:vMerge/>
            <w:tcBorders>
              <w:top w:val="single" w:sz="4" w:space="0" w:color="auto"/>
              <w:left w:val="single" w:sz="4" w:space="0" w:color="auto"/>
              <w:bottom w:val="single" w:sz="4" w:space="0" w:color="auto"/>
              <w:right w:val="single" w:sz="4" w:space="0" w:color="auto"/>
            </w:tcBorders>
            <w:vAlign w:val="center"/>
            <w:hideMark/>
          </w:tcPr>
          <w:p w:rsidR="00DA78C4" w:rsidRPr="000E2C00" w:rsidRDefault="00DA78C4" w:rsidP="00AA46F7">
            <w:pPr>
              <w:rPr>
                <w:lang w:eastAsia="lv-LV"/>
              </w:rPr>
            </w:pPr>
          </w:p>
        </w:tc>
        <w:tc>
          <w:tcPr>
            <w:tcW w:w="1417" w:type="dxa"/>
            <w:tcBorders>
              <w:top w:val="single" w:sz="4" w:space="0" w:color="auto"/>
              <w:left w:val="single" w:sz="4" w:space="0" w:color="auto"/>
              <w:bottom w:val="single" w:sz="4" w:space="0" w:color="auto"/>
              <w:right w:val="single" w:sz="4" w:space="0" w:color="auto"/>
            </w:tcBorders>
            <w:vAlign w:val="center"/>
            <w:hideMark/>
          </w:tcPr>
          <w:p w:rsidR="00DA78C4" w:rsidRPr="000E2C00" w:rsidRDefault="00DA78C4" w:rsidP="00AA46F7">
            <w:pPr>
              <w:pStyle w:val="naisf"/>
              <w:spacing w:before="0" w:beforeAutospacing="0" w:after="0" w:afterAutospacing="0"/>
              <w:jc w:val="center"/>
              <w:rPr>
                <w:b/>
                <w:i/>
                <w:lang w:val="lv-LV"/>
              </w:rPr>
            </w:pPr>
            <w:r w:rsidRPr="000E2C00">
              <w:rPr>
                <w:lang w:val="lv-LV"/>
              </w:rPr>
              <w:t>saskaņā ar valsts budžetu kārtējam gadam</w:t>
            </w:r>
          </w:p>
        </w:tc>
        <w:tc>
          <w:tcPr>
            <w:tcW w:w="1559" w:type="dxa"/>
            <w:tcBorders>
              <w:top w:val="single" w:sz="4" w:space="0" w:color="auto"/>
              <w:left w:val="single" w:sz="4" w:space="0" w:color="auto"/>
              <w:bottom w:val="single" w:sz="4" w:space="0" w:color="auto"/>
              <w:right w:val="single" w:sz="4" w:space="0" w:color="auto"/>
            </w:tcBorders>
            <w:vAlign w:val="center"/>
            <w:hideMark/>
          </w:tcPr>
          <w:p w:rsidR="00DA78C4" w:rsidRPr="000E2C00" w:rsidRDefault="00DA78C4" w:rsidP="00AA46F7">
            <w:pPr>
              <w:pStyle w:val="naisf"/>
              <w:spacing w:before="0" w:beforeAutospacing="0" w:after="0" w:afterAutospacing="0"/>
              <w:jc w:val="center"/>
              <w:rPr>
                <w:b/>
                <w:i/>
                <w:lang w:val="lv-LV"/>
              </w:rPr>
            </w:pPr>
            <w:r w:rsidRPr="000E2C00">
              <w:rPr>
                <w:lang w:val="lv-LV"/>
              </w:rPr>
              <w:t>izmaiņas kārtējā gadā, salīdzinot ar valsts budžetu kārtējam gadam</w:t>
            </w:r>
          </w:p>
        </w:tc>
        <w:tc>
          <w:tcPr>
            <w:tcW w:w="1418" w:type="dxa"/>
            <w:tcBorders>
              <w:top w:val="single" w:sz="4" w:space="0" w:color="auto"/>
              <w:left w:val="single" w:sz="4" w:space="0" w:color="auto"/>
              <w:bottom w:val="single" w:sz="4" w:space="0" w:color="auto"/>
              <w:right w:val="single" w:sz="4" w:space="0" w:color="auto"/>
            </w:tcBorders>
            <w:vAlign w:val="center"/>
            <w:hideMark/>
          </w:tcPr>
          <w:p w:rsidR="00DA78C4" w:rsidRPr="000E2C00" w:rsidRDefault="00DA78C4" w:rsidP="00AA46F7">
            <w:pPr>
              <w:pStyle w:val="naisf"/>
              <w:spacing w:before="0" w:beforeAutospacing="0" w:after="0" w:afterAutospacing="0"/>
              <w:jc w:val="center"/>
              <w:rPr>
                <w:b/>
                <w:i/>
                <w:lang w:val="lv-LV"/>
              </w:rPr>
            </w:pPr>
            <w:r w:rsidRPr="000E2C00">
              <w:rPr>
                <w:lang w:val="lv-LV"/>
              </w:rPr>
              <w:t>izmaiņas, salīdzinot ar kārtējo (n) gadu</w:t>
            </w:r>
          </w:p>
        </w:tc>
        <w:tc>
          <w:tcPr>
            <w:tcW w:w="1417" w:type="dxa"/>
            <w:tcBorders>
              <w:top w:val="single" w:sz="4" w:space="0" w:color="auto"/>
              <w:left w:val="single" w:sz="4" w:space="0" w:color="auto"/>
              <w:bottom w:val="single" w:sz="4" w:space="0" w:color="auto"/>
              <w:right w:val="single" w:sz="4" w:space="0" w:color="auto"/>
            </w:tcBorders>
            <w:vAlign w:val="center"/>
            <w:hideMark/>
          </w:tcPr>
          <w:p w:rsidR="00DA78C4" w:rsidRPr="000E2C00" w:rsidRDefault="00DA78C4" w:rsidP="00AA46F7">
            <w:pPr>
              <w:pStyle w:val="naisf"/>
              <w:spacing w:before="0" w:beforeAutospacing="0" w:after="0" w:afterAutospacing="0"/>
              <w:jc w:val="center"/>
              <w:rPr>
                <w:b/>
                <w:i/>
                <w:lang w:val="lv-LV"/>
              </w:rPr>
            </w:pPr>
            <w:r w:rsidRPr="000E2C00">
              <w:rPr>
                <w:lang w:val="lv-LV"/>
              </w:rPr>
              <w:t>izmaiņas, salīdzinot ar kārtējo (n) gadu</w:t>
            </w:r>
          </w:p>
        </w:tc>
        <w:tc>
          <w:tcPr>
            <w:tcW w:w="1418" w:type="dxa"/>
            <w:tcBorders>
              <w:top w:val="single" w:sz="4" w:space="0" w:color="auto"/>
              <w:left w:val="single" w:sz="4" w:space="0" w:color="auto"/>
              <w:bottom w:val="single" w:sz="4" w:space="0" w:color="auto"/>
              <w:right w:val="single" w:sz="4" w:space="0" w:color="auto"/>
            </w:tcBorders>
            <w:vAlign w:val="center"/>
            <w:hideMark/>
          </w:tcPr>
          <w:p w:rsidR="00DA78C4" w:rsidRPr="000E2C00" w:rsidRDefault="00DA78C4" w:rsidP="00AA46F7">
            <w:pPr>
              <w:pStyle w:val="naisf"/>
              <w:spacing w:before="0" w:beforeAutospacing="0" w:after="0" w:afterAutospacing="0"/>
              <w:jc w:val="center"/>
              <w:rPr>
                <w:b/>
                <w:i/>
                <w:lang w:val="lv-LV"/>
              </w:rPr>
            </w:pPr>
            <w:r w:rsidRPr="000E2C00">
              <w:rPr>
                <w:lang w:val="lv-LV"/>
              </w:rPr>
              <w:t>izmaiņas, salīdzinot ar kārtējo (n) gadu</w:t>
            </w:r>
          </w:p>
        </w:tc>
      </w:tr>
      <w:tr w:rsidR="008575EC" w:rsidRPr="000E2C00" w:rsidTr="008575EC">
        <w:tc>
          <w:tcPr>
            <w:tcW w:w="2411" w:type="dxa"/>
            <w:tcBorders>
              <w:top w:val="single" w:sz="4" w:space="0" w:color="auto"/>
              <w:left w:val="single" w:sz="4" w:space="0" w:color="auto"/>
              <w:bottom w:val="single" w:sz="4" w:space="0" w:color="auto"/>
              <w:right w:val="single" w:sz="4" w:space="0" w:color="auto"/>
            </w:tcBorders>
            <w:vAlign w:val="center"/>
            <w:hideMark/>
          </w:tcPr>
          <w:p w:rsidR="00DA78C4" w:rsidRPr="000E2C00" w:rsidRDefault="00DA78C4" w:rsidP="00AA46F7">
            <w:pPr>
              <w:pStyle w:val="naisf"/>
              <w:spacing w:before="0" w:beforeAutospacing="0" w:after="0" w:afterAutospacing="0"/>
              <w:jc w:val="center"/>
              <w:rPr>
                <w:bCs/>
                <w:lang w:val="lv-LV"/>
              </w:rPr>
            </w:pPr>
            <w:r w:rsidRPr="000E2C00">
              <w:rPr>
                <w:bCs/>
                <w:lang w:val="lv-LV"/>
              </w:rPr>
              <w:t>1</w:t>
            </w:r>
          </w:p>
        </w:tc>
        <w:tc>
          <w:tcPr>
            <w:tcW w:w="1417" w:type="dxa"/>
            <w:tcBorders>
              <w:top w:val="single" w:sz="4" w:space="0" w:color="auto"/>
              <w:left w:val="single" w:sz="4" w:space="0" w:color="auto"/>
              <w:bottom w:val="single" w:sz="4" w:space="0" w:color="auto"/>
              <w:right w:val="single" w:sz="4" w:space="0" w:color="auto"/>
            </w:tcBorders>
            <w:vAlign w:val="center"/>
            <w:hideMark/>
          </w:tcPr>
          <w:p w:rsidR="00DA78C4" w:rsidRPr="000E2C00" w:rsidRDefault="00DA78C4" w:rsidP="00AA46F7">
            <w:pPr>
              <w:pStyle w:val="naisf"/>
              <w:spacing w:before="0" w:beforeAutospacing="0" w:after="0" w:afterAutospacing="0"/>
              <w:jc w:val="center"/>
              <w:rPr>
                <w:bCs/>
                <w:lang w:val="lv-LV"/>
              </w:rPr>
            </w:pPr>
            <w:r w:rsidRPr="000E2C00">
              <w:rPr>
                <w:bCs/>
                <w:lang w:val="lv-LV"/>
              </w:rPr>
              <w:t>2</w:t>
            </w:r>
          </w:p>
        </w:tc>
        <w:tc>
          <w:tcPr>
            <w:tcW w:w="1559" w:type="dxa"/>
            <w:tcBorders>
              <w:top w:val="single" w:sz="4" w:space="0" w:color="auto"/>
              <w:left w:val="single" w:sz="4" w:space="0" w:color="auto"/>
              <w:bottom w:val="single" w:sz="4" w:space="0" w:color="auto"/>
              <w:right w:val="single" w:sz="4" w:space="0" w:color="auto"/>
            </w:tcBorders>
            <w:vAlign w:val="center"/>
            <w:hideMark/>
          </w:tcPr>
          <w:p w:rsidR="00DA78C4" w:rsidRPr="000E2C00" w:rsidRDefault="00DA78C4" w:rsidP="00AA46F7">
            <w:pPr>
              <w:pStyle w:val="naisf"/>
              <w:spacing w:before="0" w:beforeAutospacing="0" w:after="0" w:afterAutospacing="0"/>
              <w:jc w:val="center"/>
              <w:rPr>
                <w:bCs/>
                <w:lang w:val="lv-LV"/>
              </w:rPr>
            </w:pPr>
            <w:r w:rsidRPr="000E2C00">
              <w:rPr>
                <w:bCs/>
                <w:lang w:val="lv-LV"/>
              </w:rPr>
              <w:t>3</w:t>
            </w:r>
          </w:p>
        </w:tc>
        <w:tc>
          <w:tcPr>
            <w:tcW w:w="1418" w:type="dxa"/>
            <w:tcBorders>
              <w:top w:val="single" w:sz="4" w:space="0" w:color="auto"/>
              <w:left w:val="single" w:sz="4" w:space="0" w:color="auto"/>
              <w:bottom w:val="single" w:sz="4" w:space="0" w:color="auto"/>
              <w:right w:val="single" w:sz="4" w:space="0" w:color="auto"/>
            </w:tcBorders>
            <w:vAlign w:val="center"/>
            <w:hideMark/>
          </w:tcPr>
          <w:p w:rsidR="00DA78C4" w:rsidRPr="000E2C00" w:rsidRDefault="00DA78C4" w:rsidP="00AA46F7">
            <w:pPr>
              <w:pStyle w:val="naisf"/>
              <w:spacing w:before="0" w:beforeAutospacing="0" w:after="0" w:afterAutospacing="0"/>
              <w:jc w:val="center"/>
              <w:rPr>
                <w:bCs/>
                <w:lang w:val="lv-LV"/>
              </w:rPr>
            </w:pPr>
            <w:r w:rsidRPr="000E2C00">
              <w:rPr>
                <w:bCs/>
                <w:lang w:val="lv-LV"/>
              </w:rPr>
              <w:t>4</w:t>
            </w:r>
          </w:p>
        </w:tc>
        <w:tc>
          <w:tcPr>
            <w:tcW w:w="1417" w:type="dxa"/>
            <w:tcBorders>
              <w:top w:val="single" w:sz="4" w:space="0" w:color="auto"/>
              <w:left w:val="single" w:sz="4" w:space="0" w:color="auto"/>
              <w:bottom w:val="single" w:sz="4" w:space="0" w:color="auto"/>
              <w:right w:val="single" w:sz="4" w:space="0" w:color="auto"/>
            </w:tcBorders>
            <w:vAlign w:val="center"/>
            <w:hideMark/>
          </w:tcPr>
          <w:p w:rsidR="00DA78C4" w:rsidRPr="000E2C00" w:rsidRDefault="00DA78C4" w:rsidP="00AA46F7">
            <w:pPr>
              <w:pStyle w:val="naisf"/>
              <w:spacing w:before="0" w:beforeAutospacing="0" w:after="0" w:afterAutospacing="0"/>
              <w:jc w:val="center"/>
              <w:rPr>
                <w:bCs/>
                <w:lang w:val="lv-LV"/>
              </w:rPr>
            </w:pPr>
            <w:r w:rsidRPr="000E2C00">
              <w:rPr>
                <w:bCs/>
                <w:lang w:val="lv-LV"/>
              </w:rPr>
              <w:t>5</w:t>
            </w:r>
          </w:p>
        </w:tc>
        <w:tc>
          <w:tcPr>
            <w:tcW w:w="1418" w:type="dxa"/>
            <w:tcBorders>
              <w:top w:val="single" w:sz="4" w:space="0" w:color="auto"/>
              <w:left w:val="single" w:sz="4" w:space="0" w:color="auto"/>
              <w:bottom w:val="single" w:sz="4" w:space="0" w:color="auto"/>
              <w:right w:val="single" w:sz="4" w:space="0" w:color="auto"/>
            </w:tcBorders>
            <w:vAlign w:val="center"/>
            <w:hideMark/>
          </w:tcPr>
          <w:p w:rsidR="00DA78C4" w:rsidRPr="000E2C00" w:rsidRDefault="00DA78C4" w:rsidP="00AA46F7">
            <w:pPr>
              <w:pStyle w:val="naisf"/>
              <w:spacing w:before="0" w:beforeAutospacing="0" w:after="0" w:afterAutospacing="0"/>
              <w:jc w:val="center"/>
              <w:rPr>
                <w:bCs/>
                <w:lang w:val="lv-LV"/>
              </w:rPr>
            </w:pPr>
            <w:r w:rsidRPr="000E2C00">
              <w:rPr>
                <w:bCs/>
                <w:lang w:val="lv-LV"/>
              </w:rPr>
              <w:t>6</w:t>
            </w:r>
          </w:p>
        </w:tc>
      </w:tr>
      <w:tr w:rsidR="007321CD" w:rsidRPr="000E2C00" w:rsidTr="008575EC">
        <w:tc>
          <w:tcPr>
            <w:tcW w:w="2411" w:type="dxa"/>
            <w:tcBorders>
              <w:top w:val="single" w:sz="4" w:space="0" w:color="auto"/>
              <w:left w:val="single" w:sz="4" w:space="0" w:color="auto"/>
              <w:bottom w:val="single" w:sz="4" w:space="0" w:color="auto"/>
              <w:right w:val="single" w:sz="4" w:space="0" w:color="auto"/>
            </w:tcBorders>
            <w:hideMark/>
          </w:tcPr>
          <w:p w:rsidR="007321CD" w:rsidRPr="000E2C00" w:rsidRDefault="007321CD" w:rsidP="00AA46F7">
            <w:pPr>
              <w:pStyle w:val="naisf"/>
              <w:spacing w:before="0" w:beforeAutospacing="0" w:after="0" w:afterAutospacing="0"/>
              <w:rPr>
                <w:i/>
                <w:lang w:val="lv-LV"/>
              </w:rPr>
            </w:pPr>
            <w:r w:rsidRPr="000E2C00">
              <w:rPr>
                <w:lang w:val="lv-LV"/>
              </w:rPr>
              <w:t>1. Budžeta ieņēmumi:</w:t>
            </w:r>
          </w:p>
        </w:tc>
        <w:tc>
          <w:tcPr>
            <w:tcW w:w="1417" w:type="dxa"/>
            <w:tcBorders>
              <w:top w:val="single" w:sz="4" w:space="0" w:color="auto"/>
              <w:left w:val="single" w:sz="4" w:space="0" w:color="auto"/>
              <w:bottom w:val="single" w:sz="4" w:space="0" w:color="auto"/>
              <w:right w:val="single" w:sz="4" w:space="0" w:color="auto"/>
            </w:tcBorders>
            <w:vAlign w:val="bottom"/>
            <w:hideMark/>
          </w:tcPr>
          <w:p w:rsidR="007321CD" w:rsidRDefault="007321CD">
            <w:pPr>
              <w:jc w:val="center"/>
              <w:rPr>
                <w:color w:val="000000"/>
              </w:rPr>
            </w:pPr>
            <w:r>
              <w:rPr>
                <w:color w:val="000000"/>
              </w:rPr>
              <w:t>0</w:t>
            </w:r>
          </w:p>
        </w:tc>
        <w:tc>
          <w:tcPr>
            <w:tcW w:w="1559" w:type="dxa"/>
            <w:tcBorders>
              <w:top w:val="single" w:sz="4" w:space="0" w:color="auto"/>
              <w:left w:val="single" w:sz="4" w:space="0" w:color="auto"/>
              <w:bottom w:val="single" w:sz="4" w:space="0" w:color="auto"/>
              <w:right w:val="single" w:sz="4" w:space="0" w:color="auto"/>
            </w:tcBorders>
            <w:vAlign w:val="bottom"/>
            <w:hideMark/>
          </w:tcPr>
          <w:p w:rsidR="007321CD" w:rsidRDefault="007321CD">
            <w:pPr>
              <w:jc w:val="center"/>
              <w:rPr>
                <w:color w:val="000000"/>
              </w:rPr>
            </w:pPr>
            <w:r>
              <w:rPr>
                <w:color w:val="000000"/>
              </w:rPr>
              <w:t>0</w:t>
            </w:r>
          </w:p>
        </w:tc>
        <w:tc>
          <w:tcPr>
            <w:tcW w:w="1418" w:type="dxa"/>
            <w:tcBorders>
              <w:top w:val="single" w:sz="4" w:space="0" w:color="auto"/>
              <w:left w:val="single" w:sz="4" w:space="0" w:color="auto"/>
              <w:bottom w:val="single" w:sz="4" w:space="0" w:color="auto"/>
              <w:right w:val="single" w:sz="4" w:space="0" w:color="auto"/>
            </w:tcBorders>
            <w:vAlign w:val="bottom"/>
            <w:hideMark/>
          </w:tcPr>
          <w:p w:rsidR="007321CD" w:rsidRDefault="007321CD" w:rsidP="007321CD">
            <w:pPr>
              <w:jc w:val="right"/>
              <w:rPr>
                <w:color w:val="000000"/>
              </w:rPr>
            </w:pPr>
            <w:r>
              <w:rPr>
                <w:color w:val="000000"/>
              </w:rPr>
              <w:t>2 821 702</w:t>
            </w:r>
          </w:p>
        </w:tc>
        <w:tc>
          <w:tcPr>
            <w:tcW w:w="1417" w:type="dxa"/>
            <w:tcBorders>
              <w:top w:val="single" w:sz="4" w:space="0" w:color="auto"/>
              <w:left w:val="single" w:sz="4" w:space="0" w:color="auto"/>
              <w:bottom w:val="single" w:sz="4" w:space="0" w:color="auto"/>
              <w:right w:val="single" w:sz="4" w:space="0" w:color="auto"/>
            </w:tcBorders>
            <w:vAlign w:val="bottom"/>
            <w:hideMark/>
          </w:tcPr>
          <w:p w:rsidR="007321CD" w:rsidRDefault="007321CD" w:rsidP="007321CD">
            <w:pPr>
              <w:jc w:val="right"/>
              <w:rPr>
                <w:color w:val="000000"/>
              </w:rPr>
            </w:pPr>
            <w:r>
              <w:rPr>
                <w:color w:val="000000"/>
              </w:rPr>
              <w:t>18 114 306</w:t>
            </w:r>
          </w:p>
        </w:tc>
        <w:tc>
          <w:tcPr>
            <w:tcW w:w="1418" w:type="dxa"/>
            <w:tcBorders>
              <w:top w:val="single" w:sz="4" w:space="0" w:color="auto"/>
              <w:left w:val="single" w:sz="4" w:space="0" w:color="auto"/>
              <w:bottom w:val="single" w:sz="4" w:space="0" w:color="auto"/>
              <w:right w:val="single" w:sz="4" w:space="0" w:color="auto"/>
            </w:tcBorders>
            <w:vAlign w:val="bottom"/>
            <w:hideMark/>
          </w:tcPr>
          <w:p w:rsidR="007321CD" w:rsidRDefault="007321CD" w:rsidP="007321CD">
            <w:pPr>
              <w:jc w:val="right"/>
              <w:rPr>
                <w:color w:val="000000"/>
              </w:rPr>
            </w:pPr>
            <w:r>
              <w:rPr>
                <w:color w:val="000000"/>
              </w:rPr>
              <w:t>27 600 241</w:t>
            </w:r>
          </w:p>
        </w:tc>
      </w:tr>
      <w:tr w:rsidR="007321CD" w:rsidRPr="000E2C00" w:rsidTr="008575EC">
        <w:tc>
          <w:tcPr>
            <w:tcW w:w="2411" w:type="dxa"/>
            <w:tcBorders>
              <w:top w:val="single" w:sz="4" w:space="0" w:color="auto"/>
              <w:left w:val="single" w:sz="4" w:space="0" w:color="auto"/>
              <w:bottom w:val="single" w:sz="4" w:space="0" w:color="auto"/>
              <w:right w:val="single" w:sz="4" w:space="0" w:color="auto"/>
            </w:tcBorders>
            <w:hideMark/>
          </w:tcPr>
          <w:p w:rsidR="007321CD" w:rsidRPr="000E2C00" w:rsidRDefault="007321CD" w:rsidP="00AA46F7">
            <w:r w:rsidRPr="000E2C00">
              <w:t>2. Budžeta izdevumi:</w:t>
            </w:r>
          </w:p>
        </w:tc>
        <w:tc>
          <w:tcPr>
            <w:tcW w:w="1417" w:type="dxa"/>
            <w:tcBorders>
              <w:top w:val="single" w:sz="4" w:space="0" w:color="auto"/>
              <w:left w:val="single" w:sz="4" w:space="0" w:color="auto"/>
              <w:bottom w:val="single" w:sz="4" w:space="0" w:color="auto"/>
              <w:right w:val="single" w:sz="4" w:space="0" w:color="auto"/>
            </w:tcBorders>
            <w:vAlign w:val="bottom"/>
            <w:hideMark/>
          </w:tcPr>
          <w:p w:rsidR="007321CD" w:rsidRDefault="007321CD">
            <w:pPr>
              <w:jc w:val="center"/>
              <w:rPr>
                <w:color w:val="000000"/>
              </w:rPr>
            </w:pPr>
            <w:r>
              <w:rPr>
                <w:color w:val="000000"/>
              </w:rPr>
              <w:t>0</w:t>
            </w:r>
          </w:p>
        </w:tc>
        <w:tc>
          <w:tcPr>
            <w:tcW w:w="1559" w:type="dxa"/>
            <w:tcBorders>
              <w:top w:val="single" w:sz="4" w:space="0" w:color="auto"/>
              <w:left w:val="single" w:sz="4" w:space="0" w:color="auto"/>
              <w:bottom w:val="single" w:sz="4" w:space="0" w:color="auto"/>
              <w:right w:val="single" w:sz="4" w:space="0" w:color="auto"/>
            </w:tcBorders>
            <w:vAlign w:val="bottom"/>
            <w:hideMark/>
          </w:tcPr>
          <w:p w:rsidR="007321CD" w:rsidRDefault="007321CD">
            <w:pPr>
              <w:jc w:val="center"/>
              <w:rPr>
                <w:color w:val="000000"/>
              </w:rPr>
            </w:pPr>
            <w:r>
              <w:rPr>
                <w:color w:val="000000"/>
              </w:rPr>
              <w:t>0</w:t>
            </w:r>
          </w:p>
        </w:tc>
        <w:tc>
          <w:tcPr>
            <w:tcW w:w="1418" w:type="dxa"/>
            <w:tcBorders>
              <w:top w:val="single" w:sz="4" w:space="0" w:color="auto"/>
              <w:left w:val="single" w:sz="4" w:space="0" w:color="auto"/>
              <w:bottom w:val="single" w:sz="4" w:space="0" w:color="auto"/>
              <w:right w:val="single" w:sz="4" w:space="0" w:color="auto"/>
            </w:tcBorders>
            <w:vAlign w:val="bottom"/>
            <w:hideMark/>
          </w:tcPr>
          <w:p w:rsidR="007321CD" w:rsidRDefault="007321CD" w:rsidP="007321CD">
            <w:pPr>
              <w:jc w:val="right"/>
              <w:rPr>
                <w:color w:val="000000"/>
              </w:rPr>
            </w:pPr>
            <w:r>
              <w:rPr>
                <w:color w:val="000000"/>
              </w:rPr>
              <w:t>3 120 470</w:t>
            </w:r>
          </w:p>
        </w:tc>
        <w:tc>
          <w:tcPr>
            <w:tcW w:w="1417" w:type="dxa"/>
            <w:tcBorders>
              <w:top w:val="single" w:sz="4" w:space="0" w:color="auto"/>
              <w:left w:val="single" w:sz="4" w:space="0" w:color="auto"/>
              <w:bottom w:val="single" w:sz="4" w:space="0" w:color="auto"/>
              <w:right w:val="single" w:sz="4" w:space="0" w:color="auto"/>
            </w:tcBorders>
            <w:vAlign w:val="bottom"/>
            <w:hideMark/>
          </w:tcPr>
          <w:p w:rsidR="007321CD" w:rsidRDefault="007321CD" w:rsidP="007321CD">
            <w:pPr>
              <w:jc w:val="right"/>
              <w:rPr>
                <w:color w:val="000000"/>
              </w:rPr>
            </w:pPr>
            <w:r>
              <w:rPr>
                <w:color w:val="000000"/>
              </w:rPr>
              <w:t>20 613 957</w:t>
            </w:r>
          </w:p>
        </w:tc>
        <w:tc>
          <w:tcPr>
            <w:tcW w:w="1418" w:type="dxa"/>
            <w:tcBorders>
              <w:top w:val="single" w:sz="4" w:space="0" w:color="auto"/>
              <w:left w:val="single" w:sz="4" w:space="0" w:color="auto"/>
              <w:bottom w:val="single" w:sz="4" w:space="0" w:color="auto"/>
              <w:right w:val="single" w:sz="4" w:space="0" w:color="auto"/>
            </w:tcBorders>
            <w:vAlign w:val="bottom"/>
            <w:hideMark/>
          </w:tcPr>
          <w:p w:rsidR="007321CD" w:rsidRDefault="007321CD" w:rsidP="007321CD">
            <w:pPr>
              <w:jc w:val="right"/>
              <w:rPr>
                <w:color w:val="000000"/>
              </w:rPr>
            </w:pPr>
            <w:r>
              <w:rPr>
                <w:color w:val="000000"/>
              </w:rPr>
              <w:t>32 919 082</w:t>
            </w:r>
          </w:p>
        </w:tc>
      </w:tr>
      <w:tr w:rsidR="007321CD" w:rsidRPr="000E2C00" w:rsidTr="008575EC">
        <w:tc>
          <w:tcPr>
            <w:tcW w:w="2411" w:type="dxa"/>
            <w:tcBorders>
              <w:top w:val="single" w:sz="4" w:space="0" w:color="auto"/>
              <w:left w:val="single" w:sz="4" w:space="0" w:color="auto"/>
              <w:bottom w:val="single" w:sz="4" w:space="0" w:color="auto"/>
              <w:right w:val="single" w:sz="4" w:space="0" w:color="auto"/>
            </w:tcBorders>
            <w:hideMark/>
          </w:tcPr>
          <w:p w:rsidR="007321CD" w:rsidRPr="000E2C00" w:rsidRDefault="007321CD" w:rsidP="00AA46F7">
            <w:r w:rsidRPr="000E2C00">
              <w:t>3. Finansiālā ietekme:</w:t>
            </w:r>
          </w:p>
        </w:tc>
        <w:tc>
          <w:tcPr>
            <w:tcW w:w="1417" w:type="dxa"/>
            <w:tcBorders>
              <w:top w:val="single" w:sz="4" w:space="0" w:color="auto"/>
              <w:left w:val="single" w:sz="4" w:space="0" w:color="auto"/>
              <w:bottom w:val="single" w:sz="4" w:space="0" w:color="auto"/>
              <w:right w:val="single" w:sz="4" w:space="0" w:color="auto"/>
            </w:tcBorders>
            <w:vAlign w:val="bottom"/>
            <w:hideMark/>
          </w:tcPr>
          <w:p w:rsidR="007321CD" w:rsidRDefault="007321CD">
            <w:pPr>
              <w:jc w:val="center"/>
              <w:rPr>
                <w:color w:val="000000"/>
              </w:rPr>
            </w:pPr>
            <w:r>
              <w:rPr>
                <w:color w:val="000000"/>
              </w:rPr>
              <w:t>0</w:t>
            </w:r>
          </w:p>
        </w:tc>
        <w:tc>
          <w:tcPr>
            <w:tcW w:w="1559" w:type="dxa"/>
            <w:tcBorders>
              <w:top w:val="single" w:sz="4" w:space="0" w:color="auto"/>
              <w:left w:val="single" w:sz="4" w:space="0" w:color="auto"/>
              <w:bottom w:val="single" w:sz="4" w:space="0" w:color="auto"/>
              <w:right w:val="single" w:sz="4" w:space="0" w:color="auto"/>
            </w:tcBorders>
            <w:vAlign w:val="bottom"/>
            <w:hideMark/>
          </w:tcPr>
          <w:p w:rsidR="007321CD" w:rsidRDefault="007321CD">
            <w:pPr>
              <w:jc w:val="center"/>
              <w:rPr>
                <w:color w:val="000000"/>
              </w:rPr>
            </w:pPr>
            <w:r>
              <w:rPr>
                <w:color w:val="000000"/>
              </w:rPr>
              <w:t>0</w:t>
            </w:r>
          </w:p>
        </w:tc>
        <w:tc>
          <w:tcPr>
            <w:tcW w:w="1418" w:type="dxa"/>
            <w:tcBorders>
              <w:top w:val="single" w:sz="4" w:space="0" w:color="auto"/>
              <w:left w:val="single" w:sz="4" w:space="0" w:color="auto"/>
              <w:bottom w:val="single" w:sz="4" w:space="0" w:color="auto"/>
              <w:right w:val="single" w:sz="4" w:space="0" w:color="auto"/>
            </w:tcBorders>
            <w:vAlign w:val="bottom"/>
            <w:hideMark/>
          </w:tcPr>
          <w:p w:rsidR="007321CD" w:rsidRDefault="007321CD" w:rsidP="007321CD">
            <w:pPr>
              <w:jc w:val="right"/>
              <w:rPr>
                <w:color w:val="000000"/>
              </w:rPr>
            </w:pPr>
            <w:r>
              <w:rPr>
                <w:color w:val="000000"/>
              </w:rPr>
              <w:t>-298 768</w:t>
            </w:r>
          </w:p>
        </w:tc>
        <w:tc>
          <w:tcPr>
            <w:tcW w:w="1417" w:type="dxa"/>
            <w:tcBorders>
              <w:top w:val="single" w:sz="4" w:space="0" w:color="auto"/>
              <w:left w:val="single" w:sz="4" w:space="0" w:color="auto"/>
              <w:bottom w:val="single" w:sz="4" w:space="0" w:color="auto"/>
              <w:right w:val="single" w:sz="4" w:space="0" w:color="auto"/>
            </w:tcBorders>
            <w:vAlign w:val="bottom"/>
            <w:hideMark/>
          </w:tcPr>
          <w:p w:rsidR="007321CD" w:rsidRDefault="007321CD" w:rsidP="007321CD">
            <w:pPr>
              <w:jc w:val="right"/>
              <w:rPr>
                <w:color w:val="000000"/>
              </w:rPr>
            </w:pPr>
            <w:r>
              <w:rPr>
                <w:color w:val="000000"/>
              </w:rPr>
              <w:t>-2 499 651</w:t>
            </w:r>
          </w:p>
        </w:tc>
        <w:tc>
          <w:tcPr>
            <w:tcW w:w="1418" w:type="dxa"/>
            <w:tcBorders>
              <w:top w:val="single" w:sz="4" w:space="0" w:color="auto"/>
              <w:left w:val="single" w:sz="4" w:space="0" w:color="auto"/>
              <w:bottom w:val="single" w:sz="4" w:space="0" w:color="auto"/>
              <w:right w:val="single" w:sz="4" w:space="0" w:color="auto"/>
            </w:tcBorders>
            <w:vAlign w:val="bottom"/>
            <w:hideMark/>
          </w:tcPr>
          <w:p w:rsidR="007321CD" w:rsidRDefault="007321CD" w:rsidP="007321CD">
            <w:pPr>
              <w:jc w:val="right"/>
              <w:rPr>
                <w:color w:val="000000"/>
              </w:rPr>
            </w:pPr>
            <w:r>
              <w:rPr>
                <w:color w:val="000000"/>
              </w:rPr>
              <w:t>-5 318 841</w:t>
            </w:r>
          </w:p>
        </w:tc>
      </w:tr>
      <w:tr w:rsidR="008575EC" w:rsidRPr="000E2C00" w:rsidTr="008575EC">
        <w:trPr>
          <w:trHeight w:val="1380"/>
        </w:trPr>
        <w:tc>
          <w:tcPr>
            <w:tcW w:w="2411" w:type="dxa"/>
            <w:tcBorders>
              <w:top w:val="single" w:sz="4" w:space="0" w:color="auto"/>
              <w:left w:val="single" w:sz="4" w:space="0" w:color="auto"/>
              <w:bottom w:val="single" w:sz="4" w:space="0" w:color="auto"/>
              <w:right w:val="single" w:sz="4" w:space="0" w:color="auto"/>
            </w:tcBorders>
            <w:hideMark/>
          </w:tcPr>
          <w:p w:rsidR="004C14EB" w:rsidRPr="000E2C00" w:rsidRDefault="004C14EB" w:rsidP="00AA46F7">
            <w:r w:rsidRPr="000E2C00">
              <w:t>4. Finanšu līdzekļi papildu izdevumu finansēšanai (kompensējošu izdevumu samazinājumu norāda ar "+" zīmi)</w:t>
            </w:r>
          </w:p>
        </w:tc>
        <w:tc>
          <w:tcPr>
            <w:tcW w:w="1417" w:type="dxa"/>
            <w:tcBorders>
              <w:top w:val="single" w:sz="4" w:space="0" w:color="auto"/>
              <w:left w:val="single" w:sz="4" w:space="0" w:color="auto"/>
              <w:bottom w:val="single" w:sz="4" w:space="0" w:color="auto"/>
              <w:right w:val="single" w:sz="4" w:space="0" w:color="auto"/>
            </w:tcBorders>
            <w:hideMark/>
          </w:tcPr>
          <w:p w:rsidR="004C14EB" w:rsidRPr="000E2C00" w:rsidRDefault="00F65398" w:rsidP="00AA46F7">
            <w:pPr>
              <w:pStyle w:val="naisf"/>
              <w:spacing w:before="0" w:beforeAutospacing="0" w:after="0" w:afterAutospacing="0"/>
              <w:jc w:val="center"/>
              <w:rPr>
                <w:sz w:val="22"/>
                <w:szCs w:val="22"/>
                <w:lang w:val="lv-LV"/>
              </w:rPr>
            </w:pPr>
            <w:r w:rsidRPr="000E2C00">
              <w:rPr>
                <w:sz w:val="22"/>
                <w:szCs w:val="22"/>
                <w:lang w:val="lv-LV"/>
              </w:rPr>
              <w:t>0</w:t>
            </w:r>
          </w:p>
        </w:tc>
        <w:tc>
          <w:tcPr>
            <w:tcW w:w="1559" w:type="dxa"/>
            <w:tcBorders>
              <w:top w:val="single" w:sz="4" w:space="0" w:color="auto"/>
              <w:left w:val="single" w:sz="4" w:space="0" w:color="auto"/>
              <w:bottom w:val="single" w:sz="4" w:space="0" w:color="auto"/>
              <w:right w:val="single" w:sz="4" w:space="0" w:color="auto"/>
            </w:tcBorders>
            <w:hideMark/>
          </w:tcPr>
          <w:p w:rsidR="004C14EB" w:rsidRPr="000E2C00" w:rsidRDefault="004C14EB" w:rsidP="00AA46F7">
            <w:pPr>
              <w:pStyle w:val="naisf"/>
              <w:spacing w:before="0" w:beforeAutospacing="0" w:after="0" w:afterAutospacing="0"/>
              <w:jc w:val="center"/>
              <w:rPr>
                <w:sz w:val="22"/>
                <w:szCs w:val="22"/>
                <w:lang w:val="lv-LV"/>
              </w:rPr>
            </w:pPr>
            <w:r w:rsidRPr="000E2C00">
              <w:rPr>
                <w:sz w:val="22"/>
                <w:szCs w:val="22"/>
                <w:lang w:val="lv-LV"/>
              </w:rPr>
              <w:t>0</w:t>
            </w:r>
          </w:p>
        </w:tc>
        <w:tc>
          <w:tcPr>
            <w:tcW w:w="1418" w:type="dxa"/>
            <w:tcBorders>
              <w:top w:val="single" w:sz="4" w:space="0" w:color="auto"/>
              <w:left w:val="single" w:sz="4" w:space="0" w:color="auto"/>
              <w:bottom w:val="single" w:sz="4" w:space="0" w:color="auto"/>
              <w:right w:val="single" w:sz="4" w:space="0" w:color="auto"/>
            </w:tcBorders>
            <w:hideMark/>
          </w:tcPr>
          <w:p w:rsidR="004C14EB" w:rsidRPr="000E2C00" w:rsidRDefault="004C14EB" w:rsidP="00AA46F7">
            <w:pPr>
              <w:pStyle w:val="naisf"/>
              <w:spacing w:before="0" w:beforeAutospacing="0" w:after="0" w:afterAutospacing="0"/>
              <w:jc w:val="center"/>
              <w:rPr>
                <w:sz w:val="22"/>
                <w:szCs w:val="22"/>
                <w:lang w:val="lv-LV"/>
              </w:rPr>
            </w:pPr>
            <w:r w:rsidRPr="000E2C00">
              <w:rPr>
                <w:sz w:val="22"/>
                <w:szCs w:val="22"/>
                <w:lang w:val="lv-LV"/>
              </w:rPr>
              <w:t>0</w:t>
            </w:r>
          </w:p>
        </w:tc>
        <w:tc>
          <w:tcPr>
            <w:tcW w:w="1417" w:type="dxa"/>
            <w:tcBorders>
              <w:top w:val="single" w:sz="4" w:space="0" w:color="auto"/>
              <w:left w:val="single" w:sz="4" w:space="0" w:color="auto"/>
              <w:bottom w:val="single" w:sz="4" w:space="0" w:color="auto"/>
              <w:right w:val="single" w:sz="4" w:space="0" w:color="auto"/>
            </w:tcBorders>
            <w:hideMark/>
          </w:tcPr>
          <w:p w:rsidR="004C14EB" w:rsidRPr="000E2C00" w:rsidRDefault="004C14EB" w:rsidP="00AA46F7">
            <w:pPr>
              <w:pStyle w:val="naisf"/>
              <w:spacing w:before="0" w:beforeAutospacing="0" w:after="0" w:afterAutospacing="0"/>
              <w:jc w:val="center"/>
              <w:rPr>
                <w:sz w:val="22"/>
                <w:szCs w:val="22"/>
                <w:lang w:val="lv-LV"/>
              </w:rPr>
            </w:pPr>
            <w:r w:rsidRPr="000E2C00">
              <w:rPr>
                <w:sz w:val="22"/>
                <w:szCs w:val="22"/>
                <w:lang w:val="lv-LV"/>
              </w:rPr>
              <w:t>0</w:t>
            </w:r>
          </w:p>
        </w:tc>
        <w:tc>
          <w:tcPr>
            <w:tcW w:w="1418" w:type="dxa"/>
            <w:tcBorders>
              <w:top w:val="single" w:sz="4" w:space="0" w:color="auto"/>
              <w:left w:val="single" w:sz="4" w:space="0" w:color="auto"/>
              <w:bottom w:val="single" w:sz="4" w:space="0" w:color="auto"/>
              <w:right w:val="single" w:sz="4" w:space="0" w:color="auto"/>
            </w:tcBorders>
            <w:hideMark/>
          </w:tcPr>
          <w:p w:rsidR="004C14EB" w:rsidRPr="000E2C00" w:rsidRDefault="004C14EB" w:rsidP="00AA46F7">
            <w:pPr>
              <w:pStyle w:val="naisf"/>
              <w:spacing w:before="0" w:beforeAutospacing="0" w:after="0" w:afterAutospacing="0"/>
              <w:jc w:val="center"/>
              <w:rPr>
                <w:sz w:val="22"/>
                <w:szCs w:val="22"/>
                <w:lang w:val="lv-LV"/>
              </w:rPr>
            </w:pPr>
            <w:r w:rsidRPr="000E2C00">
              <w:rPr>
                <w:sz w:val="22"/>
                <w:szCs w:val="22"/>
                <w:lang w:val="lv-LV"/>
              </w:rPr>
              <w:t>0</w:t>
            </w:r>
          </w:p>
        </w:tc>
      </w:tr>
      <w:tr w:rsidR="008575EC" w:rsidRPr="000E2C00" w:rsidTr="008575EC">
        <w:tc>
          <w:tcPr>
            <w:tcW w:w="2411" w:type="dxa"/>
            <w:tcBorders>
              <w:top w:val="single" w:sz="4" w:space="0" w:color="auto"/>
              <w:left w:val="single" w:sz="4" w:space="0" w:color="auto"/>
              <w:bottom w:val="single" w:sz="4" w:space="0" w:color="auto"/>
              <w:right w:val="single" w:sz="4" w:space="0" w:color="auto"/>
            </w:tcBorders>
            <w:hideMark/>
          </w:tcPr>
          <w:p w:rsidR="004C14EB" w:rsidRPr="000E2C00" w:rsidRDefault="004C14EB" w:rsidP="00AA46F7">
            <w:r w:rsidRPr="000E2C00">
              <w:t>5. Precizēta finansiālā ietekme:</w:t>
            </w:r>
          </w:p>
        </w:tc>
        <w:tc>
          <w:tcPr>
            <w:tcW w:w="1417" w:type="dxa"/>
            <w:tcBorders>
              <w:top w:val="single" w:sz="4" w:space="0" w:color="auto"/>
              <w:left w:val="single" w:sz="4" w:space="0" w:color="auto"/>
              <w:bottom w:val="single" w:sz="4" w:space="0" w:color="auto"/>
              <w:right w:val="single" w:sz="4" w:space="0" w:color="auto"/>
            </w:tcBorders>
            <w:hideMark/>
          </w:tcPr>
          <w:p w:rsidR="004C14EB" w:rsidRPr="000E2C00" w:rsidRDefault="00F65398" w:rsidP="00AA46F7">
            <w:pPr>
              <w:pStyle w:val="naisf"/>
              <w:spacing w:before="0" w:beforeAutospacing="0" w:after="0" w:afterAutospacing="0"/>
              <w:jc w:val="center"/>
              <w:rPr>
                <w:sz w:val="22"/>
                <w:szCs w:val="22"/>
                <w:lang w:val="lv-LV"/>
              </w:rPr>
            </w:pPr>
            <w:r w:rsidRPr="000E2C00">
              <w:rPr>
                <w:sz w:val="22"/>
                <w:szCs w:val="22"/>
                <w:lang w:val="lv-LV"/>
              </w:rPr>
              <w:t>0</w:t>
            </w:r>
          </w:p>
        </w:tc>
        <w:tc>
          <w:tcPr>
            <w:tcW w:w="1559" w:type="dxa"/>
            <w:tcBorders>
              <w:top w:val="single" w:sz="4" w:space="0" w:color="auto"/>
              <w:left w:val="single" w:sz="4" w:space="0" w:color="auto"/>
              <w:bottom w:val="single" w:sz="4" w:space="0" w:color="auto"/>
              <w:right w:val="single" w:sz="4" w:space="0" w:color="auto"/>
            </w:tcBorders>
            <w:hideMark/>
          </w:tcPr>
          <w:p w:rsidR="004C14EB" w:rsidRPr="000E2C00" w:rsidRDefault="00F65398" w:rsidP="00AA46F7">
            <w:pPr>
              <w:pStyle w:val="naisf"/>
              <w:spacing w:before="0" w:beforeAutospacing="0" w:after="0" w:afterAutospacing="0"/>
              <w:jc w:val="center"/>
              <w:rPr>
                <w:sz w:val="22"/>
                <w:szCs w:val="22"/>
                <w:lang w:val="lv-LV"/>
              </w:rPr>
            </w:pPr>
            <w:r w:rsidRPr="000E2C00">
              <w:rPr>
                <w:sz w:val="22"/>
                <w:szCs w:val="22"/>
                <w:lang w:val="lv-LV"/>
              </w:rPr>
              <w:t>0</w:t>
            </w:r>
          </w:p>
        </w:tc>
        <w:tc>
          <w:tcPr>
            <w:tcW w:w="1418" w:type="dxa"/>
            <w:tcBorders>
              <w:top w:val="single" w:sz="4" w:space="0" w:color="auto"/>
              <w:left w:val="single" w:sz="4" w:space="0" w:color="auto"/>
              <w:bottom w:val="single" w:sz="4" w:space="0" w:color="auto"/>
              <w:right w:val="single" w:sz="4" w:space="0" w:color="auto"/>
            </w:tcBorders>
            <w:hideMark/>
          </w:tcPr>
          <w:p w:rsidR="004C14EB" w:rsidRPr="000E2C00" w:rsidRDefault="00F65398" w:rsidP="00AA46F7">
            <w:pPr>
              <w:jc w:val="center"/>
              <w:rPr>
                <w:sz w:val="22"/>
                <w:szCs w:val="22"/>
              </w:rPr>
            </w:pPr>
            <w:r w:rsidRPr="000E2C00">
              <w:rPr>
                <w:sz w:val="22"/>
                <w:szCs w:val="22"/>
              </w:rPr>
              <w:t>0</w:t>
            </w:r>
          </w:p>
        </w:tc>
        <w:tc>
          <w:tcPr>
            <w:tcW w:w="1417" w:type="dxa"/>
            <w:tcBorders>
              <w:top w:val="single" w:sz="4" w:space="0" w:color="auto"/>
              <w:left w:val="single" w:sz="4" w:space="0" w:color="auto"/>
              <w:bottom w:val="single" w:sz="4" w:space="0" w:color="auto"/>
              <w:right w:val="single" w:sz="4" w:space="0" w:color="auto"/>
            </w:tcBorders>
            <w:hideMark/>
          </w:tcPr>
          <w:p w:rsidR="004C14EB" w:rsidRPr="000E2C00" w:rsidRDefault="00F65398" w:rsidP="00AA46F7">
            <w:pPr>
              <w:jc w:val="center"/>
              <w:rPr>
                <w:sz w:val="22"/>
                <w:szCs w:val="22"/>
              </w:rPr>
            </w:pPr>
            <w:r w:rsidRPr="000E2C00">
              <w:rPr>
                <w:sz w:val="22"/>
                <w:szCs w:val="22"/>
              </w:rPr>
              <w:t>0</w:t>
            </w:r>
          </w:p>
        </w:tc>
        <w:tc>
          <w:tcPr>
            <w:tcW w:w="1418" w:type="dxa"/>
            <w:tcBorders>
              <w:top w:val="single" w:sz="4" w:space="0" w:color="auto"/>
              <w:left w:val="single" w:sz="4" w:space="0" w:color="auto"/>
              <w:bottom w:val="single" w:sz="4" w:space="0" w:color="auto"/>
              <w:right w:val="single" w:sz="4" w:space="0" w:color="auto"/>
            </w:tcBorders>
            <w:hideMark/>
          </w:tcPr>
          <w:p w:rsidR="004C14EB" w:rsidRPr="000E2C00" w:rsidRDefault="00F65398" w:rsidP="00AA46F7">
            <w:pPr>
              <w:jc w:val="center"/>
              <w:rPr>
                <w:sz w:val="22"/>
                <w:szCs w:val="22"/>
              </w:rPr>
            </w:pPr>
            <w:r w:rsidRPr="000E2C00">
              <w:rPr>
                <w:sz w:val="22"/>
                <w:szCs w:val="22"/>
              </w:rPr>
              <w:t>0</w:t>
            </w:r>
          </w:p>
        </w:tc>
      </w:tr>
      <w:tr w:rsidR="004C14EB" w:rsidRPr="000E2C00" w:rsidTr="008575EC">
        <w:tc>
          <w:tcPr>
            <w:tcW w:w="2411" w:type="dxa"/>
            <w:tcBorders>
              <w:top w:val="single" w:sz="4" w:space="0" w:color="auto"/>
              <w:left w:val="single" w:sz="4" w:space="0" w:color="auto"/>
              <w:bottom w:val="single" w:sz="4" w:space="0" w:color="auto"/>
              <w:right w:val="single" w:sz="4" w:space="0" w:color="auto"/>
            </w:tcBorders>
            <w:hideMark/>
          </w:tcPr>
          <w:p w:rsidR="004C14EB" w:rsidRPr="000E2C00" w:rsidRDefault="004C14EB" w:rsidP="00AA46F7">
            <w:r w:rsidRPr="000E2C00">
              <w:t>6. Detalizēts ieņēmumu un izdevumu aprēķins (ja nepie</w:t>
            </w:r>
            <w:r w:rsidRPr="000E2C00">
              <w:softHyphen/>
              <w:t>ciešams, detalizētu ieņēmumu un izdevumu aprēķinu var pie</w:t>
            </w:r>
            <w:r w:rsidRPr="000E2C00">
              <w:softHyphen/>
              <w:t>vienot anotācijas pielikumā):</w:t>
            </w:r>
          </w:p>
        </w:tc>
        <w:tc>
          <w:tcPr>
            <w:tcW w:w="7229" w:type="dxa"/>
            <w:gridSpan w:val="5"/>
            <w:vMerge w:val="restart"/>
            <w:tcBorders>
              <w:top w:val="single" w:sz="4" w:space="0" w:color="auto"/>
              <w:left w:val="single" w:sz="4" w:space="0" w:color="auto"/>
              <w:bottom w:val="single" w:sz="4" w:space="0" w:color="auto"/>
              <w:right w:val="single" w:sz="4" w:space="0" w:color="auto"/>
            </w:tcBorders>
            <w:vAlign w:val="center"/>
          </w:tcPr>
          <w:p w:rsidR="00784F9A" w:rsidRDefault="008249B3" w:rsidP="00784F9A">
            <w:pPr>
              <w:pStyle w:val="naiskr"/>
              <w:spacing w:before="40" w:beforeAutospacing="0" w:after="40" w:afterAutospacing="0"/>
              <w:ind w:left="57" w:right="57"/>
              <w:jc w:val="both"/>
            </w:pPr>
            <w:r w:rsidRPr="008249B3">
              <w:t xml:space="preserve">Kopējais attiecināmais finansējums ir 194 364 718 </w:t>
            </w:r>
            <w:r w:rsidRPr="008249B3">
              <w:rPr>
                <w:i/>
              </w:rPr>
              <w:t>euro</w:t>
            </w:r>
            <w:r w:rsidRPr="008249B3">
              <w:t xml:space="preserve">, tai skaitā ERAF finansējums – 152 136 253 </w:t>
            </w:r>
            <w:r w:rsidRPr="008249B3">
              <w:rPr>
                <w:i/>
              </w:rPr>
              <w:t>euro</w:t>
            </w:r>
            <w:r w:rsidRPr="008249B3">
              <w:t xml:space="preserve"> apmērā un nacionālais finansējums 42 228 46</w:t>
            </w:r>
            <w:r w:rsidR="00F3058C">
              <w:t>5</w:t>
            </w:r>
            <w:r w:rsidRPr="008249B3">
              <w:t xml:space="preserve"> </w:t>
            </w:r>
            <w:r w:rsidRPr="008249B3">
              <w:rPr>
                <w:i/>
              </w:rPr>
              <w:t>euro</w:t>
            </w:r>
            <w:r w:rsidRPr="008249B3">
              <w:t xml:space="preserve">, tai skaitā valsts budžeta finansējums 31 580 855 </w:t>
            </w:r>
            <w:r w:rsidRPr="008249B3">
              <w:rPr>
                <w:i/>
              </w:rPr>
              <w:t>euro</w:t>
            </w:r>
            <w:r w:rsidRPr="008249B3">
              <w:t xml:space="preserve"> un nacionālais privātais finansējums 10 647 610 </w:t>
            </w:r>
            <w:r w:rsidRPr="008249B3">
              <w:rPr>
                <w:i/>
              </w:rPr>
              <w:t>euro</w:t>
            </w:r>
            <w:r w:rsidRPr="008249B3">
              <w:t xml:space="preserve"> apmērā</w:t>
            </w:r>
            <w:r>
              <w:t xml:space="preserve">. </w:t>
            </w:r>
            <w:r w:rsidR="003F3A56" w:rsidRPr="008249B3">
              <w:t xml:space="preserve"> </w:t>
            </w:r>
            <w:r>
              <w:t>Valsts budžeta finansējums ietver</w:t>
            </w:r>
            <w:r w:rsidR="003F3A56" w:rsidRPr="008249B3">
              <w:t xml:space="preserve"> ar 2016.gada 9.augusta</w:t>
            </w:r>
            <w:r w:rsidR="003F3A56">
              <w:t xml:space="preserve"> Ministru kabineta protokollēmuma Nr.39 45.pargr. 3.2.punktā noteikto par papildus valsts budžeta piešķīrumu 15 380 890 </w:t>
            </w:r>
            <w:r w:rsidR="003F3A56" w:rsidRPr="008249B3">
              <w:rPr>
                <w:i/>
              </w:rPr>
              <w:t>eur</w:t>
            </w:r>
            <w:r w:rsidRPr="008249B3">
              <w:rPr>
                <w:i/>
              </w:rPr>
              <w:t>o</w:t>
            </w:r>
            <w:r w:rsidR="003F3A56">
              <w:t xml:space="preserve"> apmērā</w:t>
            </w:r>
            <w:r>
              <w:t xml:space="preserve"> </w:t>
            </w:r>
            <w:r w:rsidRPr="000E2C00">
              <w:rPr>
                <w:bCs/>
              </w:rPr>
              <w:t>PSKUS</w:t>
            </w:r>
            <w:r>
              <w:rPr>
                <w:bCs/>
              </w:rPr>
              <w:t xml:space="preserve"> projekta īstenošanai 2021.un 2022.gadā</w:t>
            </w:r>
            <w:r w:rsidR="003F3A56">
              <w:t xml:space="preserve">. </w:t>
            </w:r>
          </w:p>
          <w:p w:rsidR="00784F9A" w:rsidRDefault="00784F9A" w:rsidP="00784F9A">
            <w:pPr>
              <w:pStyle w:val="naiskr"/>
              <w:spacing w:before="40" w:beforeAutospacing="0" w:after="40" w:afterAutospacing="0"/>
              <w:ind w:left="57" w:right="57"/>
              <w:jc w:val="both"/>
            </w:pPr>
            <w:r>
              <w:t>P</w:t>
            </w:r>
            <w:r w:rsidRPr="00784F9A">
              <w:t xml:space="preserve">irmās projektu iesniegumu atlases kārtas ietvaros pieejamais kopējais attiecināmais finansējums ir 82 991 202 </w:t>
            </w:r>
            <w:r w:rsidRPr="00784F9A">
              <w:rPr>
                <w:i/>
              </w:rPr>
              <w:t>euro</w:t>
            </w:r>
            <w:r w:rsidRPr="00784F9A">
              <w:t xml:space="preserve">, tai skaitā ERAF finansējums – 70 542 521 </w:t>
            </w:r>
            <w:r w:rsidRPr="00784F9A">
              <w:rPr>
                <w:i/>
              </w:rPr>
              <w:t>euro</w:t>
            </w:r>
            <w:r w:rsidRPr="00784F9A">
              <w:t xml:space="preserve"> apmērā un nacionālais finansējums 12 448 681 </w:t>
            </w:r>
            <w:r w:rsidRPr="00784F9A">
              <w:rPr>
                <w:i/>
              </w:rPr>
              <w:t>euro</w:t>
            </w:r>
            <w:r w:rsidRPr="00784F9A">
              <w:t xml:space="preserve">, tai skaitā valsts budžeta finansējums 7 469 208 </w:t>
            </w:r>
            <w:r w:rsidRPr="00784F9A">
              <w:rPr>
                <w:i/>
              </w:rPr>
              <w:t>euro</w:t>
            </w:r>
            <w:r w:rsidRPr="00784F9A">
              <w:t xml:space="preserve"> un nacionālais privātais finansējums 4 979 473 </w:t>
            </w:r>
            <w:r w:rsidRPr="00784F9A">
              <w:rPr>
                <w:i/>
              </w:rPr>
              <w:t>euro</w:t>
            </w:r>
            <w:r>
              <w:t>.</w:t>
            </w:r>
            <w:bookmarkStart w:id="33" w:name="_Ref469399013"/>
          </w:p>
          <w:p w:rsidR="00784F9A" w:rsidRPr="00784F9A" w:rsidRDefault="00784F9A" w:rsidP="00784F9A">
            <w:pPr>
              <w:pStyle w:val="naiskr"/>
              <w:spacing w:before="40" w:beforeAutospacing="0" w:after="40" w:afterAutospacing="0"/>
              <w:ind w:left="57" w:right="57"/>
              <w:jc w:val="both"/>
            </w:pPr>
            <w:r>
              <w:t>O</w:t>
            </w:r>
            <w:r w:rsidRPr="00784F9A">
              <w:t xml:space="preserve">trās projektu iesniegumu atlases kārtas ietvaros pieejamais kopējais attiecināmais finansējums ir 91 068 678 </w:t>
            </w:r>
            <w:r w:rsidRPr="00784F9A">
              <w:rPr>
                <w:i/>
              </w:rPr>
              <w:t>euro</w:t>
            </w:r>
            <w:r w:rsidRPr="00784F9A">
              <w:t xml:space="preserve">, tai skaitā ERAF finansējums – 64 334 618 </w:t>
            </w:r>
            <w:r w:rsidRPr="00784F9A">
              <w:rPr>
                <w:i/>
              </w:rPr>
              <w:t>euro</w:t>
            </w:r>
            <w:r w:rsidRPr="00784F9A">
              <w:t xml:space="preserve"> apmērā un nacionālais finansējums 26 734 060 </w:t>
            </w:r>
            <w:r w:rsidRPr="00784F9A">
              <w:rPr>
                <w:i/>
              </w:rPr>
              <w:t>euro</w:t>
            </w:r>
            <w:r w:rsidRPr="00784F9A">
              <w:t xml:space="preserve">, tai skaitā valsts budžeta finansējums 22 284 211 </w:t>
            </w:r>
            <w:r w:rsidRPr="00784F9A">
              <w:rPr>
                <w:i/>
              </w:rPr>
              <w:t>euro</w:t>
            </w:r>
            <w:r w:rsidRPr="00784F9A">
              <w:t xml:space="preserve"> un nacionālais privātais finansējums 4 449 849 </w:t>
            </w:r>
            <w:r w:rsidRPr="00784F9A">
              <w:rPr>
                <w:i/>
              </w:rPr>
              <w:t>euro</w:t>
            </w:r>
            <w:r w:rsidRPr="00784F9A">
              <w:rPr>
                <w:sz w:val="28"/>
                <w:szCs w:val="28"/>
              </w:rPr>
              <w:t>.</w:t>
            </w:r>
            <w:bookmarkEnd w:id="33"/>
          </w:p>
          <w:p w:rsidR="004C14EB" w:rsidRPr="000E2C00" w:rsidRDefault="004C14EB" w:rsidP="008575EC">
            <w:pPr>
              <w:pStyle w:val="naiskr"/>
              <w:spacing w:before="40" w:beforeAutospacing="0" w:after="40" w:afterAutospacing="0"/>
              <w:ind w:left="57" w:right="57"/>
              <w:jc w:val="both"/>
            </w:pPr>
            <w:r w:rsidRPr="000E2C00">
              <w:t xml:space="preserve">Budžeta ieņēmumi ir finansējuma </w:t>
            </w:r>
            <w:r w:rsidR="003F0BCF" w:rsidRPr="000E2C00">
              <w:t>ERAF</w:t>
            </w:r>
            <w:r w:rsidRPr="000E2C00">
              <w:t xml:space="preserve"> daļa no projekta attiecinām</w:t>
            </w:r>
            <w:r w:rsidR="001F2D21" w:rsidRPr="000E2C00">
              <w:t>aj</w:t>
            </w:r>
            <w:r w:rsidRPr="000E2C00">
              <w:t xml:space="preserve">ām izmaksām. </w:t>
            </w:r>
            <w:r w:rsidR="001F2D21" w:rsidRPr="000E2C00">
              <w:t xml:space="preserve">SAM </w:t>
            </w:r>
            <w:r w:rsidRPr="000E2C00">
              <w:t>plānots ieviest līdz 20</w:t>
            </w:r>
            <w:r w:rsidR="00452AA8" w:rsidRPr="000E2C00">
              <w:t>22</w:t>
            </w:r>
            <w:r w:rsidRPr="000E2C00">
              <w:t xml:space="preserve">.gada </w:t>
            </w:r>
            <w:r w:rsidR="00452AA8" w:rsidRPr="000E2C00">
              <w:t>31.decembrim</w:t>
            </w:r>
            <w:r w:rsidRPr="000E2C00">
              <w:t>. Pirmajā ieviešanas gadā</w:t>
            </w:r>
            <w:r w:rsidR="00452AA8" w:rsidRPr="000E2C00">
              <w:t xml:space="preserve"> (2016.gadā) </w:t>
            </w:r>
            <w:r w:rsidR="00AF5CE1" w:rsidRPr="000E2C00">
              <w:t xml:space="preserve">nav </w:t>
            </w:r>
            <w:r w:rsidR="00452AA8" w:rsidRPr="000E2C00">
              <w:t>plānots apgūt</w:t>
            </w:r>
            <w:r w:rsidRPr="000E2C00">
              <w:t xml:space="preserve"> </w:t>
            </w:r>
            <w:r w:rsidR="00452AA8" w:rsidRPr="000E2C00">
              <w:t xml:space="preserve">finansējumu, </w:t>
            </w:r>
            <w:r w:rsidR="00A37B8E">
              <w:t>sākot ar otro gadu paredzēts:</w:t>
            </w:r>
          </w:p>
          <w:p w:rsidR="00E17847" w:rsidRPr="000E2C00" w:rsidRDefault="004C14EB" w:rsidP="00E17847">
            <w:pPr>
              <w:pStyle w:val="naiskr"/>
              <w:numPr>
                <w:ilvl w:val="0"/>
                <w:numId w:val="1"/>
              </w:numPr>
              <w:spacing w:before="40" w:beforeAutospacing="0" w:after="40" w:afterAutospacing="0"/>
              <w:ind w:left="341" w:right="57" w:hanging="284"/>
              <w:jc w:val="both"/>
            </w:pPr>
            <w:r w:rsidRPr="000E2C00">
              <w:rPr>
                <w:b/>
                <w:u w:val="single"/>
              </w:rPr>
              <w:t>201</w:t>
            </w:r>
            <w:r w:rsidR="003F0BCF" w:rsidRPr="000E2C00">
              <w:rPr>
                <w:b/>
                <w:u w:val="single"/>
              </w:rPr>
              <w:t>7</w:t>
            </w:r>
            <w:r w:rsidRPr="000E2C00">
              <w:rPr>
                <w:b/>
                <w:u w:val="single"/>
              </w:rPr>
              <w:t>.gadam</w:t>
            </w:r>
            <w:r w:rsidRPr="000E2C00">
              <w:t xml:space="preserve"> kopējās izmaksas </w:t>
            </w:r>
            <w:r w:rsidR="008249B3">
              <w:t>3</w:t>
            </w:r>
            <w:r w:rsidR="00784F9A">
              <w:t> 319 649</w:t>
            </w:r>
            <w:r w:rsidRPr="000E2C00">
              <w:rPr>
                <w:i/>
              </w:rPr>
              <w:t xml:space="preserve"> euro</w:t>
            </w:r>
            <w:r w:rsidRPr="000E2C00">
              <w:t xml:space="preserve">, tai skaitā </w:t>
            </w:r>
            <w:r w:rsidR="00356A38" w:rsidRPr="000E2C00">
              <w:t>ERAF</w:t>
            </w:r>
            <w:r w:rsidRPr="000E2C00">
              <w:t xml:space="preserve"> finansējums </w:t>
            </w:r>
            <w:bookmarkStart w:id="34" w:name="OLE_LINK7"/>
            <w:r w:rsidR="00784F9A">
              <w:t>2 821 702</w:t>
            </w:r>
            <w:r w:rsidRPr="000E2C00">
              <w:rPr>
                <w:i/>
              </w:rPr>
              <w:t xml:space="preserve"> euro</w:t>
            </w:r>
            <w:r w:rsidRPr="000E2C00">
              <w:t xml:space="preserve"> </w:t>
            </w:r>
            <w:bookmarkEnd w:id="34"/>
            <w:r w:rsidR="00356A38" w:rsidRPr="000E2C00">
              <w:t xml:space="preserve">un valsts budžeta finansējums </w:t>
            </w:r>
            <w:r w:rsidR="00784F9A">
              <w:t>298 768</w:t>
            </w:r>
            <w:r w:rsidR="00356A38" w:rsidRPr="000E2C00">
              <w:t xml:space="preserve"> </w:t>
            </w:r>
            <w:r w:rsidR="00356A38" w:rsidRPr="000E2C00">
              <w:rPr>
                <w:i/>
              </w:rPr>
              <w:t>euro</w:t>
            </w:r>
            <w:r w:rsidR="00356A38" w:rsidRPr="000E2C00">
              <w:t xml:space="preserve">  un nacionālais privātais</w:t>
            </w:r>
            <w:r w:rsidR="00AF4A73" w:rsidRPr="000E2C00">
              <w:t xml:space="preserve"> finansējums</w:t>
            </w:r>
            <w:r w:rsidR="00356A38" w:rsidRPr="000E2C00">
              <w:t xml:space="preserve"> </w:t>
            </w:r>
            <w:r w:rsidR="00784F9A">
              <w:t>199 179</w:t>
            </w:r>
            <w:r w:rsidR="00356A38" w:rsidRPr="000E2C00">
              <w:t xml:space="preserve"> </w:t>
            </w:r>
            <w:r w:rsidR="00356A38" w:rsidRPr="000E2C00">
              <w:rPr>
                <w:i/>
              </w:rPr>
              <w:t>euro</w:t>
            </w:r>
            <w:r w:rsidR="00356A38" w:rsidRPr="000E2C00">
              <w:t xml:space="preserve">  apmērā</w:t>
            </w:r>
            <w:r w:rsidRPr="000E2C00">
              <w:t xml:space="preserve">. </w:t>
            </w:r>
            <w:r w:rsidR="00356A38" w:rsidRPr="000E2C00">
              <w:t>Finansējums 2017.gadam tiks iestrādāts budžeta ilgtermiņa saistībās</w:t>
            </w:r>
            <w:r w:rsidR="00E17847" w:rsidRPr="000E2C00">
              <w:t>.</w:t>
            </w:r>
          </w:p>
          <w:p w:rsidR="004C14EB" w:rsidRPr="000E2C00" w:rsidRDefault="004C14EB" w:rsidP="00AA46F7">
            <w:pPr>
              <w:pStyle w:val="naiskr"/>
              <w:numPr>
                <w:ilvl w:val="0"/>
                <w:numId w:val="1"/>
              </w:numPr>
              <w:spacing w:before="40" w:beforeAutospacing="0" w:after="40" w:afterAutospacing="0"/>
              <w:ind w:left="341" w:right="57" w:hanging="284"/>
              <w:jc w:val="both"/>
            </w:pPr>
            <w:r w:rsidRPr="000E2C00">
              <w:rPr>
                <w:b/>
                <w:u w:val="single"/>
              </w:rPr>
              <w:t>201</w:t>
            </w:r>
            <w:r w:rsidR="003F0BCF" w:rsidRPr="000E2C00">
              <w:rPr>
                <w:b/>
                <w:u w:val="single"/>
              </w:rPr>
              <w:t>8</w:t>
            </w:r>
            <w:r w:rsidRPr="000E2C00">
              <w:rPr>
                <w:b/>
                <w:u w:val="single"/>
              </w:rPr>
              <w:t xml:space="preserve">.gadam </w:t>
            </w:r>
            <w:r w:rsidR="00356A38" w:rsidRPr="000E2C00">
              <w:t xml:space="preserve">kopējās izmaksas </w:t>
            </w:r>
            <w:r w:rsidR="008249B3">
              <w:t>2</w:t>
            </w:r>
            <w:r w:rsidR="00784F9A">
              <w:t>1 889 178</w:t>
            </w:r>
            <w:r w:rsidR="00356A38" w:rsidRPr="000E2C00">
              <w:rPr>
                <w:i/>
              </w:rPr>
              <w:t xml:space="preserve"> euro</w:t>
            </w:r>
            <w:r w:rsidR="00356A38" w:rsidRPr="000E2C00">
              <w:t xml:space="preserve">, tai skaitā ERAF finansējums </w:t>
            </w:r>
            <w:r w:rsidR="00784F9A">
              <w:t>18 114 306</w:t>
            </w:r>
            <w:r w:rsidR="00356A38" w:rsidRPr="000E2C00">
              <w:rPr>
                <w:i/>
              </w:rPr>
              <w:t xml:space="preserve"> euro</w:t>
            </w:r>
            <w:r w:rsidR="00356A38" w:rsidRPr="000E2C00">
              <w:t xml:space="preserve"> un valsts budžeta finansējums </w:t>
            </w:r>
            <w:r w:rsidR="00784F9A">
              <w:t>2 499 651</w:t>
            </w:r>
            <w:r w:rsidR="00356A38" w:rsidRPr="000E2C00">
              <w:t xml:space="preserve"> </w:t>
            </w:r>
            <w:r w:rsidR="00356A38" w:rsidRPr="000E2C00">
              <w:rPr>
                <w:i/>
              </w:rPr>
              <w:t>euro</w:t>
            </w:r>
            <w:r w:rsidR="00356A38" w:rsidRPr="000E2C00">
              <w:t xml:space="preserve">  un nacionālais privātais</w:t>
            </w:r>
            <w:r w:rsidR="00AF4A73" w:rsidRPr="000E2C00">
              <w:t xml:space="preserve"> finansējums</w:t>
            </w:r>
            <w:r w:rsidR="00356A38" w:rsidRPr="000E2C00">
              <w:t xml:space="preserve"> </w:t>
            </w:r>
            <w:r w:rsidR="00AF446E">
              <w:t>1 275 221</w:t>
            </w:r>
            <w:r w:rsidR="00356A38" w:rsidRPr="000E2C00">
              <w:t xml:space="preserve"> </w:t>
            </w:r>
            <w:r w:rsidR="00356A38" w:rsidRPr="000E2C00">
              <w:rPr>
                <w:i/>
              </w:rPr>
              <w:t>euro</w:t>
            </w:r>
            <w:r w:rsidR="00356A38" w:rsidRPr="000E2C00">
              <w:t xml:space="preserve">  apmērā. </w:t>
            </w:r>
            <w:r w:rsidRPr="000E2C00">
              <w:t>Finansējums 201</w:t>
            </w:r>
            <w:r w:rsidR="00EC71D4" w:rsidRPr="000E2C00">
              <w:t>8</w:t>
            </w:r>
            <w:r w:rsidRPr="000E2C00">
              <w:t>.gadam tiks iestrādāts budžeta ilgtermiņa saistībās.</w:t>
            </w:r>
          </w:p>
          <w:p w:rsidR="00AF4A73" w:rsidRPr="000E2C00" w:rsidRDefault="004C14EB" w:rsidP="00AF4A73">
            <w:pPr>
              <w:pStyle w:val="naiskr"/>
              <w:numPr>
                <w:ilvl w:val="0"/>
                <w:numId w:val="1"/>
              </w:numPr>
              <w:spacing w:before="40" w:beforeAutospacing="0" w:after="40" w:afterAutospacing="0"/>
              <w:ind w:left="341" w:right="57" w:hanging="284"/>
              <w:jc w:val="both"/>
            </w:pPr>
            <w:r w:rsidRPr="000E2C00">
              <w:rPr>
                <w:b/>
                <w:u w:val="single"/>
              </w:rPr>
              <w:t>201</w:t>
            </w:r>
            <w:r w:rsidR="003F0BCF" w:rsidRPr="000E2C00">
              <w:rPr>
                <w:b/>
                <w:u w:val="single"/>
              </w:rPr>
              <w:t>9</w:t>
            </w:r>
            <w:r w:rsidRPr="000E2C00">
              <w:rPr>
                <w:b/>
                <w:u w:val="single"/>
              </w:rPr>
              <w:t>.gadam</w:t>
            </w:r>
            <w:r w:rsidRPr="000E2C00">
              <w:rPr>
                <w:b/>
              </w:rPr>
              <w:t xml:space="preserve"> </w:t>
            </w:r>
            <w:r w:rsidR="00AF4A73" w:rsidRPr="000E2C00">
              <w:t xml:space="preserve">kopējās izmaksas </w:t>
            </w:r>
            <w:r w:rsidR="00AF446E">
              <w:t>34 853 175</w:t>
            </w:r>
            <w:r w:rsidR="00AF4A73" w:rsidRPr="000E2C00">
              <w:rPr>
                <w:i/>
              </w:rPr>
              <w:t xml:space="preserve"> euro</w:t>
            </w:r>
            <w:r w:rsidR="00AF4A73" w:rsidRPr="000E2C00">
              <w:t xml:space="preserve">, tai skaitā ERAF finansējums </w:t>
            </w:r>
            <w:r w:rsidR="00AF446E">
              <w:t>27 600 241</w:t>
            </w:r>
            <w:r w:rsidR="00AF4A73" w:rsidRPr="000E2C00">
              <w:rPr>
                <w:i/>
              </w:rPr>
              <w:t xml:space="preserve"> euro</w:t>
            </w:r>
            <w:r w:rsidR="00AF4A73" w:rsidRPr="000E2C00">
              <w:t xml:space="preserve"> un valsts budžeta finansējums </w:t>
            </w:r>
            <w:r w:rsidR="00AF446E">
              <w:t>5 318 841</w:t>
            </w:r>
            <w:r w:rsidR="00AF4A73" w:rsidRPr="000E2C00">
              <w:t xml:space="preserve"> </w:t>
            </w:r>
            <w:r w:rsidR="00AF4A73" w:rsidRPr="000E2C00">
              <w:rPr>
                <w:i/>
              </w:rPr>
              <w:t>euro</w:t>
            </w:r>
            <w:r w:rsidR="00AF4A73" w:rsidRPr="000E2C00">
              <w:t xml:space="preserve">  un nacionālais privātais finansējums </w:t>
            </w:r>
            <w:r w:rsidR="00AF446E">
              <w:t>1 934 093</w:t>
            </w:r>
            <w:r w:rsidR="00AF4A73" w:rsidRPr="000E2C00">
              <w:t xml:space="preserve"> </w:t>
            </w:r>
            <w:r w:rsidR="00AF4A73" w:rsidRPr="000E2C00">
              <w:rPr>
                <w:i/>
              </w:rPr>
              <w:t>euro</w:t>
            </w:r>
            <w:r w:rsidR="00AF4A73" w:rsidRPr="000E2C00">
              <w:t xml:space="preserve">  apmērā. Finansējums 2019.gadam tiks iestrādāts budžeta ilgtermiņa saistībās.</w:t>
            </w:r>
          </w:p>
          <w:p w:rsidR="008249B3" w:rsidRPr="000E2C00" w:rsidRDefault="00452AA8" w:rsidP="008249B3">
            <w:pPr>
              <w:pStyle w:val="naiskr"/>
              <w:numPr>
                <w:ilvl w:val="0"/>
                <w:numId w:val="1"/>
              </w:numPr>
              <w:spacing w:before="40" w:beforeAutospacing="0" w:after="40" w:afterAutospacing="0"/>
              <w:ind w:left="341" w:right="57" w:hanging="284"/>
              <w:jc w:val="both"/>
            </w:pPr>
            <w:r w:rsidRPr="000E2C00">
              <w:rPr>
                <w:b/>
                <w:u w:val="single"/>
              </w:rPr>
              <w:t>20</w:t>
            </w:r>
            <w:r w:rsidR="003F0BCF" w:rsidRPr="000E2C00">
              <w:rPr>
                <w:b/>
                <w:u w:val="single"/>
              </w:rPr>
              <w:t>20</w:t>
            </w:r>
            <w:r w:rsidRPr="000E2C00">
              <w:rPr>
                <w:b/>
                <w:u w:val="single"/>
              </w:rPr>
              <w:t>.gadam</w:t>
            </w:r>
            <w:r w:rsidRPr="000E2C00">
              <w:rPr>
                <w:b/>
              </w:rPr>
              <w:t xml:space="preserve"> </w:t>
            </w:r>
            <w:r w:rsidR="00281456" w:rsidRPr="000E2C00">
              <w:t xml:space="preserve">kopējās izmaksas </w:t>
            </w:r>
            <w:r w:rsidR="00AF446E">
              <w:t>34 853 175</w:t>
            </w:r>
            <w:r w:rsidR="00AF446E" w:rsidRPr="000E2C00">
              <w:rPr>
                <w:i/>
              </w:rPr>
              <w:t xml:space="preserve"> euro</w:t>
            </w:r>
            <w:r w:rsidR="00AF446E" w:rsidRPr="000E2C00">
              <w:t xml:space="preserve">, tai skaitā ERAF finansējums </w:t>
            </w:r>
            <w:r w:rsidR="00AF446E">
              <w:t>27 600 241</w:t>
            </w:r>
            <w:r w:rsidR="00AF446E" w:rsidRPr="000E2C00">
              <w:rPr>
                <w:i/>
              </w:rPr>
              <w:t xml:space="preserve"> euro</w:t>
            </w:r>
            <w:r w:rsidR="00AF446E" w:rsidRPr="000E2C00">
              <w:t xml:space="preserve"> un valsts budžeta finansējums </w:t>
            </w:r>
            <w:r w:rsidR="00AF446E">
              <w:t>5 318 841</w:t>
            </w:r>
            <w:r w:rsidR="00AF446E" w:rsidRPr="000E2C00">
              <w:t xml:space="preserve"> </w:t>
            </w:r>
            <w:r w:rsidR="00AF446E" w:rsidRPr="000E2C00">
              <w:rPr>
                <w:i/>
              </w:rPr>
              <w:t>euro</w:t>
            </w:r>
            <w:r w:rsidR="00AF446E" w:rsidRPr="000E2C00">
              <w:t xml:space="preserve">  un nacionālais privātais finansējums </w:t>
            </w:r>
            <w:r w:rsidR="00AF446E">
              <w:t>1 934 093</w:t>
            </w:r>
            <w:r w:rsidR="00AF446E" w:rsidRPr="000E2C00">
              <w:t xml:space="preserve"> </w:t>
            </w:r>
            <w:r w:rsidR="00AF446E" w:rsidRPr="000E2C00">
              <w:rPr>
                <w:i/>
              </w:rPr>
              <w:t>euro</w:t>
            </w:r>
            <w:r w:rsidR="00AF446E" w:rsidRPr="000E2C00">
              <w:t xml:space="preserve">  apmērā</w:t>
            </w:r>
            <w:r w:rsidR="008249B3" w:rsidRPr="000E2C00">
              <w:t>. Finansējums 20</w:t>
            </w:r>
            <w:r w:rsidR="008249B3">
              <w:t>20</w:t>
            </w:r>
            <w:r w:rsidR="008249B3" w:rsidRPr="000E2C00">
              <w:t>.gadam tiks iestrādāts budžeta ilgtermiņa saistībās.</w:t>
            </w:r>
          </w:p>
          <w:p w:rsidR="008609BA" w:rsidRPr="000E2C00" w:rsidRDefault="00452AA8" w:rsidP="008609BA">
            <w:pPr>
              <w:pStyle w:val="naiskr"/>
              <w:numPr>
                <w:ilvl w:val="0"/>
                <w:numId w:val="1"/>
              </w:numPr>
              <w:spacing w:before="40" w:beforeAutospacing="0" w:after="40" w:afterAutospacing="0"/>
              <w:ind w:left="341" w:right="57" w:hanging="284"/>
              <w:jc w:val="both"/>
            </w:pPr>
            <w:r w:rsidRPr="000E2C00">
              <w:rPr>
                <w:b/>
                <w:u w:val="single"/>
              </w:rPr>
              <w:t>202</w:t>
            </w:r>
            <w:r w:rsidR="003F0BCF" w:rsidRPr="000E2C00">
              <w:rPr>
                <w:b/>
                <w:u w:val="single"/>
              </w:rPr>
              <w:t>1</w:t>
            </w:r>
            <w:r w:rsidRPr="000E2C00">
              <w:rPr>
                <w:b/>
                <w:u w:val="single"/>
              </w:rPr>
              <w:t>.gadam</w:t>
            </w:r>
            <w:r w:rsidRPr="000E2C00">
              <w:rPr>
                <w:b/>
              </w:rPr>
              <w:t xml:space="preserve"> </w:t>
            </w:r>
            <w:r w:rsidR="008609BA" w:rsidRPr="000E2C00">
              <w:t xml:space="preserve">kopējās izmaksas </w:t>
            </w:r>
            <w:r w:rsidR="00AF446E">
              <w:t>37 342 127</w:t>
            </w:r>
            <w:r w:rsidR="00AF446E" w:rsidRPr="000E2C00">
              <w:rPr>
                <w:i/>
              </w:rPr>
              <w:t xml:space="preserve"> euro</w:t>
            </w:r>
            <w:r w:rsidR="00AF446E" w:rsidRPr="000E2C00">
              <w:t xml:space="preserve">, tai skaitā ERAF finansējums </w:t>
            </w:r>
            <w:r w:rsidR="00AF446E">
              <w:t>29 209 610</w:t>
            </w:r>
            <w:r w:rsidR="00AF446E" w:rsidRPr="000E2C00">
              <w:rPr>
                <w:i/>
              </w:rPr>
              <w:t xml:space="preserve"> euro</w:t>
            </w:r>
            <w:r w:rsidR="00AF446E" w:rsidRPr="000E2C00">
              <w:t xml:space="preserve"> un valsts budžeta finansējums </w:t>
            </w:r>
            <w:r w:rsidR="00AF446E">
              <w:t xml:space="preserve">6 088 361 </w:t>
            </w:r>
            <w:r w:rsidR="00AF446E" w:rsidRPr="000E2C00">
              <w:rPr>
                <w:i/>
              </w:rPr>
              <w:t>euro</w:t>
            </w:r>
            <w:r w:rsidR="00AF446E" w:rsidRPr="000E2C00">
              <w:t xml:space="preserve">  un nacionālais privātais finansējums </w:t>
            </w:r>
            <w:r w:rsidR="00AF446E">
              <w:t>2 044 16</w:t>
            </w:r>
            <w:r w:rsidR="00AF446E" w:rsidRPr="000E2C00">
              <w:t xml:space="preserve"> </w:t>
            </w:r>
            <w:r w:rsidR="00AF446E" w:rsidRPr="000E2C00">
              <w:rPr>
                <w:i/>
              </w:rPr>
              <w:t>euro</w:t>
            </w:r>
            <w:r w:rsidR="00AF446E" w:rsidRPr="000E2C00">
              <w:t xml:space="preserve">  apmērā</w:t>
            </w:r>
            <w:r w:rsidR="008609BA" w:rsidRPr="000E2C00">
              <w:t>. Finansējums 20</w:t>
            </w:r>
            <w:r w:rsidR="00C73757" w:rsidRPr="000E2C00">
              <w:t>21</w:t>
            </w:r>
            <w:r w:rsidR="008609BA" w:rsidRPr="000E2C00">
              <w:t>.gadam tiks iestrādāts budžeta ilgtermiņa saistībās.</w:t>
            </w:r>
          </w:p>
          <w:p w:rsidR="00C73757" w:rsidRPr="000E2C00" w:rsidRDefault="00452AA8" w:rsidP="00C73757">
            <w:pPr>
              <w:pStyle w:val="naiskr"/>
              <w:numPr>
                <w:ilvl w:val="0"/>
                <w:numId w:val="1"/>
              </w:numPr>
              <w:spacing w:before="40" w:beforeAutospacing="0" w:after="40" w:afterAutospacing="0"/>
              <w:ind w:left="341" w:right="57" w:hanging="284"/>
              <w:jc w:val="both"/>
            </w:pPr>
            <w:r w:rsidRPr="000E2C00">
              <w:rPr>
                <w:b/>
                <w:u w:val="single"/>
              </w:rPr>
              <w:t>202</w:t>
            </w:r>
            <w:r w:rsidR="003F0BCF" w:rsidRPr="000E2C00">
              <w:rPr>
                <w:b/>
                <w:u w:val="single"/>
              </w:rPr>
              <w:t>2</w:t>
            </w:r>
            <w:r w:rsidRPr="000E2C00">
              <w:rPr>
                <w:b/>
                <w:u w:val="single"/>
              </w:rPr>
              <w:t>.gadam</w:t>
            </w:r>
            <w:r w:rsidRPr="000E2C00">
              <w:rPr>
                <w:b/>
              </w:rPr>
              <w:t xml:space="preserve"> </w:t>
            </w:r>
            <w:r w:rsidR="00C73757" w:rsidRPr="000E2C00">
              <w:t xml:space="preserve">kopējās izmaksas </w:t>
            </w:r>
            <w:r w:rsidR="00AF446E">
              <w:t>28 108 040</w:t>
            </w:r>
            <w:r w:rsidR="00C73757" w:rsidRPr="000E2C00">
              <w:rPr>
                <w:i/>
              </w:rPr>
              <w:t xml:space="preserve"> euro</w:t>
            </w:r>
            <w:r w:rsidR="00C73757" w:rsidRPr="000E2C00">
              <w:t xml:space="preserve">, tai skaitā ERAF finansējums </w:t>
            </w:r>
            <w:r w:rsidR="00AF446E">
              <w:t>19 856 663</w:t>
            </w:r>
            <w:r w:rsidR="00C73757" w:rsidRPr="000E2C00">
              <w:rPr>
                <w:i/>
              </w:rPr>
              <w:t xml:space="preserve"> euro</w:t>
            </w:r>
            <w:r w:rsidR="00C73757" w:rsidRPr="000E2C00">
              <w:t xml:space="preserve"> un valsts budžeta finansējums </w:t>
            </w:r>
            <w:r w:rsidR="00AF446E">
              <w:t>6 877 947</w:t>
            </w:r>
            <w:r w:rsidR="003B34C5">
              <w:t xml:space="preserve"> </w:t>
            </w:r>
            <w:r w:rsidR="00C73757" w:rsidRPr="000E2C00">
              <w:rPr>
                <w:i/>
              </w:rPr>
              <w:t>euro</w:t>
            </w:r>
            <w:r w:rsidR="00C73757" w:rsidRPr="000E2C00">
              <w:t xml:space="preserve">  un nacionālais privātais finansējums </w:t>
            </w:r>
            <w:r w:rsidR="00AF446E">
              <w:t>1 373 430</w:t>
            </w:r>
            <w:r w:rsidR="003B34C5">
              <w:t xml:space="preserve"> </w:t>
            </w:r>
            <w:r w:rsidR="00C73757" w:rsidRPr="000E2C00">
              <w:rPr>
                <w:i/>
              </w:rPr>
              <w:t>euro</w:t>
            </w:r>
            <w:r w:rsidR="00C73757" w:rsidRPr="000E2C00">
              <w:t xml:space="preserve">  apmērā. Finansējums 2022.gadam tiks iestrādāts budžeta ilgtermiņa saistībās.</w:t>
            </w:r>
          </w:p>
          <w:p w:rsidR="00C73757" w:rsidRPr="000E2C00" w:rsidRDefault="00C73757" w:rsidP="00C73757">
            <w:pPr>
              <w:pStyle w:val="naiskr"/>
              <w:numPr>
                <w:ilvl w:val="0"/>
                <w:numId w:val="1"/>
              </w:numPr>
              <w:spacing w:before="40" w:beforeAutospacing="0" w:after="40" w:afterAutospacing="0"/>
              <w:ind w:left="341" w:right="57" w:hanging="284"/>
              <w:jc w:val="both"/>
            </w:pPr>
            <w:r w:rsidRPr="000E2C00">
              <w:rPr>
                <w:b/>
                <w:u w:val="single"/>
              </w:rPr>
              <w:t>2023.gadam</w:t>
            </w:r>
            <w:r w:rsidRPr="000E2C00">
              <w:rPr>
                <w:b/>
              </w:rPr>
              <w:t xml:space="preserve"> </w:t>
            </w:r>
            <w:r w:rsidRPr="000E2C00">
              <w:t xml:space="preserve">kopējās izmaksas </w:t>
            </w:r>
            <w:r w:rsidR="003B34C5">
              <w:t>13 694 536</w:t>
            </w:r>
            <w:r w:rsidRPr="000E2C00">
              <w:rPr>
                <w:i/>
              </w:rPr>
              <w:t xml:space="preserve"> euro</w:t>
            </w:r>
            <w:r w:rsidRPr="000E2C00">
              <w:t xml:space="preserve">, tai skaitā ERAF finansējums </w:t>
            </w:r>
            <w:r w:rsidR="003B34C5">
              <w:t>9 674 37</w:t>
            </w:r>
            <w:r w:rsidR="00AF446E">
              <w:t>7</w:t>
            </w:r>
            <w:r w:rsidRPr="000E2C00">
              <w:rPr>
                <w:i/>
              </w:rPr>
              <w:t xml:space="preserve"> euro</w:t>
            </w:r>
            <w:r w:rsidRPr="000E2C00">
              <w:t xml:space="preserve"> un valsts budžeta finansējums </w:t>
            </w:r>
            <w:r w:rsidR="003B34C5">
              <w:t>3 351 0</w:t>
            </w:r>
            <w:r w:rsidR="00AF446E">
              <w:t>10</w:t>
            </w:r>
            <w:r w:rsidRPr="000E2C00">
              <w:t xml:space="preserve"> </w:t>
            </w:r>
            <w:r w:rsidRPr="000E2C00">
              <w:rPr>
                <w:i/>
              </w:rPr>
              <w:t>euro</w:t>
            </w:r>
            <w:r w:rsidRPr="000E2C00">
              <w:t xml:space="preserve">  un nacionālais privātais finansējums </w:t>
            </w:r>
            <w:r w:rsidR="003B34C5">
              <w:t>669 1</w:t>
            </w:r>
            <w:r w:rsidR="00AF446E">
              <w:t>49</w:t>
            </w:r>
            <w:r w:rsidRPr="000E2C00">
              <w:t xml:space="preserve"> </w:t>
            </w:r>
            <w:r w:rsidRPr="000E2C00">
              <w:rPr>
                <w:i/>
              </w:rPr>
              <w:t>euro</w:t>
            </w:r>
            <w:r w:rsidRPr="000E2C00">
              <w:t xml:space="preserve"> apmērā. Finansējums 2023.gadam tiks iestrādāts budžeta ilgtermiņa saistībās.</w:t>
            </w:r>
          </w:p>
          <w:p w:rsidR="006B3EFF" w:rsidRDefault="006B3EFF" w:rsidP="00970CF7">
            <w:pPr>
              <w:pStyle w:val="naiskr"/>
              <w:spacing w:before="40" w:beforeAutospacing="0" w:after="40" w:afterAutospacing="0"/>
              <w:ind w:right="57"/>
              <w:jc w:val="both"/>
            </w:pPr>
            <w:r w:rsidRPr="000E2C00">
              <w:t xml:space="preserve">Finansējums </w:t>
            </w:r>
            <w:r w:rsidR="00CB5E8F" w:rsidRPr="000E2C00">
              <w:t xml:space="preserve">par Veselības ministrijas padotības iestādēm </w:t>
            </w:r>
            <w:r w:rsidRPr="000E2C00">
              <w:t>tiks plānots Veselības ministrijas budžeta 6</w:t>
            </w:r>
            <w:r w:rsidR="00CB5E8F" w:rsidRPr="000E2C00">
              <w:t>2</w:t>
            </w:r>
            <w:r w:rsidRPr="000E2C00">
              <w:t>.</w:t>
            </w:r>
            <w:r w:rsidR="00970CF7" w:rsidRPr="000E2C00">
              <w:t>06</w:t>
            </w:r>
            <w:r w:rsidRPr="000E2C00">
              <w:t xml:space="preserve">.00 apakšprogrammā „Eiropas </w:t>
            </w:r>
            <w:r w:rsidR="00CB5E8F" w:rsidRPr="000E2C00">
              <w:t>Reģionālā attīstības</w:t>
            </w:r>
            <w:r w:rsidRPr="000E2C00">
              <w:t xml:space="preserve"> fonda (</w:t>
            </w:r>
            <w:r w:rsidR="00CB5E8F" w:rsidRPr="000E2C00">
              <w:t>ERAF</w:t>
            </w:r>
            <w:r w:rsidRPr="000E2C00">
              <w:t>) projektu īstenošana (2014-2020)”</w:t>
            </w:r>
            <w:r w:rsidR="00CB5E8F" w:rsidRPr="000E2C00">
              <w:t>, savukārt par pārējiem finansējuma saņēmējiem</w:t>
            </w:r>
            <w:r w:rsidRPr="000E2C00">
              <w:t xml:space="preserve"> </w:t>
            </w:r>
            <w:r w:rsidR="00970CF7" w:rsidRPr="000E2C00">
              <w:t>finansējums</w:t>
            </w:r>
            <w:r w:rsidRPr="000E2C00">
              <w:t xml:space="preserve"> tiks plānots Finanšu ministrijas budžetā kā avansi un atmaksa finansējuma saņēmējiem par </w:t>
            </w:r>
            <w:r w:rsidR="00C82864" w:rsidRPr="000E2C00">
              <w:t>E</w:t>
            </w:r>
            <w:r w:rsidR="00CB5E8F" w:rsidRPr="000E2C00">
              <w:t>RAF</w:t>
            </w:r>
            <w:r w:rsidRPr="000E2C00">
              <w:t xml:space="preserve"> projektu realizāciju</w:t>
            </w:r>
            <w:r w:rsidR="00CB5E8F" w:rsidRPr="000E2C00">
              <w:t>.</w:t>
            </w:r>
            <w:r w:rsidRPr="000E2C00">
              <w:t xml:space="preserve"> </w:t>
            </w:r>
          </w:p>
          <w:p w:rsidR="00DB07AF" w:rsidRPr="000E2C00" w:rsidRDefault="00DB07AF" w:rsidP="00DB07AF">
            <w:pPr>
              <w:pStyle w:val="naiskr"/>
              <w:spacing w:before="40" w:beforeAutospacing="0" w:after="40" w:afterAutospacing="0"/>
              <w:ind w:right="57"/>
              <w:jc w:val="both"/>
            </w:pPr>
            <w:r>
              <w:t xml:space="preserve">Papildus </w:t>
            </w:r>
            <w:r w:rsidRPr="00DB07AF">
              <w:t xml:space="preserve">ar Ministru kabineta 2016.gada 9.augusta protokollēmuma Nr.39 45.§ </w:t>
            </w:r>
            <w:r w:rsidR="00AA75F5">
              <w:t xml:space="preserve">3.2. un 4.punktā noteikto, papildus </w:t>
            </w:r>
            <w:r w:rsidR="00AA75F5" w:rsidRPr="00AA75F5">
              <w:rPr>
                <w:color w:val="2A2A2A"/>
              </w:rPr>
              <w:t>no valsts budžeta 15 380 890 EUR apmērā, palielinot slimnīcas A korpusa otrās kārtas attīstības projekta nacionālo publisko līdzfinansējumu,</w:t>
            </w:r>
            <w:r w:rsidRPr="00DB07AF">
              <w:t xml:space="preserve"> 2021. un 2022.gadā </w:t>
            </w:r>
            <w:r w:rsidR="00AA75F5">
              <w:t>tiks piešķirts finansējums, kas izmantojams pievienotās vērtības nodokļa maksājumu segšanai.</w:t>
            </w:r>
          </w:p>
        </w:tc>
      </w:tr>
      <w:tr w:rsidR="004C14EB" w:rsidRPr="000E2C00" w:rsidTr="008575EC">
        <w:tc>
          <w:tcPr>
            <w:tcW w:w="2411" w:type="dxa"/>
            <w:tcBorders>
              <w:top w:val="single" w:sz="4" w:space="0" w:color="auto"/>
              <w:left w:val="single" w:sz="4" w:space="0" w:color="auto"/>
              <w:bottom w:val="single" w:sz="4" w:space="0" w:color="auto"/>
              <w:right w:val="single" w:sz="4" w:space="0" w:color="auto"/>
            </w:tcBorders>
            <w:hideMark/>
          </w:tcPr>
          <w:p w:rsidR="004C14EB" w:rsidRPr="000E2C00" w:rsidRDefault="004C14EB" w:rsidP="00AA46F7">
            <w:r w:rsidRPr="000E2C00">
              <w:t>6.1. detalizēts ieņēmumu aprēķins</w:t>
            </w:r>
          </w:p>
        </w:tc>
        <w:tc>
          <w:tcPr>
            <w:tcW w:w="7229" w:type="dxa"/>
            <w:gridSpan w:val="5"/>
            <w:vMerge/>
            <w:tcBorders>
              <w:top w:val="single" w:sz="4" w:space="0" w:color="auto"/>
              <w:left w:val="single" w:sz="4" w:space="0" w:color="auto"/>
              <w:bottom w:val="single" w:sz="4" w:space="0" w:color="auto"/>
              <w:right w:val="single" w:sz="4" w:space="0" w:color="auto"/>
            </w:tcBorders>
            <w:vAlign w:val="center"/>
            <w:hideMark/>
          </w:tcPr>
          <w:p w:rsidR="004C14EB" w:rsidRPr="000E2C00" w:rsidRDefault="004C14EB" w:rsidP="00AA46F7"/>
        </w:tc>
      </w:tr>
      <w:tr w:rsidR="004C14EB" w:rsidRPr="000E2C00" w:rsidTr="008575EC">
        <w:tc>
          <w:tcPr>
            <w:tcW w:w="2411" w:type="dxa"/>
            <w:tcBorders>
              <w:top w:val="single" w:sz="4" w:space="0" w:color="auto"/>
              <w:left w:val="single" w:sz="4" w:space="0" w:color="auto"/>
              <w:bottom w:val="single" w:sz="4" w:space="0" w:color="auto"/>
              <w:right w:val="single" w:sz="4" w:space="0" w:color="auto"/>
            </w:tcBorders>
            <w:hideMark/>
          </w:tcPr>
          <w:p w:rsidR="004C14EB" w:rsidRPr="000E2C00" w:rsidRDefault="003F763D" w:rsidP="00AA46F7">
            <w:r w:rsidRPr="000E2C00">
              <w:t>6.2.apakšpunktu detalizēts izdevumu aprēķins</w:t>
            </w:r>
          </w:p>
        </w:tc>
        <w:tc>
          <w:tcPr>
            <w:tcW w:w="7229" w:type="dxa"/>
            <w:gridSpan w:val="5"/>
            <w:vMerge/>
            <w:tcBorders>
              <w:top w:val="single" w:sz="4" w:space="0" w:color="auto"/>
              <w:left w:val="single" w:sz="4" w:space="0" w:color="auto"/>
              <w:bottom w:val="single" w:sz="4" w:space="0" w:color="auto"/>
              <w:right w:val="single" w:sz="4" w:space="0" w:color="auto"/>
            </w:tcBorders>
            <w:vAlign w:val="center"/>
            <w:hideMark/>
          </w:tcPr>
          <w:p w:rsidR="004C14EB" w:rsidRPr="000E2C00" w:rsidRDefault="004C14EB" w:rsidP="00AA46F7"/>
        </w:tc>
      </w:tr>
      <w:tr w:rsidR="004C14EB" w:rsidRPr="000E2C00" w:rsidTr="008575EC">
        <w:trPr>
          <w:trHeight w:val="556"/>
        </w:trPr>
        <w:tc>
          <w:tcPr>
            <w:tcW w:w="2411" w:type="dxa"/>
            <w:tcBorders>
              <w:top w:val="single" w:sz="4" w:space="0" w:color="auto"/>
              <w:left w:val="single" w:sz="4" w:space="0" w:color="auto"/>
              <w:bottom w:val="single" w:sz="4" w:space="0" w:color="auto"/>
              <w:right w:val="single" w:sz="4" w:space="0" w:color="auto"/>
            </w:tcBorders>
            <w:hideMark/>
          </w:tcPr>
          <w:p w:rsidR="004C14EB" w:rsidRPr="000E2C00" w:rsidRDefault="004C14EB" w:rsidP="00AA46F7">
            <w:r w:rsidRPr="000E2C00">
              <w:t>7. Cita informācija</w:t>
            </w:r>
          </w:p>
        </w:tc>
        <w:tc>
          <w:tcPr>
            <w:tcW w:w="7229" w:type="dxa"/>
            <w:gridSpan w:val="5"/>
            <w:tcBorders>
              <w:top w:val="single" w:sz="4" w:space="0" w:color="auto"/>
              <w:left w:val="single" w:sz="4" w:space="0" w:color="auto"/>
              <w:bottom w:val="single" w:sz="4" w:space="0" w:color="auto"/>
              <w:right w:val="single" w:sz="4" w:space="0" w:color="auto"/>
            </w:tcBorders>
            <w:hideMark/>
          </w:tcPr>
          <w:p w:rsidR="004C14EB" w:rsidRPr="000E2C00" w:rsidRDefault="0046332B" w:rsidP="0046332B">
            <w:pPr>
              <w:pStyle w:val="naiskr"/>
              <w:spacing w:before="40" w:beforeAutospacing="0" w:after="40" w:afterAutospacing="0"/>
              <w:ind w:left="57" w:right="57" w:firstLine="284"/>
              <w:jc w:val="both"/>
              <w:rPr>
                <w:b/>
                <w:i/>
              </w:rPr>
            </w:pPr>
            <w:r w:rsidRPr="000E2C00">
              <w:t>Nav</w:t>
            </w:r>
          </w:p>
        </w:tc>
      </w:tr>
    </w:tbl>
    <w:p w:rsidR="00C1591C" w:rsidRDefault="00C1591C" w:rsidP="003735C6"/>
    <w:p w:rsidR="006C2AAE" w:rsidRDefault="006C2AAE" w:rsidP="003735C6"/>
    <w:p w:rsidR="006C2AAE" w:rsidRPr="00286F76" w:rsidRDefault="006C2AAE" w:rsidP="006C2AAE">
      <w:pPr>
        <w:pStyle w:val="naisnod"/>
        <w:spacing w:before="0" w:beforeAutospacing="0" w:after="0" w:afterAutospacing="0"/>
        <w:ind w:left="57" w:right="57"/>
        <w:rPr>
          <w:b/>
        </w:rPr>
      </w:pPr>
      <w:r w:rsidRPr="00286F76">
        <w:rPr>
          <w:b/>
        </w:rPr>
        <w:t>Anotācijas IV sadaļa – projekts šo jomu neskar.</w:t>
      </w:r>
    </w:p>
    <w:p w:rsidR="006C2AAE" w:rsidRPr="00286F76" w:rsidRDefault="006C2AAE" w:rsidP="006C2AAE">
      <w:pPr>
        <w:pStyle w:val="naisnod"/>
        <w:spacing w:before="0" w:beforeAutospacing="0" w:after="0" w:afterAutospacing="0"/>
        <w:ind w:left="57" w:right="57"/>
        <w:rPr>
          <w:b/>
        </w:rPr>
      </w:pPr>
    </w:p>
    <w:tbl>
      <w:tblPr>
        <w:tblW w:w="95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tblPr>
      <w:tblGrid>
        <w:gridCol w:w="513"/>
        <w:gridCol w:w="1685"/>
        <w:gridCol w:w="265"/>
        <w:gridCol w:w="736"/>
        <w:gridCol w:w="1454"/>
        <w:gridCol w:w="1134"/>
        <w:gridCol w:w="1559"/>
        <w:gridCol w:w="2240"/>
      </w:tblGrid>
      <w:tr w:rsidR="006C2AAE" w:rsidRPr="00286F76" w:rsidTr="001A3232">
        <w:trPr>
          <w:trHeight w:val="421"/>
          <w:jc w:val="center"/>
        </w:trPr>
        <w:tc>
          <w:tcPr>
            <w:tcW w:w="9586" w:type="dxa"/>
            <w:gridSpan w:val="8"/>
            <w:tcBorders>
              <w:top w:val="single" w:sz="4" w:space="0" w:color="auto"/>
              <w:left w:val="single" w:sz="4" w:space="0" w:color="auto"/>
              <w:bottom w:val="single" w:sz="4" w:space="0" w:color="auto"/>
              <w:right w:val="single" w:sz="4" w:space="0" w:color="auto"/>
            </w:tcBorders>
            <w:vAlign w:val="center"/>
          </w:tcPr>
          <w:p w:rsidR="006C2AAE" w:rsidRPr="00286F76" w:rsidRDefault="006C2AAE" w:rsidP="001A3232">
            <w:pPr>
              <w:rPr>
                <w:b/>
              </w:rPr>
            </w:pPr>
            <w:r w:rsidRPr="00286F76">
              <w:rPr>
                <w:b/>
              </w:rPr>
              <w:t>V. Tiesību akta projekta atbilstība Latvijas Republikas starptautiskajām saistībām</w:t>
            </w:r>
          </w:p>
        </w:tc>
      </w:tr>
      <w:tr w:rsidR="006C2AAE" w:rsidRPr="00286F76" w:rsidTr="001A3232">
        <w:tblPrEx>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28" w:type="dxa"/>
            <w:left w:w="28" w:type="dxa"/>
            <w:bottom w:w="28" w:type="dxa"/>
            <w:right w:w="28" w:type="dxa"/>
          </w:tblCellMar>
          <w:tblLook w:val="04A0"/>
        </w:tblPrEx>
        <w:trPr>
          <w:jc w:val="center"/>
        </w:trPr>
        <w:tc>
          <w:tcPr>
            <w:tcW w:w="513" w:type="dxa"/>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1.</w:t>
            </w:r>
          </w:p>
        </w:tc>
        <w:tc>
          <w:tcPr>
            <w:tcW w:w="2686" w:type="dxa"/>
            <w:gridSpan w:val="3"/>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Saistības pret Eiropas Savienību</w:t>
            </w:r>
          </w:p>
        </w:tc>
        <w:tc>
          <w:tcPr>
            <w:tcW w:w="6387" w:type="dxa"/>
            <w:gridSpan w:val="4"/>
            <w:tcBorders>
              <w:top w:val="outset" w:sz="6" w:space="0" w:color="auto"/>
              <w:left w:val="outset" w:sz="6" w:space="0" w:color="auto"/>
              <w:bottom w:val="outset" w:sz="6" w:space="0" w:color="auto"/>
              <w:right w:val="outset" w:sz="6" w:space="0" w:color="auto"/>
            </w:tcBorders>
          </w:tcPr>
          <w:p w:rsidR="006C2AAE" w:rsidRPr="00286F76" w:rsidRDefault="006C2AAE" w:rsidP="001A3232">
            <w:pPr>
              <w:ind w:right="86"/>
              <w:jc w:val="both"/>
              <w:rPr>
                <w:bCs/>
              </w:rPr>
            </w:pPr>
            <w:r w:rsidRPr="00286F76">
              <w:rPr>
                <w:bCs/>
              </w:rPr>
              <w:t>Tiek ieviestas</w:t>
            </w:r>
            <w:r w:rsidR="008575EC">
              <w:rPr>
                <w:bCs/>
              </w:rPr>
              <w:t xml:space="preserve"> šādas normas</w:t>
            </w:r>
            <w:r w:rsidRPr="00286F76">
              <w:rPr>
                <w:bCs/>
              </w:rPr>
              <w:t>:</w:t>
            </w:r>
          </w:p>
          <w:p w:rsidR="006C2AAE" w:rsidRPr="00286F76" w:rsidRDefault="006C2AAE" w:rsidP="006C2AAE">
            <w:pPr>
              <w:pStyle w:val="ListParagraph"/>
              <w:numPr>
                <w:ilvl w:val="0"/>
                <w:numId w:val="47"/>
              </w:numPr>
              <w:ind w:right="86"/>
              <w:jc w:val="both"/>
            </w:pPr>
            <w:r w:rsidRPr="00286F76">
              <w:rPr>
                <w:bCs/>
              </w:rPr>
              <w:t xml:space="preserve"> Eiropas Parlamenta un Padomes 2013.gada 17.decembra Regula (ES) Nr.1303/2013, ar ko paredz kopīgus noteikumus par Eiropas Reģionālās attīstības fondu, Eiropas Sociālo fondu, Kohēzijas fondu, Eiropas Lauksaimniecības fondu lauku attīstībai un Eiropas Jūrlietu un zivsaimniecības fondu un vispārīgus noteikumus par Eiropas Reģionālās attīstības fondu, Eiropas Sociālo fondu,  Kohēzijas fondu un Eiropas Jūrlietu un zivsaimniecības fondu un atceļ Padomes Regulu (EK) Nr. 1083/2006 (turpmāk -  Komisijas regula Nr.1303/2013);</w:t>
            </w:r>
          </w:p>
          <w:p w:rsidR="006C2AAE" w:rsidRPr="00286F76" w:rsidRDefault="006C2AAE" w:rsidP="001A3232">
            <w:pPr>
              <w:pStyle w:val="ListParagraph"/>
              <w:numPr>
                <w:ilvl w:val="0"/>
                <w:numId w:val="47"/>
              </w:numPr>
              <w:ind w:right="86"/>
              <w:jc w:val="both"/>
            </w:pPr>
            <w:r w:rsidRPr="00286F76">
              <w:t>Eiropas Komisijas </w:t>
            </w:r>
            <w:hyperlink r:id="rId10" w:anchor="p2011" w:tgtFrame="_blank" w:history="1">
              <w:r w:rsidRPr="00286F76">
                <w:t>2011. </w:t>
              </w:r>
            </w:hyperlink>
            <w:r w:rsidRPr="00286F76">
              <w:t>gada </w:t>
            </w:r>
            <w:hyperlink r:id="rId11" w:anchor="p20" w:tgtFrame="_blank" w:history="1">
              <w:r w:rsidRPr="00286F76">
                <w:t>20. </w:t>
              </w:r>
            </w:hyperlink>
            <w:r w:rsidRPr="00286F76">
              <w:t>decembra lēmumu Nr. 2012/21/ES par Līguma par Eiropas Savienības darbību </w:t>
            </w:r>
            <w:hyperlink r:id="rId12" w:anchor="p106" w:tgtFrame="_blank" w:history="1">
              <w:r w:rsidRPr="00286F76">
                <w:t>106. panta</w:t>
              </w:r>
            </w:hyperlink>
            <w:r w:rsidRPr="00286F76">
              <w:t> 2. punkta piemērošanu valsts atbalstam attiecībā uz kompensāciju par sabiedriskajiem pakalpojumiem dažiem uzņēmumiem, kuriem uzticēts sniegt pakalpojumus ar vispārēju tautsaimniecisku nozīmi (turpmāk – Komisijas lēmums Nr. 2012/21/ES)</w:t>
            </w:r>
            <w:r w:rsidR="008575EC">
              <w:t>.</w:t>
            </w:r>
          </w:p>
        </w:tc>
      </w:tr>
      <w:tr w:rsidR="006C2AAE" w:rsidRPr="00286F76" w:rsidTr="001A3232">
        <w:tblPrEx>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28" w:type="dxa"/>
            <w:left w:w="28" w:type="dxa"/>
            <w:bottom w:w="28" w:type="dxa"/>
            <w:right w:w="28" w:type="dxa"/>
          </w:tblCellMar>
          <w:tblLook w:val="04A0"/>
        </w:tblPrEx>
        <w:trPr>
          <w:jc w:val="center"/>
        </w:trPr>
        <w:tc>
          <w:tcPr>
            <w:tcW w:w="513" w:type="dxa"/>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2.</w:t>
            </w:r>
          </w:p>
        </w:tc>
        <w:tc>
          <w:tcPr>
            <w:tcW w:w="2686" w:type="dxa"/>
            <w:gridSpan w:val="3"/>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Citas starptautiskās saistības</w:t>
            </w:r>
          </w:p>
        </w:tc>
        <w:tc>
          <w:tcPr>
            <w:tcW w:w="6387" w:type="dxa"/>
            <w:gridSpan w:val="4"/>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MK noteikumu projekts šo jomu neskar.</w:t>
            </w:r>
          </w:p>
        </w:tc>
      </w:tr>
      <w:tr w:rsidR="006C2AAE" w:rsidRPr="00286F76" w:rsidTr="001A3232">
        <w:tblPrEx>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28" w:type="dxa"/>
            <w:left w:w="28" w:type="dxa"/>
            <w:bottom w:w="28" w:type="dxa"/>
            <w:right w:w="28" w:type="dxa"/>
          </w:tblCellMar>
          <w:tblLook w:val="04A0"/>
        </w:tblPrEx>
        <w:trPr>
          <w:jc w:val="center"/>
        </w:trPr>
        <w:tc>
          <w:tcPr>
            <w:tcW w:w="513" w:type="dxa"/>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3.</w:t>
            </w:r>
          </w:p>
        </w:tc>
        <w:tc>
          <w:tcPr>
            <w:tcW w:w="2686" w:type="dxa"/>
            <w:gridSpan w:val="3"/>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Cita informācija</w:t>
            </w:r>
          </w:p>
        </w:tc>
        <w:tc>
          <w:tcPr>
            <w:tcW w:w="6387" w:type="dxa"/>
            <w:gridSpan w:val="4"/>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Nav.</w:t>
            </w:r>
          </w:p>
        </w:tc>
      </w:tr>
      <w:tr w:rsidR="006C2AAE" w:rsidRPr="00286F76" w:rsidTr="001A3232">
        <w:tblPrEx>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28" w:type="dxa"/>
            <w:left w:w="28" w:type="dxa"/>
            <w:bottom w:w="28" w:type="dxa"/>
            <w:right w:w="28" w:type="dxa"/>
          </w:tblCellMar>
          <w:tblLook w:val="04A0"/>
        </w:tblPrEx>
        <w:trPr>
          <w:jc w:val="center"/>
        </w:trPr>
        <w:tc>
          <w:tcPr>
            <w:tcW w:w="9586" w:type="dxa"/>
            <w:gridSpan w:val="8"/>
            <w:tcBorders>
              <w:top w:val="outset" w:sz="6" w:space="0" w:color="auto"/>
              <w:left w:val="outset" w:sz="6" w:space="0" w:color="auto"/>
              <w:bottom w:val="outset" w:sz="6" w:space="0" w:color="auto"/>
              <w:right w:val="outset" w:sz="6" w:space="0" w:color="auto"/>
            </w:tcBorders>
            <w:vAlign w:val="center"/>
          </w:tcPr>
          <w:p w:rsidR="006C2AAE" w:rsidRPr="00286F76" w:rsidRDefault="006C2AAE" w:rsidP="001A3232">
            <w:pPr>
              <w:rPr>
                <w:b/>
              </w:rPr>
            </w:pPr>
            <w:r w:rsidRPr="00286F76">
              <w:rPr>
                <w:b/>
              </w:rPr>
              <w:t>1.tabula</w:t>
            </w:r>
          </w:p>
          <w:p w:rsidR="006C2AAE" w:rsidRPr="00286F76" w:rsidRDefault="006C2AAE" w:rsidP="001A3232">
            <w:r w:rsidRPr="00286F76">
              <w:rPr>
                <w:b/>
              </w:rPr>
              <w:t>Tiesību akta projekta atbilstība ES tiesību aktiem</w:t>
            </w:r>
          </w:p>
        </w:tc>
      </w:tr>
      <w:tr w:rsidR="006C2AAE" w:rsidRPr="00286F76" w:rsidTr="001A3232">
        <w:tblPrEx>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28" w:type="dxa"/>
            <w:left w:w="28" w:type="dxa"/>
            <w:bottom w:w="28" w:type="dxa"/>
            <w:right w:w="28" w:type="dxa"/>
          </w:tblCellMar>
          <w:tblLook w:val="04A0"/>
        </w:tblPrEx>
        <w:trPr>
          <w:jc w:val="center"/>
        </w:trPr>
        <w:tc>
          <w:tcPr>
            <w:tcW w:w="2198" w:type="dxa"/>
            <w:gridSpan w:val="2"/>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Attiecīgā ES tiesību akta datums, numurs un nosaukums</w:t>
            </w:r>
          </w:p>
        </w:tc>
        <w:tc>
          <w:tcPr>
            <w:tcW w:w="7388" w:type="dxa"/>
            <w:gridSpan w:val="6"/>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rPr>
                <w:bCs/>
              </w:rPr>
              <w:t>Komisijas regula Nr.1303/2013</w:t>
            </w:r>
          </w:p>
          <w:p w:rsidR="006C2AAE" w:rsidRPr="00286F76" w:rsidRDefault="006C2AAE" w:rsidP="001A3232"/>
        </w:tc>
      </w:tr>
      <w:tr w:rsidR="006C2AAE" w:rsidRPr="00286F76" w:rsidTr="001A3232">
        <w:tblPrEx>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28" w:type="dxa"/>
            <w:left w:w="28" w:type="dxa"/>
            <w:bottom w:w="28" w:type="dxa"/>
            <w:right w:w="28" w:type="dxa"/>
          </w:tblCellMar>
          <w:tblLook w:val="04A0"/>
        </w:tblPrEx>
        <w:trPr>
          <w:jc w:val="center"/>
        </w:trPr>
        <w:tc>
          <w:tcPr>
            <w:tcW w:w="2198" w:type="dxa"/>
            <w:gridSpan w:val="2"/>
            <w:tcBorders>
              <w:top w:val="outset" w:sz="6" w:space="0" w:color="auto"/>
              <w:left w:val="outset" w:sz="6" w:space="0" w:color="auto"/>
              <w:bottom w:val="outset" w:sz="6" w:space="0" w:color="auto"/>
              <w:right w:val="outset" w:sz="6" w:space="0" w:color="auto"/>
            </w:tcBorders>
            <w:vAlign w:val="center"/>
          </w:tcPr>
          <w:p w:rsidR="006C2AAE" w:rsidRPr="00286F76" w:rsidRDefault="006C2AAE" w:rsidP="001A3232">
            <w:r w:rsidRPr="00286F76">
              <w:t>A</w:t>
            </w:r>
          </w:p>
        </w:tc>
        <w:tc>
          <w:tcPr>
            <w:tcW w:w="2455" w:type="dxa"/>
            <w:gridSpan w:val="3"/>
            <w:tcBorders>
              <w:top w:val="outset" w:sz="6" w:space="0" w:color="auto"/>
              <w:left w:val="outset" w:sz="6" w:space="0" w:color="auto"/>
              <w:bottom w:val="outset" w:sz="6" w:space="0" w:color="auto"/>
              <w:right w:val="outset" w:sz="6" w:space="0" w:color="auto"/>
            </w:tcBorders>
            <w:vAlign w:val="center"/>
          </w:tcPr>
          <w:p w:rsidR="006C2AAE" w:rsidRPr="00286F76" w:rsidRDefault="006C2AAE" w:rsidP="001A3232">
            <w:r w:rsidRPr="00286F76">
              <w:t>B</w:t>
            </w:r>
          </w:p>
        </w:tc>
        <w:tc>
          <w:tcPr>
            <w:tcW w:w="2693" w:type="dxa"/>
            <w:gridSpan w:val="2"/>
            <w:tcBorders>
              <w:top w:val="outset" w:sz="6" w:space="0" w:color="auto"/>
              <w:left w:val="outset" w:sz="6" w:space="0" w:color="auto"/>
              <w:bottom w:val="outset" w:sz="6" w:space="0" w:color="auto"/>
              <w:right w:val="outset" w:sz="6" w:space="0" w:color="auto"/>
            </w:tcBorders>
            <w:vAlign w:val="center"/>
          </w:tcPr>
          <w:p w:rsidR="006C2AAE" w:rsidRPr="00286F76" w:rsidRDefault="006C2AAE" w:rsidP="001A3232">
            <w:r w:rsidRPr="00286F76">
              <w:t>C</w:t>
            </w:r>
          </w:p>
        </w:tc>
        <w:tc>
          <w:tcPr>
            <w:tcW w:w="2240" w:type="dxa"/>
            <w:tcBorders>
              <w:top w:val="outset" w:sz="6" w:space="0" w:color="auto"/>
              <w:left w:val="outset" w:sz="6" w:space="0" w:color="auto"/>
              <w:bottom w:val="outset" w:sz="6" w:space="0" w:color="auto"/>
              <w:right w:val="outset" w:sz="6" w:space="0" w:color="auto"/>
            </w:tcBorders>
            <w:vAlign w:val="center"/>
          </w:tcPr>
          <w:p w:rsidR="006C2AAE" w:rsidRPr="00286F76" w:rsidRDefault="006C2AAE" w:rsidP="001A3232">
            <w:r w:rsidRPr="00286F76">
              <w:t>D</w:t>
            </w:r>
          </w:p>
        </w:tc>
      </w:tr>
      <w:tr w:rsidR="006C2AAE" w:rsidRPr="00286F76" w:rsidTr="001A3232">
        <w:tblPrEx>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28" w:type="dxa"/>
            <w:left w:w="28" w:type="dxa"/>
            <w:bottom w:w="28" w:type="dxa"/>
            <w:right w:w="28" w:type="dxa"/>
          </w:tblCellMar>
          <w:tblLook w:val="04A0"/>
        </w:tblPrEx>
        <w:trPr>
          <w:jc w:val="center"/>
        </w:trPr>
        <w:tc>
          <w:tcPr>
            <w:tcW w:w="2198" w:type="dxa"/>
            <w:gridSpan w:val="2"/>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Attiecīgā ES tiesību akta panta numurs (uzskaitot katru tiesību akta vienību – pantu, daļu, punktu, apakšpunktu)</w:t>
            </w:r>
          </w:p>
        </w:tc>
        <w:tc>
          <w:tcPr>
            <w:tcW w:w="2455" w:type="dxa"/>
            <w:gridSpan w:val="3"/>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Projekta vienība, kas pārņem vai ievieš katru šīs tabulas A ailē minēto ES tiesību akta vienību, vai tiesību akts, kur attiecīgā ES tiesību akta vienība pārņemta vai ieviesta</w:t>
            </w:r>
          </w:p>
        </w:tc>
        <w:tc>
          <w:tcPr>
            <w:tcW w:w="2693" w:type="dxa"/>
            <w:gridSpan w:val="2"/>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Informācija par to, vai šīs tabulas A ailē minētās ES tiesību akta vienības tiek pārņemtas vai ieviestas pilnībā vai daļēji.</w:t>
            </w:r>
          </w:p>
          <w:p w:rsidR="006C2AAE" w:rsidRPr="00286F76" w:rsidRDefault="006C2AAE" w:rsidP="001A3232">
            <w:r w:rsidRPr="00286F76">
              <w:t>Ja attiecīgā ES tiesību akta vienība tiek pārņemta vai ieviesta daļēji, sniedz attiecīgu skaidrojumu, kā arī precīzi norāda, kad un kādā veidā ES tiesību akta vienība tiks pārņemta vai ieviesta pilnībā.</w:t>
            </w:r>
          </w:p>
          <w:p w:rsidR="006C2AAE" w:rsidRPr="00286F76" w:rsidRDefault="006C2AAE" w:rsidP="001A3232">
            <w:r w:rsidRPr="00286F76">
              <w:t>Norāda institūciju, kas ir atbildīga par šo saistību izpildi pilnībā</w:t>
            </w:r>
          </w:p>
        </w:tc>
        <w:tc>
          <w:tcPr>
            <w:tcW w:w="2240" w:type="dxa"/>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Informācija par to, vai šīs tabulas B ailē minētās projekta vienības paredz stingrākas prasības nekā šīs tabulas A ailē minētās ES tiesību akta vienības.</w:t>
            </w:r>
          </w:p>
          <w:p w:rsidR="006C2AAE" w:rsidRPr="00286F76" w:rsidRDefault="006C2AAE" w:rsidP="001A3232">
            <w:r w:rsidRPr="00286F76">
              <w:t>Ja projekts satur stingrā</w:t>
            </w:r>
            <w:r w:rsidRPr="00286F76">
              <w:softHyphen/>
              <w:t>kas prasības nekā attie</w:t>
            </w:r>
            <w:r w:rsidRPr="00286F76">
              <w:softHyphen/>
              <w:t>cīgais ES tiesību akts, norāda pamatojumu un samērīgumu.</w:t>
            </w:r>
          </w:p>
          <w:p w:rsidR="006C2AAE" w:rsidRPr="00286F76" w:rsidRDefault="006C2AAE" w:rsidP="001A3232">
            <w:r w:rsidRPr="00286F76">
              <w:t>Norāda iespējamās alternatīvas (t.sk. alternatīvas, kas neparedz tiesiskā regulējuma izstrādi) – kādos gadījumos būtu iespējams izvairīties no stingrāku prasību noteikšanas, nekā paredzēts attiecīgajos ES tiesību aktos</w:t>
            </w:r>
          </w:p>
        </w:tc>
      </w:tr>
      <w:tr w:rsidR="00656818" w:rsidRPr="00286F76" w:rsidTr="001A3232">
        <w:tblPrEx>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28" w:type="dxa"/>
            <w:left w:w="28" w:type="dxa"/>
            <w:bottom w:w="28" w:type="dxa"/>
            <w:right w:w="28" w:type="dxa"/>
          </w:tblCellMar>
          <w:tblLook w:val="04A0"/>
        </w:tblPrEx>
        <w:trPr>
          <w:jc w:val="center"/>
        </w:trPr>
        <w:tc>
          <w:tcPr>
            <w:tcW w:w="2198" w:type="dxa"/>
            <w:gridSpan w:val="2"/>
            <w:tcBorders>
              <w:top w:val="outset" w:sz="6" w:space="0" w:color="auto"/>
              <w:left w:val="outset" w:sz="6" w:space="0" w:color="auto"/>
              <w:bottom w:val="outset" w:sz="6" w:space="0" w:color="auto"/>
              <w:right w:val="outset" w:sz="6" w:space="0" w:color="auto"/>
            </w:tcBorders>
          </w:tcPr>
          <w:p w:rsidR="00656818" w:rsidRPr="00286F76" w:rsidRDefault="00656818" w:rsidP="001A3232">
            <w:r w:rsidRPr="00286F76">
              <w:rPr>
                <w:bCs/>
              </w:rPr>
              <w:t>Komisijas regula Nr.1303/2013</w:t>
            </w:r>
          </w:p>
          <w:p w:rsidR="00656818" w:rsidRPr="00286F76" w:rsidRDefault="00656818" w:rsidP="001A3232">
            <w:r w:rsidRPr="00286F76">
              <w:t>XII pielikuma 2.2.apakšpukts</w:t>
            </w:r>
          </w:p>
        </w:tc>
        <w:tc>
          <w:tcPr>
            <w:tcW w:w="2455" w:type="dxa"/>
            <w:gridSpan w:val="3"/>
            <w:tcBorders>
              <w:top w:val="outset" w:sz="6" w:space="0" w:color="auto"/>
              <w:left w:val="outset" w:sz="6" w:space="0" w:color="auto"/>
              <w:bottom w:val="outset" w:sz="6" w:space="0" w:color="auto"/>
              <w:right w:val="outset" w:sz="6" w:space="0" w:color="auto"/>
            </w:tcBorders>
          </w:tcPr>
          <w:p w:rsidR="00656818" w:rsidRPr="00286F76" w:rsidRDefault="00656818" w:rsidP="00656818">
            <w:r w:rsidRPr="00286F76">
              <w:t xml:space="preserve">MK noteikumu projekta </w:t>
            </w:r>
            <w:r>
              <w:t>37.1</w:t>
            </w:r>
            <w:r w:rsidRPr="00286F76">
              <w:t>.</w:t>
            </w:r>
            <w:r>
              <w:t>apakš</w:t>
            </w:r>
            <w:r w:rsidRPr="00286F76">
              <w:t>punkts</w:t>
            </w:r>
          </w:p>
        </w:tc>
        <w:tc>
          <w:tcPr>
            <w:tcW w:w="2693" w:type="dxa"/>
            <w:gridSpan w:val="2"/>
            <w:tcBorders>
              <w:top w:val="outset" w:sz="6" w:space="0" w:color="auto"/>
              <w:left w:val="outset" w:sz="6" w:space="0" w:color="auto"/>
              <w:bottom w:val="outset" w:sz="6" w:space="0" w:color="auto"/>
              <w:right w:val="outset" w:sz="6" w:space="0" w:color="auto"/>
            </w:tcBorders>
          </w:tcPr>
          <w:p w:rsidR="00656818" w:rsidRPr="00286F76" w:rsidRDefault="00656818" w:rsidP="001A3232">
            <w:r w:rsidRPr="00286F76">
              <w:t>Tiek ieviesta pilnībā.</w:t>
            </w:r>
          </w:p>
          <w:p w:rsidR="00656818" w:rsidRPr="00286F76" w:rsidRDefault="00656818" w:rsidP="001A3232">
            <w:r w:rsidRPr="00286F76">
              <w:t>Atbildīgā institūcija –projekta iesniedzējs</w:t>
            </w:r>
          </w:p>
        </w:tc>
        <w:tc>
          <w:tcPr>
            <w:tcW w:w="2240" w:type="dxa"/>
            <w:tcBorders>
              <w:top w:val="outset" w:sz="6" w:space="0" w:color="auto"/>
              <w:left w:val="outset" w:sz="6" w:space="0" w:color="auto"/>
              <w:bottom w:val="outset" w:sz="6" w:space="0" w:color="auto"/>
              <w:right w:val="outset" w:sz="6" w:space="0" w:color="auto"/>
            </w:tcBorders>
          </w:tcPr>
          <w:p w:rsidR="00656818" w:rsidRPr="00286F76" w:rsidRDefault="00656818" w:rsidP="001A3232">
            <w:r w:rsidRPr="00286F76">
              <w:t>Netiek paredzētas stingrākas prasības.</w:t>
            </w:r>
          </w:p>
        </w:tc>
      </w:tr>
      <w:tr w:rsidR="006C2AAE" w:rsidRPr="00286F76" w:rsidTr="001A3232">
        <w:tblPrEx>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28" w:type="dxa"/>
            <w:left w:w="28" w:type="dxa"/>
            <w:bottom w:w="28" w:type="dxa"/>
            <w:right w:w="28" w:type="dxa"/>
          </w:tblCellMar>
          <w:tblLook w:val="04A0"/>
        </w:tblPrEx>
        <w:trPr>
          <w:trHeight w:val="410"/>
          <w:jc w:val="center"/>
        </w:trPr>
        <w:tc>
          <w:tcPr>
            <w:tcW w:w="2198" w:type="dxa"/>
            <w:gridSpan w:val="2"/>
            <w:tcBorders>
              <w:top w:val="outset" w:sz="6" w:space="0" w:color="auto"/>
              <w:left w:val="outset" w:sz="6" w:space="0" w:color="auto"/>
              <w:bottom w:val="outset" w:sz="6" w:space="0" w:color="auto"/>
              <w:right w:val="outset" w:sz="6" w:space="0" w:color="auto"/>
            </w:tcBorders>
          </w:tcPr>
          <w:p w:rsidR="006C2AAE" w:rsidRPr="00286F76" w:rsidRDefault="006C2AAE" w:rsidP="001A3232">
            <w:pPr>
              <w:rPr>
                <w:bCs/>
              </w:rPr>
            </w:pPr>
            <w:r w:rsidRPr="00286F76">
              <w:t>Komisijas lēmums Nr. 2012/21/ES</w:t>
            </w:r>
          </w:p>
        </w:tc>
        <w:tc>
          <w:tcPr>
            <w:tcW w:w="2455" w:type="dxa"/>
            <w:gridSpan w:val="3"/>
            <w:tcBorders>
              <w:top w:val="outset" w:sz="6" w:space="0" w:color="auto"/>
              <w:left w:val="outset" w:sz="6" w:space="0" w:color="auto"/>
              <w:bottom w:val="outset" w:sz="6" w:space="0" w:color="auto"/>
              <w:right w:val="outset" w:sz="6" w:space="0" w:color="auto"/>
            </w:tcBorders>
          </w:tcPr>
          <w:p w:rsidR="006C2AAE" w:rsidRPr="00286F76" w:rsidRDefault="006C2AAE" w:rsidP="00656818">
            <w:r w:rsidRPr="00286F76">
              <w:t xml:space="preserve">MK noteikumu projekta </w:t>
            </w:r>
            <w:r w:rsidR="00656818">
              <w:t>IV sadaļa</w:t>
            </w:r>
          </w:p>
        </w:tc>
        <w:tc>
          <w:tcPr>
            <w:tcW w:w="2693" w:type="dxa"/>
            <w:gridSpan w:val="2"/>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Tiek ieviesta pilnībā.</w:t>
            </w:r>
          </w:p>
          <w:p w:rsidR="006C2AAE" w:rsidRPr="00286F76" w:rsidRDefault="006C2AAE" w:rsidP="00656818">
            <w:r w:rsidRPr="00286F76">
              <w:t>Atbildīgā institūcija –projekta iesniedzējs</w:t>
            </w:r>
          </w:p>
        </w:tc>
        <w:tc>
          <w:tcPr>
            <w:tcW w:w="2240" w:type="dxa"/>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Netiek paredzētas stingrākas prasības.</w:t>
            </w:r>
          </w:p>
        </w:tc>
      </w:tr>
      <w:tr w:rsidR="006C2AAE" w:rsidRPr="00286F76" w:rsidTr="001A3232">
        <w:tblPrEx>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28" w:type="dxa"/>
            <w:left w:w="28" w:type="dxa"/>
            <w:bottom w:w="28" w:type="dxa"/>
            <w:right w:w="28" w:type="dxa"/>
          </w:tblCellMar>
          <w:tblLook w:val="04A0"/>
        </w:tblPrEx>
        <w:trPr>
          <w:jc w:val="center"/>
        </w:trPr>
        <w:tc>
          <w:tcPr>
            <w:tcW w:w="2198" w:type="dxa"/>
            <w:gridSpan w:val="2"/>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Kā ir izmantota ES tiesību aktā paredzētā rīcības brīvība dalīb</w:t>
            </w:r>
            <w:r w:rsidRPr="00286F76">
              <w:softHyphen/>
              <w:t>valstij pārņemt vai ieviest noteiktas ES tiesību akta normas?</w:t>
            </w:r>
          </w:p>
          <w:p w:rsidR="006C2AAE" w:rsidRPr="00286F76" w:rsidRDefault="006C2AAE" w:rsidP="001A3232">
            <w:r w:rsidRPr="00286F76">
              <w:t>Kādēļ?</w:t>
            </w:r>
          </w:p>
        </w:tc>
        <w:tc>
          <w:tcPr>
            <w:tcW w:w="7388" w:type="dxa"/>
            <w:gridSpan w:val="6"/>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MK noteikumu projekts šo jomu neskar.</w:t>
            </w:r>
          </w:p>
        </w:tc>
      </w:tr>
      <w:tr w:rsidR="006C2AAE" w:rsidRPr="00286F76" w:rsidTr="001A3232">
        <w:tblPrEx>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28" w:type="dxa"/>
            <w:left w:w="28" w:type="dxa"/>
            <w:bottom w:w="28" w:type="dxa"/>
            <w:right w:w="28" w:type="dxa"/>
          </w:tblCellMar>
          <w:tblLook w:val="04A0"/>
        </w:tblPrEx>
        <w:trPr>
          <w:jc w:val="center"/>
        </w:trPr>
        <w:tc>
          <w:tcPr>
            <w:tcW w:w="2198" w:type="dxa"/>
            <w:gridSpan w:val="2"/>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Saistības sniegt paziņojumu ES insti</w:t>
            </w:r>
            <w:r w:rsidRPr="00286F76">
              <w:softHyphen/>
              <w:t>tūcijām un ES dalīb</w:t>
            </w:r>
            <w:r w:rsidRPr="00286F76">
              <w:softHyphen/>
              <w:t>valstīm atbilstoši normatīvajiem aktiem, kas regulē informācijas sniegšanu par tehnisko noteikumu, valsts atbalsta piešķir</w:t>
            </w:r>
            <w:r w:rsidRPr="00286F76">
              <w:softHyphen/>
              <w:t>šanas un finanšu noteikumu (attiecībā uz monetāro politiku) projektiem</w:t>
            </w:r>
          </w:p>
        </w:tc>
        <w:tc>
          <w:tcPr>
            <w:tcW w:w="7388" w:type="dxa"/>
            <w:gridSpan w:val="6"/>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MK noteikumu projekts šo jomu neskar.</w:t>
            </w:r>
          </w:p>
        </w:tc>
      </w:tr>
      <w:tr w:rsidR="006C2AAE" w:rsidRPr="00286F76" w:rsidTr="001A3232">
        <w:tblPrEx>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28" w:type="dxa"/>
            <w:left w:w="28" w:type="dxa"/>
            <w:bottom w:w="28" w:type="dxa"/>
            <w:right w:w="28" w:type="dxa"/>
          </w:tblCellMar>
          <w:tblLook w:val="04A0"/>
        </w:tblPrEx>
        <w:trPr>
          <w:jc w:val="center"/>
        </w:trPr>
        <w:tc>
          <w:tcPr>
            <w:tcW w:w="2198" w:type="dxa"/>
            <w:gridSpan w:val="2"/>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Cita informācija</w:t>
            </w:r>
          </w:p>
        </w:tc>
        <w:tc>
          <w:tcPr>
            <w:tcW w:w="7388" w:type="dxa"/>
            <w:gridSpan w:val="6"/>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Nav.</w:t>
            </w:r>
          </w:p>
        </w:tc>
      </w:tr>
      <w:tr w:rsidR="006C2AAE" w:rsidRPr="00286F76" w:rsidTr="001A3232">
        <w:tblPrEx>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28" w:type="dxa"/>
            <w:left w:w="28" w:type="dxa"/>
            <w:bottom w:w="28" w:type="dxa"/>
            <w:right w:w="28" w:type="dxa"/>
          </w:tblCellMar>
          <w:tblLook w:val="04A0"/>
        </w:tblPrEx>
        <w:trPr>
          <w:jc w:val="center"/>
        </w:trPr>
        <w:tc>
          <w:tcPr>
            <w:tcW w:w="9586" w:type="dxa"/>
            <w:gridSpan w:val="8"/>
            <w:tcBorders>
              <w:top w:val="outset" w:sz="6" w:space="0" w:color="auto"/>
              <w:left w:val="outset" w:sz="6" w:space="0" w:color="auto"/>
              <w:bottom w:val="outset" w:sz="6" w:space="0" w:color="auto"/>
              <w:right w:val="outset" w:sz="6" w:space="0" w:color="auto"/>
            </w:tcBorders>
            <w:vAlign w:val="center"/>
          </w:tcPr>
          <w:p w:rsidR="006C2AAE" w:rsidRPr="00286F76" w:rsidRDefault="006C2AAE" w:rsidP="001A3232">
            <w:pPr>
              <w:rPr>
                <w:b/>
              </w:rPr>
            </w:pPr>
            <w:r w:rsidRPr="00286F76">
              <w:rPr>
                <w:b/>
              </w:rPr>
              <w:t>2.tabula</w:t>
            </w:r>
          </w:p>
          <w:p w:rsidR="006C2AAE" w:rsidRPr="00286F76" w:rsidRDefault="006C2AAE" w:rsidP="001A3232">
            <w:pPr>
              <w:rPr>
                <w:b/>
              </w:rPr>
            </w:pPr>
            <w:r w:rsidRPr="00286F76">
              <w:rPr>
                <w:b/>
              </w:rPr>
              <w:t>Ar tiesību akta projektu izpildītās vai uzņemtās saistības, kas izriet no starptautiskajiem tiesību aktiem vai starptautiskas institūcijas vai organizācijas dokumentiem.</w:t>
            </w:r>
          </w:p>
          <w:p w:rsidR="006C2AAE" w:rsidRPr="00286F76" w:rsidRDefault="006C2AAE" w:rsidP="001A3232">
            <w:pPr>
              <w:rPr>
                <w:b/>
              </w:rPr>
            </w:pPr>
            <w:r w:rsidRPr="00286F76">
              <w:rPr>
                <w:b/>
              </w:rPr>
              <w:t>Pasākumi šo saistību izpildei</w:t>
            </w:r>
          </w:p>
        </w:tc>
      </w:tr>
      <w:tr w:rsidR="006C2AAE" w:rsidRPr="00286F76" w:rsidTr="001A3232">
        <w:tblPrEx>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28" w:type="dxa"/>
            <w:left w:w="28" w:type="dxa"/>
            <w:bottom w:w="28" w:type="dxa"/>
            <w:right w:w="28" w:type="dxa"/>
          </w:tblCellMar>
          <w:tblLook w:val="04A0"/>
        </w:tblPrEx>
        <w:trPr>
          <w:jc w:val="center"/>
        </w:trPr>
        <w:tc>
          <w:tcPr>
            <w:tcW w:w="2463" w:type="dxa"/>
            <w:gridSpan w:val="3"/>
            <w:tcBorders>
              <w:top w:val="outset" w:sz="6" w:space="0" w:color="auto"/>
              <w:left w:val="outset" w:sz="6" w:space="0" w:color="auto"/>
              <w:bottom w:val="outset" w:sz="6" w:space="0" w:color="auto"/>
              <w:right w:val="outset" w:sz="6" w:space="0" w:color="auto"/>
            </w:tcBorders>
            <w:vAlign w:val="center"/>
          </w:tcPr>
          <w:p w:rsidR="006C2AAE" w:rsidRPr="00286F76" w:rsidRDefault="006C2AAE" w:rsidP="001A3232">
            <w:r w:rsidRPr="00286F76">
              <w:t>Attiecīgā starptautiskā tiesību akta vai starptautiskas institūcijas vai organizācijas dokumenta (turpmāk – starptautiskais dokuments) datums, numurs un nosaukums</w:t>
            </w:r>
          </w:p>
        </w:tc>
        <w:tc>
          <w:tcPr>
            <w:tcW w:w="7123" w:type="dxa"/>
            <w:gridSpan w:val="5"/>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MK noteikumu projekts šo jomu neskar.</w:t>
            </w:r>
          </w:p>
        </w:tc>
      </w:tr>
      <w:tr w:rsidR="006C2AAE" w:rsidRPr="00286F76" w:rsidTr="001A3232">
        <w:tblPrEx>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28" w:type="dxa"/>
            <w:left w:w="28" w:type="dxa"/>
            <w:bottom w:w="28" w:type="dxa"/>
            <w:right w:w="28" w:type="dxa"/>
          </w:tblCellMar>
          <w:tblLook w:val="04A0"/>
        </w:tblPrEx>
        <w:trPr>
          <w:jc w:val="center"/>
        </w:trPr>
        <w:tc>
          <w:tcPr>
            <w:tcW w:w="2463" w:type="dxa"/>
            <w:gridSpan w:val="3"/>
            <w:tcBorders>
              <w:top w:val="outset" w:sz="6" w:space="0" w:color="auto"/>
              <w:left w:val="outset" w:sz="6" w:space="0" w:color="auto"/>
              <w:bottom w:val="outset" w:sz="6" w:space="0" w:color="auto"/>
              <w:right w:val="outset" w:sz="6" w:space="0" w:color="auto"/>
            </w:tcBorders>
            <w:vAlign w:val="center"/>
          </w:tcPr>
          <w:p w:rsidR="006C2AAE" w:rsidRPr="00286F76" w:rsidRDefault="006C2AAE" w:rsidP="001A3232">
            <w:r w:rsidRPr="00286F76">
              <w:t>A</w:t>
            </w:r>
          </w:p>
        </w:tc>
        <w:tc>
          <w:tcPr>
            <w:tcW w:w="3324" w:type="dxa"/>
            <w:gridSpan w:val="3"/>
            <w:tcBorders>
              <w:top w:val="outset" w:sz="6" w:space="0" w:color="auto"/>
              <w:left w:val="outset" w:sz="6" w:space="0" w:color="auto"/>
              <w:bottom w:val="outset" w:sz="6" w:space="0" w:color="auto"/>
              <w:right w:val="outset" w:sz="6" w:space="0" w:color="auto"/>
            </w:tcBorders>
            <w:vAlign w:val="center"/>
          </w:tcPr>
          <w:p w:rsidR="006C2AAE" w:rsidRPr="00286F76" w:rsidRDefault="006C2AAE" w:rsidP="001A3232">
            <w:r w:rsidRPr="00286F76">
              <w:t>B</w:t>
            </w:r>
          </w:p>
        </w:tc>
        <w:tc>
          <w:tcPr>
            <w:tcW w:w="3799" w:type="dxa"/>
            <w:gridSpan w:val="2"/>
            <w:tcBorders>
              <w:top w:val="outset" w:sz="6" w:space="0" w:color="auto"/>
              <w:left w:val="outset" w:sz="6" w:space="0" w:color="auto"/>
              <w:bottom w:val="outset" w:sz="6" w:space="0" w:color="auto"/>
              <w:right w:val="outset" w:sz="6" w:space="0" w:color="auto"/>
            </w:tcBorders>
            <w:vAlign w:val="center"/>
          </w:tcPr>
          <w:p w:rsidR="006C2AAE" w:rsidRPr="00286F76" w:rsidRDefault="006C2AAE" w:rsidP="001A3232">
            <w:r w:rsidRPr="00286F76">
              <w:t>C</w:t>
            </w:r>
          </w:p>
        </w:tc>
      </w:tr>
      <w:tr w:rsidR="006C2AAE" w:rsidRPr="00286F76" w:rsidTr="001A3232">
        <w:tblPrEx>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28" w:type="dxa"/>
            <w:left w:w="28" w:type="dxa"/>
            <w:bottom w:w="28" w:type="dxa"/>
            <w:right w:w="28" w:type="dxa"/>
          </w:tblCellMar>
          <w:tblLook w:val="04A0"/>
        </w:tblPrEx>
        <w:trPr>
          <w:jc w:val="center"/>
        </w:trPr>
        <w:tc>
          <w:tcPr>
            <w:tcW w:w="2463" w:type="dxa"/>
            <w:gridSpan w:val="3"/>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Starptautiskās saistības (pēc būtības), kas izriet no norādītā starptautiskā dokumenta.</w:t>
            </w:r>
          </w:p>
          <w:p w:rsidR="006C2AAE" w:rsidRPr="00286F76" w:rsidRDefault="006C2AAE" w:rsidP="001A3232">
            <w:r w:rsidRPr="00286F76">
              <w:t>Konkrēti veicamie pasākumi vai uzdevumi, kas nepieciešami šo starptautisko saistību izpildei</w:t>
            </w:r>
          </w:p>
        </w:tc>
        <w:tc>
          <w:tcPr>
            <w:tcW w:w="3324" w:type="dxa"/>
            <w:gridSpan w:val="3"/>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Ja pasākumi vai uzdevumi, ar ko tiks izpildītas starptautiskās saistības, tiek noteikti projektā, norāda attiecīgo projekta vienību vai dokumentu, kurā sniegts izvērsts skaidrojums, kādā veidā tiks nodrošināta starptautisko saistību izpilde</w:t>
            </w:r>
          </w:p>
        </w:tc>
        <w:tc>
          <w:tcPr>
            <w:tcW w:w="3799" w:type="dxa"/>
            <w:gridSpan w:val="2"/>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Informācija par to, vai starptautiskās saistības, kas minētas šīs tabulas A ailē, tiek izpildītas pilnībā vai daļēji.</w:t>
            </w:r>
          </w:p>
          <w:p w:rsidR="006C2AAE" w:rsidRPr="00286F76" w:rsidRDefault="006C2AAE" w:rsidP="001A3232">
            <w:r w:rsidRPr="00286F76">
              <w:t>Ja attiecīgās starptautiskās saistības tiek izpildītas daļēji, sniedz skaidrojumu, kā arī precīzi norāda, kad un kādā veidā starptautiskās saistības tiks izpildītas pilnībā.</w:t>
            </w:r>
          </w:p>
          <w:p w:rsidR="006C2AAE" w:rsidRPr="00286F76" w:rsidRDefault="006C2AAE" w:rsidP="001A3232">
            <w:r w:rsidRPr="00286F76">
              <w:t>Norāda institūciju, kas ir atbildīga par šo saistību izpildi pilnībā</w:t>
            </w:r>
          </w:p>
        </w:tc>
      </w:tr>
      <w:tr w:rsidR="006C2AAE" w:rsidRPr="00286F76" w:rsidTr="001A3232">
        <w:tblPrEx>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28" w:type="dxa"/>
            <w:left w:w="28" w:type="dxa"/>
            <w:bottom w:w="28" w:type="dxa"/>
            <w:right w:w="28" w:type="dxa"/>
          </w:tblCellMar>
          <w:tblLook w:val="04A0"/>
        </w:tblPrEx>
        <w:trPr>
          <w:jc w:val="center"/>
        </w:trPr>
        <w:tc>
          <w:tcPr>
            <w:tcW w:w="2463" w:type="dxa"/>
            <w:gridSpan w:val="3"/>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MK noteikumu projekts šo jomu neskar.</w:t>
            </w:r>
          </w:p>
        </w:tc>
        <w:tc>
          <w:tcPr>
            <w:tcW w:w="3324" w:type="dxa"/>
            <w:gridSpan w:val="3"/>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MK noteikumu projekts šo jomu neskar.</w:t>
            </w:r>
          </w:p>
        </w:tc>
        <w:tc>
          <w:tcPr>
            <w:tcW w:w="3799" w:type="dxa"/>
            <w:gridSpan w:val="2"/>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MK noteikumu projekts šo jomu neskar.</w:t>
            </w:r>
          </w:p>
        </w:tc>
      </w:tr>
      <w:tr w:rsidR="006C2AAE" w:rsidRPr="00286F76" w:rsidTr="001A3232">
        <w:tblPrEx>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28" w:type="dxa"/>
            <w:left w:w="28" w:type="dxa"/>
            <w:bottom w:w="28" w:type="dxa"/>
            <w:right w:w="28" w:type="dxa"/>
          </w:tblCellMar>
          <w:tblLook w:val="04A0"/>
        </w:tblPrEx>
        <w:trPr>
          <w:jc w:val="center"/>
        </w:trPr>
        <w:tc>
          <w:tcPr>
            <w:tcW w:w="2463" w:type="dxa"/>
            <w:gridSpan w:val="3"/>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Vai starptautiskajā dokumentā paredzētās saistības nav pretrunā ar jau esošajām Latvijas Republikas starptautis</w:t>
            </w:r>
            <w:r w:rsidRPr="00286F76">
              <w:softHyphen/>
              <w:t>kajām saistībām</w:t>
            </w:r>
          </w:p>
        </w:tc>
        <w:tc>
          <w:tcPr>
            <w:tcW w:w="7123" w:type="dxa"/>
            <w:gridSpan w:val="5"/>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MK noteikumu projekts šo jomu neskar.</w:t>
            </w:r>
          </w:p>
        </w:tc>
      </w:tr>
      <w:tr w:rsidR="006C2AAE" w:rsidRPr="00286F76" w:rsidTr="001A3232">
        <w:tblPrEx>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28" w:type="dxa"/>
            <w:left w:w="28" w:type="dxa"/>
            <w:bottom w:w="28" w:type="dxa"/>
            <w:right w:w="28" w:type="dxa"/>
          </w:tblCellMar>
          <w:tblLook w:val="04A0"/>
        </w:tblPrEx>
        <w:trPr>
          <w:jc w:val="center"/>
        </w:trPr>
        <w:tc>
          <w:tcPr>
            <w:tcW w:w="2463" w:type="dxa"/>
            <w:gridSpan w:val="3"/>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Cita informācija</w:t>
            </w:r>
          </w:p>
        </w:tc>
        <w:tc>
          <w:tcPr>
            <w:tcW w:w="7123" w:type="dxa"/>
            <w:gridSpan w:val="5"/>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Nav.</w:t>
            </w:r>
          </w:p>
        </w:tc>
      </w:tr>
    </w:tbl>
    <w:p w:rsidR="006C2AAE" w:rsidRPr="000E2C00" w:rsidRDefault="006C2AAE" w:rsidP="003735C6"/>
    <w:p w:rsidR="00513043" w:rsidRPr="000E2C00" w:rsidRDefault="00513043" w:rsidP="003735C6"/>
    <w:tbl>
      <w:tblPr>
        <w:tblW w:w="9640"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tblPr>
      <w:tblGrid>
        <w:gridCol w:w="476"/>
        <w:gridCol w:w="2218"/>
        <w:gridCol w:w="6946"/>
      </w:tblGrid>
      <w:tr w:rsidR="003735C6" w:rsidRPr="000E2C00" w:rsidTr="008575EC">
        <w:trPr>
          <w:trHeight w:val="421"/>
        </w:trPr>
        <w:tc>
          <w:tcPr>
            <w:tcW w:w="9640" w:type="dxa"/>
            <w:gridSpan w:val="3"/>
            <w:vAlign w:val="center"/>
          </w:tcPr>
          <w:p w:rsidR="003735C6" w:rsidRPr="000E2C00" w:rsidRDefault="003735C6" w:rsidP="0009253D">
            <w:pPr>
              <w:pStyle w:val="naisnod"/>
              <w:spacing w:before="0" w:beforeAutospacing="0" w:after="0" w:afterAutospacing="0"/>
              <w:ind w:left="57" w:right="57"/>
              <w:jc w:val="center"/>
              <w:rPr>
                <w:b/>
              </w:rPr>
            </w:pPr>
            <w:r w:rsidRPr="000E2C00">
              <w:rPr>
                <w:b/>
              </w:rPr>
              <w:t>VI. Sabiedrības līdzdalība un komunikācijas aktivitātes</w:t>
            </w:r>
          </w:p>
        </w:tc>
      </w:tr>
      <w:tr w:rsidR="003735C6" w:rsidRPr="000E2C00" w:rsidTr="008575EC">
        <w:trPr>
          <w:trHeight w:val="553"/>
        </w:trPr>
        <w:tc>
          <w:tcPr>
            <w:tcW w:w="476" w:type="dxa"/>
          </w:tcPr>
          <w:p w:rsidR="003735C6" w:rsidRPr="000E2C00" w:rsidRDefault="003735C6" w:rsidP="0009253D">
            <w:pPr>
              <w:ind w:left="57" w:right="57"/>
              <w:jc w:val="both"/>
              <w:rPr>
                <w:bCs/>
              </w:rPr>
            </w:pPr>
            <w:r w:rsidRPr="000E2C00">
              <w:rPr>
                <w:bCs/>
              </w:rPr>
              <w:t>1.</w:t>
            </w:r>
          </w:p>
        </w:tc>
        <w:tc>
          <w:tcPr>
            <w:tcW w:w="2218" w:type="dxa"/>
          </w:tcPr>
          <w:p w:rsidR="003735C6" w:rsidRPr="000E2C00" w:rsidRDefault="003735C6" w:rsidP="0009253D">
            <w:pPr>
              <w:tabs>
                <w:tab w:val="left" w:pos="170"/>
              </w:tabs>
              <w:ind w:left="57" w:right="57"/>
              <w:rPr>
                <w:lang w:eastAsia="lv-LV"/>
              </w:rPr>
            </w:pPr>
            <w:r w:rsidRPr="000E2C00">
              <w:rPr>
                <w:lang w:eastAsia="lv-LV"/>
              </w:rPr>
              <w:t>Plānotās sabiedrības līdzdalības un komunikācijas aktivitātes saistībā ar projektu</w:t>
            </w:r>
          </w:p>
        </w:tc>
        <w:tc>
          <w:tcPr>
            <w:tcW w:w="6946" w:type="dxa"/>
          </w:tcPr>
          <w:p w:rsidR="004F5F76" w:rsidRPr="000E2C00" w:rsidRDefault="00424E0C" w:rsidP="00360528">
            <w:pPr>
              <w:pStyle w:val="naiskr"/>
              <w:spacing w:before="40" w:beforeAutospacing="0" w:after="40" w:afterAutospacing="0"/>
              <w:ind w:left="57" w:right="57" w:firstLine="284"/>
              <w:jc w:val="both"/>
            </w:pPr>
            <w:bookmarkStart w:id="35" w:name="p61"/>
            <w:bookmarkEnd w:id="35"/>
            <w:r w:rsidRPr="000E2C00">
              <w:t xml:space="preserve">SAM mērķis tika saskaņots un izdiskutēts starpinstitūciju un sociālo partneru starpā </w:t>
            </w:r>
            <w:r w:rsidR="002C6B64" w:rsidRPr="000E2C00">
              <w:t xml:space="preserve">Darbības </w:t>
            </w:r>
            <w:r w:rsidR="002C6B64" w:rsidRPr="000E2C00">
              <w:rPr>
                <w:bCs/>
              </w:rPr>
              <w:t>programmu</w:t>
            </w:r>
            <w:r w:rsidR="002C6B64" w:rsidRPr="000E2C00">
              <w:t xml:space="preserve"> “</w:t>
            </w:r>
            <w:r w:rsidR="002C6B64" w:rsidRPr="000E2C00">
              <w:rPr>
                <w:i/>
              </w:rPr>
              <w:t>Izaugsme un nodarbinātība</w:t>
            </w:r>
            <w:r w:rsidR="002C6B64" w:rsidRPr="000E2C00">
              <w:t xml:space="preserve">” </w:t>
            </w:r>
            <w:r w:rsidRPr="000E2C00">
              <w:t>saskaņošanas procesa ietvaros</w:t>
            </w:r>
          </w:p>
        </w:tc>
      </w:tr>
      <w:tr w:rsidR="00BA6371" w:rsidRPr="000E2C00" w:rsidTr="008575EC">
        <w:trPr>
          <w:trHeight w:val="339"/>
        </w:trPr>
        <w:tc>
          <w:tcPr>
            <w:tcW w:w="476" w:type="dxa"/>
          </w:tcPr>
          <w:p w:rsidR="00BA6371" w:rsidRPr="000E2C00" w:rsidRDefault="00BA6371" w:rsidP="0009253D">
            <w:pPr>
              <w:ind w:left="57" w:right="57"/>
              <w:jc w:val="both"/>
              <w:rPr>
                <w:bCs/>
              </w:rPr>
            </w:pPr>
            <w:r w:rsidRPr="000E2C00">
              <w:rPr>
                <w:bCs/>
              </w:rPr>
              <w:t>2.</w:t>
            </w:r>
          </w:p>
        </w:tc>
        <w:tc>
          <w:tcPr>
            <w:tcW w:w="2218" w:type="dxa"/>
          </w:tcPr>
          <w:p w:rsidR="00BA6371" w:rsidRPr="000E2C00" w:rsidRDefault="00BA6371" w:rsidP="0009253D">
            <w:pPr>
              <w:ind w:left="57" w:right="57"/>
              <w:rPr>
                <w:lang w:eastAsia="lv-LV"/>
              </w:rPr>
            </w:pPr>
            <w:r w:rsidRPr="000E2C00">
              <w:rPr>
                <w:lang w:eastAsia="lv-LV"/>
              </w:rPr>
              <w:t>Sabiedrības līdzdalība projekta izstrādē</w:t>
            </w:r>
          </w:p>
        </w:tc>
        <w:tc>
          <w:tcPr>
            <w:tcW w:w="6946" w:type="dxa"/>
          </w:tcPr>
          <w:p w:rsidR="00424E0C" w:rsidRPr="000E2C00" w:rsidRDefault="00424E0C" w:rsidP="00424E0C">
            <w:pPr>
              <w:pStyle w:val="naiskr"/>
              <w:spacing w:before="40" w:beforeAutospacing="0" w:after="40" w:afterAutospacing="0"/>
              <w:ind w:left="57" w:right="57" w:firstLine="284"/>
              <w:jc w:val="both"/>
            </w:pPr>
            <w:bookmarkStart w:id="36" w:name="p62"/>
            <w:bookmarkEnd w:id="36"/>
            <w:r w:rsidRPr="000E2C00">
              <w:rPr>
                <w:szCs w:val="28"/>
              </w:rPr>
              <w:t>Sabiedrības</w:t>
            </w:r>
            <w:r w:rsidRPr="000E2C00">
              <w:t xml:space="preserve"> līdzdalība tika nodrošināta visā SAM plānošanas procesā.</w:t>
            </w:r>
          </w:p>
          <w:p w:rsidR="00424E0C" w:rsidRPr="000E2C00" w:rsidRDefault="00424E0C" w:rsidP="00424E0C">
            <w:pPr>
              <w:pStyle w:val="naiskr"/>
              <w:spacing w:before="40" w:beforeAutospacing="0" w:after="40" w:afterAutospacing="0"/>
              <w:ind w:left="57" w:right="57" w:firstLine="284"/>
              <w:jc w:val="both"/>
            </w:pPr>
            <w:r w:rsidRPr="000E2C00">
              <w:rPr>
                <w:szCs w:val="28"/>
              </w:rPr>
              <w:t>Papildus SAM ir izstrādāts sasaistē ar valsts mēroga</w:t>
            </w:r>
            <w:r w:rsidRPr="000E2C00">
              <w:t xml:space="preserve"> un nozares politikas plānošanas dokumentiem kā Stratēģija "Eiropa 2020", Latvijas Nacionālais attīstības plāns 2014.-2020.gadam, Sabi</w:t>
            </w:r>
            <w:r w:rsidR="00497B9B" w:rsidRPr="000E2C00">
              <w:t xml:space="preserve">edrības veselības pamatnostādnes </w:t>
            </w:r>
            <w:r w:rsidRPr="000E2C00">
              <w:t>2014.-2020.gadam, tādejādi arī šo plānošanas dokumentu saskaņošanas procesu ietvaros tika nodrošināta SAM mērķa un būtības, virzienu saskaņošana.</w:t>
            </w:r>
          </w:p>
          <w:p w:rsidR="00BA6371" w:rsidRPr="000E2C00" w:rsidRDefault="00424E0C" w:rsidP="00413E82">
            <w:pPr>
              <w:pStyle w:val="naiskr"/>
              <w:spacing w:before="40" w:beforeAutospacing="0" w:after="40" w:afterAutospacing="0"/>
              <w:ind w:left="57" w:right="57" w:firstLine="284"/>
              <w:jc w:val="both"/>
            </w:pPr>
            <w:r w:rsidRPr="000E2C00">
              <w:t xml:space="preserve">SAM mērķis tika saskaņots un izdiskutēts starpinstitūciju un sociālo partneru starpā </w:t>
            </w:r>
            <w:r w:rsidR="002C6B64" w:rsidRPr="000E2C00">
              <w:t xml:space="preserve">Darbības </w:t>
            </w:r>
            <w:r w:rsidR="002C6B64" w:rsidRPr="000E2C00">
              <w:rPr>
                <w:bCs/>
              </w:rPr>
              <w:t>programmu</w:t>
            </w:r>
            <w:r w:rsidR="002C6B64" w:rsidRPr="000E2C00">
              <w:t xml:space="preserve"> “</w:t>
            </w:r>
            <w:r w:rsidR="002C6B64" w:rsidRPr="000E2C00">
              <w:rPr>
                <w:i/>
              </w:rPr>
              <w:t>Izaugsme un nodarbinātība</w:t>
            </w:r>
            <w:r w:rsidR="002C6B64" w:rsidRPr="000E2C00">
              <w:t xml:space="preserve">” </w:t>
            </w:r>
            <w:r w:rsidRPr="000E2C00">
              <w:t>saskaņošanas procesa ietvaros, kā arī plašas diskusijas notika saskaņojot Sab</w:t>
            </w:r>
            <w:r w:rsidR="00497B9B" w:rsidRPr="000E2C00">
              <w:t>iedrības veselības pamatnostādnes</w:t>
            </w:r>
            <w:r w:rsidRPr="000E2C00">
              <w:t xml:space="preserve"> 2014.-2020.gadam, kā ietvaros arī tika nodrošināta sabiedriskā apspriede.</w:t>
            </w:r>
            <w:r w:rsidR="00BE2DAA" w:rsidRPr="000E2C00">
              <w:t xml:space="preserve"> Tāpat </w:t>
            </w:r>
            <w:r w:rsidR="00413E82" w:rsidRPr="000E2C00">
              <w:t xml:space="preserve">saistībā ar </w:t>
            </w:r>
            <w:r w:rsidR="00BE2DAA" w:rsidRPr="000E2C00">
              <w:t>Pasaules bankas izvērtējum</w:t>
            </w:r>
            <w:r w:rsidR="00413E82" w:rsidRPr="000E2C00">
              <w:t>u</w:t>
            </w:r>
            <w:r w:rsidR="00BE2DAA" w:rsidRPr="000E2C00">
              <w:t xml:space="preserve"> par veselības tīklu attīstības vadlīniju izstrādi prioritārajās veselības jomās tika izveidota projekta „Veselības tīklu attīstības vadlīniju un kvalitātes nodrošināšanas sistēmas izstrāde un ieviešana prioritāro jomu ietvaros” darba grupa, kurā iesaistītas nozares biedrības un nodibinājumi, </w:t>
            </w:r>
            <w:r w:rsidR="00413E82" w:rsidRPr="000E2C00">
              <w:t>Finanšu ministrija, Labklājības ministrija, reģionu pārstāvji un citas sadarbības organizācijas, un kuras ietvaros tika diskutēti ar SAM 9.3.2.plānošanu saistītie jautājumi. Darba grupa joprojām turpina savu darbību, un konsultācijas par SAM 9.3.2.jautājumiem turpināsies t.sk. arī šīs darba grupas ietvaros.</w:t>
            </w:r>
          </w:p>
        </w:tc>
      </w:tr>
      <w:tr w:rsidR="00BA6371" w:rsidRPr="000E2C00" w:rsidTr="008575EC">
        <w:trPr>
          <w:trHeight w:val="476"/>
        </w:trPr>
        <w:tc>
          <w:tcPr>
            <w:tcW w:w="476" w:type="dxa"/>
          </w:tcPr>
          <w:p w:rsidR="00BA6371" w:rsidRPr="000E2C00" w:rsidRDefault="00BA6371" w:rsidP="0009253D">
            <w:pPr>
              <w:ind w:left="57" w:right="57"/>
              <w:jc w:val="both"/>
              <w:rPr>
                <w:bCs/>
              </w:rPr>
            </w:pPr>
            <w:r w:rsidRPr="000E2C00">
              <w:rPr>
                <w:bCs/>
              </w:rPr>
              <w:t>3.</w:t>
            </w:r>
          </w:p>
        </w:tc>
        <w:tc>
          <w:tcPr>
            <w:tcW w:w="2218" w:type="dxa"/>
          </w:tcPr>
          <w:p w:rsidR="00BA6371" w:rsidRPr="000E2C00" w:rsidRDefault="00BA6371" w:rsidP="0009253D">
            <w:pPr>
              <w:ind w:left="57" w:right="57"/>
              <w:rPr>
                <w:lang w:eastAsia="lv-LV"/>
              </w:rPr>
            </w:pPr>
            <w:r w:rsidRPr="000E2C00">
              <w:rPr>
                <w:lang w:eastAsia="lv-LV"/>
              </w:rPr>
              <w:t>Sabiedrības līdzdalības rezultāti</w:t>
            </w:r>
          </w:p>
        </w:tc>
        <w:tc>
          <w:tcPr>
            <w:tcW w:w="6946" w:type="dxa"/>
          </w:tcPr>
          <w:p w:rsidR="00BA6371" w:rsidRPr="000E2C00" w:rsidRDefault="002C6B64" w:rsidP="002C6B64">
            <w:pPr>
              <w:pStyle w:val="naiskr"/>
              <w:spacing w:before="40" w:beforeAutospacing="0" w:after="40" w:afterAutospacing="0"/>
              <w:ind w:left="57" w:right="57" w:firstLine="284"/>
              <w:jc w:val="both"/>
            </w:pPr>
            <w:r w:rsidRPr="000E2C00">
              <w:t>Latvijas Nacionālais attīstības plāna 2014.-2020.gadam</w:t>
            </w:r>
            <w:r w:rsidR="00424E0C" w:rsidRPr="000E2C00">
              <w:t xml:space="preserve">, Sabiedrības veselības pamatnostādņu 2014.-2020.gadam, </w:t>
            </w:r>
            <w:r w:rsidRPr="000E2C00">
              <w:t xml:space="preserve">Darbības </w:t>
            </w:r>
            <w:r w:rsidRPr="000E2C00">
              <w:rPr>
                <w:bCs/>
              </w:rPr>
              <w:t>programmu</w:t>
            </w:r>
            <w:r w:rsidRPr="000E2C00">
              <w:t xml:space="preserve"> “</w:t>
            </w:r>
            <w:r w:rsidRPr="000E2C00">
              <w:rPr>
                <w:i/>
              </w:rPr>
              <w:t>Izaugsme un nodarbinātība</w:t>
            </w:r>
            <w:r w:rsidRPr="000E2C00">
              <w:t xml:space="preserve">” </w:t>
            </w:r>
            <w:r w:rsidR="00424E0C" w:rsidRPr="000E2C00">
              <w:t xml:space="preserve">un </w:t>
            </w:r>
            <w:r w:rsidRPr="000E2C00">
              <w:t>Partnerības līguma</w:t>
            </w:r>
            <w:r w:rsidR="00424E0C" w:rsidRPr="000E2C00">
              <w:t xml:space="preserve"> saskaņošanas procesā saņemtie komentāri ir saskaņoti un panākta vienošanās ar visām iesaistītajām pusēm.</w:t>
            </w:r>
          </w:p>
        </w:tc>
      </w:tr>
      <w:tr w:rsidR="003735C6" w:rsidRPr="000E2C00" w:rsidTr="008575EC">
        <w:trPr>
          <w:trHeight w:val="476"/>
        </w:trPr>
        <w:tc>
          <w:tcPr>
            <w:tcW w:w="476" w:type="dxa"/>
          </w:tcPr>
          <w:p w:rsidR="003735C6" w:rsidRPr="000E2C00" w:rsidRDefault="003735C6" w:rsidP="0009253D">
            <w:pPr>
              <w:ind w:left="57" w:right="57"/>
              <w:jc w:val="both"/>
              <w:rPr>
                <w:bCs/>
              </w:rPr>
            </w:pPr>
            <w:r w:rsidRPr="000E2C00">
              <w:rPr>
                <w:bCs/>
              </w:rPr>
              <w:t>4.</w:t>
            </w:r>
          </w:p>
        </w:tc>
        <w:tc>
          <w:tcPr>
            <w:tcW w:w="2218" w:type="dxa"/>
          </w:tcPr>
          <w:p w:rsidR="003735C6" w:rsidRPr="000E2C00" w:rsidRDefault="003735C6" w:rsidP="0009253D">
            <w:pPr>
              <w:ind w:left="57" w:right="57"/>
              <w:rPr>
                <w:lang w:eastAsia="lv-LV"/>
              </w:rPr>
            </w:pPr>
            <w:r w:rsidRPr="000E2C00">
              <w:rPr>
                <w:lang w:eastAsia="lv-LV"/>
              </w:rPr>
              <w:t>Cita informācija</w:t>
            </w:r>
          </w:p>
        </w:tc>
        <w:tc>
          <w:tcPr>
            <w:tcW w:w="6946" w:type="dxa"/>
          </w:tcPr>
          <w:p w:rsidR="003735C6" w:rsidRPr="000E2C00" w:rsidRDefault="00424E0C" w:rsidP="00424E0C">
            <w:pPr>
              <w:pStyle w:val="naiskr"/>
              <w:spacing w:before="40" w:beforeAutospacing="0" w:after="40" w:afterAutospacing="0"/>
              <w:ind w:left="57" w:right="57" w:firstLine="284"/>
              <w:jc w:val="both"/>
            </w:pPr>
            <w:r w:rsidRPr="000E2C00">
              <w:t>Pirms noteikumu projekta iesniegšanas izskatīšanai Ministru kabinetā paredzēts SAM sākotnējais novērtējums, uz kā pamata izstrādāts noteikumu projekts, un projektu vērtēšanas kritēriji tiks izskatīti un apstiprināti atbilstoši Eiropas Savienības struktūrfondu un Kohēzijas fonda 2014.—2020.gada plānošanas perioda vadības likumam izveidotajā Nodarbinātības, darbaspēka mobilitātes un sociālā iekļaušanas prioritārā virziena uzraudzības apakškomitejā.</w:t>
            </w:r>
          </w:p>
        </w:tc>
      </w:tr>
    </w:tbl>
    <w:p w:rsidR="00C1591C" w:rsidRPr="000E2C00" w:rsidRDefault="00C1591C" w:rsidP="003735C6"/>
    <w:p w:rsidR="00513043" w:rsidRPr="000E2C00" w:rsidRDefault="00513043" w:rsidP="003735C6"/>
    <w:tbl>
      <w:tblPr>
        <w:tblW w:w="9640" w:type="dxa"/>
        <w:tblInd w:w="-2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28" w:type="dxa"/>
          <w:bottom w:w="28" w:type="dxa"/>
          <w:right w:w="28" w:type="dxa"/>
        </w:tblCellMar>
        <w:tblLook w:val="0000"/>
      </w:tblPr>
      <w:tblGrid>
        <w:gridCol w:w="437"/>
        <w:gridCol w:w="3675"/>
        <w:gridCol w:w="5528"/>
      </w:tblGrid>
      <w:tr w:rsidR="003735C6" w:rsidRPr="000E2C00" w:rsidTr="008575EC">
        <w:trPr>
          <w:trHeight w:val="381"/>
        </w:trPr>
        <w:tc>
          <w:tcPr>
            <w:tcW w:w="9640" w:type="dxa"/>
            <w:gridSpan w:val="3"/>
            <w:vAlign w:val="center"/>
          </w:tcPr>
          <w:p w:rsidR="003735C6" w:rsidRPr="000E2C00" w:rsidRDefault="003735C6" w:rsidP="0009253D">
            <w:pPr>
              <w:pStyle w:val="naisnod"/>
              <w:spacing w:before="0" w:beforeAutospacing="0" w:after="0" w:afterAutospacing="0"/>
              <w:ind w:left="57" w:right="57"/>
              <w:jc w:val="center"/>
              <w:rPr>
                <w:b/>
              </w:rPr>
            </w:pPr>
            <w:r w:rsidRPr="000E2C00">
              <w:rPr>
                <w:b/>
              </w:rPr>
              <w:t>VII. Tiesību akta projekta izpildes nodrošināšana un tās ietekme uz institūcijām</w:t>
            </w:r>
          </w:p>
        </w:tc>
      </w:tr>
      <w:tr w:rsidR="003735C6" w:rsidRPr="000E2C00" w:rsidTr="008575EC">
        <w:trPr>
          <w:trHeight w:val="427"/>
        </w:trPr>
        <w:tc>
          <w:tcPr>
            <w:tcW w:w="437" w:type="dxa"/>
          </w:tcPr>
          <w:p w:rsidR="003735C6" w:rsidRPr="000E2C00" w:rsidRDefault="003735C6" w:rsidP="0009253D">
            <w:pPr>
              <w:pStyle w:val="naisnod"/>
              <w:spacing w:before="0" w:beforeAutospacing="0" w:after="0" w:afterAutospacing="0"/>
              <w:ind w:left="57" w:right="57"/>
              <w:jc w:val="both"/>
            </w:pPr>
            <w:r w:rsidRPr="000E2C00">
              <w:t>1.</w:t>
            </w:r>
          </w:p>
        </w:tc>
        <w:tc>
          <w:tcPr>
            <w:tcW w:w="3675" w:type="dxa"/>
          </w:tcPr>
          <w:p w:rsidR="003735C6" w:rsidRPr="000E2C00" w:rsidRDefault="003735C6" w:rsidP="0009253D">
            <w:pPr>
              <w:pStyle w:val="naisf"/>
              <w:spacing w:before="0" w:beforeAutospacing="0" w:after="0" w:afterAutospacing="0"/>
              <w:ind w:left="57" w:right="57"/>
              <w:rPr>
                <w:lang w:val="lv-LV"/>
              </w:rPr>
            </w:pPr>
            <w:r w:rsidRPr="000E2C00">
              <w:rPr>
                <w:lang w:val="lv-LV"/>
              </w:rPr>
              <w:t>Projekta izpildē iesaistītās institūcijas</w:t>
            </w:r>
          </w:p>
        </w:tc>
        <w:tc>
          <w:tcPr>
            <w:tcW w:w="5528" w:type="dxa"/>
          </w:tcPr>
          <w:p w:rsidR="003735C6" w:rsidRPr="000E2C00" w:rsidRDefault="003735C6" w:rsidP="0019779A">
            <w:pPr>
              <w:pStyle w:val="naiskr"/>
              <w:spacing w:before="40" w:beforeAutospacing="0" w:after="40" w:afterAutospacing="0"/>
              <w:ind w:left="57" w:right="57" w:firstLine="284"/>
              <w:jc w:val="both"/>
            </w:pPr>
            <w:bookmarkStart w:id="37" w:name="p66"/>
            <w:bookmarkStart w:id="38" w:name="p67"/>
            <w:bookmarkStart w:id="39" w:name="p68"/>
            <w:bookmarkStart w:id="40" w:name="p69"/>
            <w:bookmarkEnd w:id="37"/>
            <w:bookmarkEnd w:id="38"/>
            <w:bookmarkEnd w:id="39"/>
            <w:bookmarkEnd w:id="40"/>
            <w:r w:rsidRPr="000E2C00">
              <w:rPr>
                <w:szCs w:val="28"/>
              </w:rPr>
              <w:t>Atbildīgās</w:t>
            </w:r>
            <w:r w:rsidRPr="000E2C00">
              <w:t xml:space="preserve"> iestādes funkcijas pilda </w:t>
            </w:r>
            <w:r w:rsidR="00E97CF8" w:rsidRPr="000E2C00">
              <w:t xml:space="preserve">Veselības </w:t>
            </w:r>
            <w:r w:rsidRPr="000E2C00">
              <w:t xml:space="preserve">ministrija, sadarbības iestādes funkcijas – Centrālā finanšu un līgumu aģentūra. </w:t>
            </w:r>
            <w:r w:rsidR="004F5F76" w:rsidRPr="000E2C00">
              <w:t>Projekta iesniedzējs</w:t>
            </w:r>
            <w:r w:rsidR="00460FE0" w:rsidRPr="000E2C00">
              <w:t xml:space="preserve"> un finansējuma saņēmēj</w:t>
            </w:r>
            <w:r w:rsidR="0019779A" w:rsidRPr="000E2C00">
              <w:t>i</w:t>
            </w:r>
            <w:r w:rsidR="00460FE0" w:rsidRPr="000E2C00">
              <w:t xml:space="preserve"> ir </w:t>
            </w:r>
            <w:r w:rsidR="0019779A" w:rsidRPr="000E2C00">
              <w:t>ārstniecības iestādes.</w:t>
            </w:r>
          </w:p>
        </w:tc>
      </w:tr>
      <w:tr w:rsidR="00424E0C" w:rsidRPr="000E2C00" w:rsidTr="008575EC">
        <w:trPr>
          <w:trHeight w:val="463"/>
        </w:trPr>
        <w:tc>
          <w:tcPr>
            <w:tcW w:w="437" w:type="dxa"/>
          </w:tcPr>
          <w:p w:rsidR="00424E0C" w:rsidRPr="000E2C00" w:rsidRDefault="00424E0C" w:rsidP="0009253D">
            <w:pPr>
              <w:pStyle w:val="naisnod"/>
              <w:spacing w:before="0" w:beforeAutospacing="0" w:after="0" w:afterAutospacing="0"/>
              <w:ind w:left="57" w:right="57"/>
              <w:jc w:val="both"/>
            </w:pPr>
            <w:r w:rsidRPr="000E2C00">
              <w:t>2.</w:t>
            </w:r>
          </w:p>
        </w:tc>
        <w:tc>
          <w:tcPr>
            <w:tcW w:w="3675" w:type="dxa"/>
          </w:tcPr>
          <w:p w:rsidR="00424E0C" w:rsidRPr="000E2C00" w:rsidRDefault="00424E0C" w:rsidP="0009253D">
            <w:pPr>
              <w:pStyle w:val="naisf"/>
              <w:spacing w:before="0" w:beforeAutospacing="0" w:after="0" w:afterAutospacing="0"/>
              <w:ind w:left="57" w:right="57"/>
              <w:rPr>
                <w:lang w:val="lv-LV"/>
              </w:rPr>
            </w:pPr>
            <w:r w:rsidRPr="000E2C00">
              <w:rPr>
                <w:lang w:val="lv-LV"/>
              </w:rPr>
              <w:t>Projekta izpildes ietekme uz pār</w:t>
            </w:r>
            <w:r w:rsidRPr="000E2C00">
              <w:rPr>
                <w:lang w:val="lv-LV"/>
              </w:rPr>
              <w:softHyphen/>
              <w:t>valdes funkcijām un institucionālo struktūru.</w:t>
            </w:r>
          </w:p>
          <w:p w:rsidR="00424E0C" w:rsidRPr="000E2C00" w:rsidRDefault="00424E0C" w:rsidP="0009253D">
            <w:pPr>
              <w:pStyle w:val="naisf"/>
              <w:spacing w:before="0" w:beforeAutospacing="0" w:after="0" w:afterAutospacing="0"/>
              <w:ind w:left="57" w:right="57"/>
              <w:rPr>
                <w:lang w:val="lv-LV"/>
              </w:rPr>
            </w:pPr>
            <w:r w:rsidRPr="000E2C00">
              <w:rPr>
                <w:lang w:val="lv-LV"/>
              </w:rPr>
              <w:t>Jaunu institūciju izveide, esošu institūciju likvidācija vai reorga</w:t>
            </w:r>
            <w:r w:rsidRPr="000E2C00">
              <w:rPr>
                <w:lang w:val="lv-LV"/>
              </w:rPr>
              <w:softHyphen/>
              <w:t>nizācija, to ietekme uz institūcijas cilvēkresursiem</w:t>
            </w:r>
          </w:p>
        </w:tc>
        <w:tc>
          <w:tcPr>
            <w:tcW w:w="5528" w:type="dxa"/>
          </w:tcPr>
          <w:p w:rsidR="00424E0C" w:rsidRPr="000E2C00" w:rsidRDefault="00424E0C" w:rsidP="007C0E17">
            <w:pPr>
              <w:pStyle w:val="naiskr"/>
              <w:spacing w:before="40" w:beforeAutospacing="0" w:after="40" w:afterAutospacing="0"/>
              <w:ind w:left="57" w:right="57" w:firstLine="284"/>
              <w:jc w:val="both"/>
            </w:pPr>
            <w:r w:rsidRPr="000E2C00">
              <w:rPr>
                <w:szCs w:val="28"/>
              </w:rPr>
              <w:t>MK</w:t>
            </w:r>
            <w:r w:rsidRPr="000E2C00">
              <w:t xml:space="preserve"> noteikumu projekts šo jomu neskar.</w:t>
            </w:r>
          </w:p>
        </w:tc>
      </w:tr>
      <w:tr w:rsidR="003735C6" w:rsidRPr="000E2C00" w:rsidTr="008575EC">
        <w:trPr>
          <w:trHeight w:val="402"/>
        </w:trPr>
        <w:tc>
          <w:tcPr>
            <w:tcW w:w="437" w:type="dxa"/>
            <w:tcBorders>
              <w:top w:val="single" w:sz="4" w:space="0" w:color="auto"/>
              <w:left w:val="single" w:sz="4" w:space="0" w:color="auto"/>
              <w:bottom w:val="single" w:sz="4" w:space="0" w:color="auto"/>
              <w:right w:val="single" w:sz="4" w:space="0" w:color="auto"/>
            </w:tcBorders>
          </w:tcPr>
          <w:p w:rsidR="003735C6" w:rsidRPr="000E2C00" w:rsidRDefault="003735C6" w:rsidP="0009253D">
            <w:pPr>
              <w:pStyle w:val="naisnod"/>
              <w:spacing w:before="0" w:beforeAutospacing="0" w:after="0" w:afterAutospacing="0"/>
              <w:ind w:left="57" w:right="57"/>
              <w:jc w:val="both"/>
            </w:pPr>
            <w:r w:rsidRPr="000E2C00">
              <w:t>3.</w:t>
            </w:r>
          </w:p>
        </w:tc>
        <w:tc>
          <w:tcPr>
            <w:tcW w:w="3675" w:type="dxa"/>
            <w:tcBorders>
              <w:top w:val="single" w:sz="4" w:space="0" w:color="auto"/>
              <w:left w:val="single" w:sz="4" w:space="0" w:color="auto"/>
              <w:bottom w:val="single" w:sz="4" w:space="0" w:color="auto"/>
              <w:right w:val="single" w:sz="4" w:space="0" w:color="auto"/>
            </w:tcBorders>
          </w:tcPr>
          <w:p w:rsidR="003735C6" w:rsidRPr="000E2C00" w:rsidRDefault="003735C6" w:rsidP="0009253D">
            <w:pPr>
              <w:pStyle w:val="naisf"/>
              <w:spacing w:before="0" w:beforeAutospacing="0" w:after="0" w:afterAutospacing="0"/>
              <w:ind w:left="57" w:right="57"/>
              <w:rPr>
                <w:lang w:val="lv-LV"/>
              </w:rPr>
            </w:pPr>
            <w:r w:rsidRPr="000E2C00">
              <w:rPr>
                <w:lang w:val="lv-LV"/>
              </w:rPr>
              <w:t>Cita informācija</w:t>
            </w:r>
          </w:p>
        </w:tc>
        <w:tc>
          <w:tcPr>
            <w:tcW w:w="5528" w:type="dxa"/>
            <w:tcBorders>
              <w:top w:val="single" w:sz="4" w:space="0" w:color="auto"/>
              <w:left w:val="single" w:sz="4" w:space="0" w:color="auto"/>
              <w:bottom w:val="single" w:sz="4" w:space="0" w:color="auto"/>
              <w:right w:val="single" w:sz="4" w:space="0" w:color="auto"/>
            </w:tcBorders>
          </w:tcPr>
          <w:p w:rsidR="003735C6" w:rsidRPr="000E2C00" w:rsidRDefault="003735C6" w:rsidP="00AE31FA">
            <w:pPr>
              <w:pStyle w:val="naiskr"/>
              <w:spacing w:before="40" w:beforeAutospacing="0" w:after="40" w:afterAutospacing="0"/>
              <w:ind w:left="57" w:right="57" w:firstLine="284"/>
              <w:jc w:val="both"/>
            </w:pPr>
            <w:r w:rsidRPr="000E2C00">
              <w:t>Nav.</w:t>
            </w:r>
          </w:p>
        </w:tc>
      </w:tr>
    </w:tbl>
    <w:p w:rsidR="003735C6" w:rsidRPr="000E2C00" w:rsidRDefault="003735C6" w:rsidP="003735C6"/>
    <w:p w:rsidR="00513043" w:rsidRPr="000E2C00" w:rsidRDefault="00513043" w:rsidP="003735C6"/>
    <w:p w:rsidR="001B357A" w:rsidRPr="00E516B6" w:rsidRDefault="001B357A" w:rsidP="001B357A">
      <w:pPr>
        <w:tabs>
          <w:tab w:val="left" w:pos="7230"/>
        </w:tabs>
        <w:spacing w:after="720"/>
        <w:ind w:right="-766"/>
        <w:rPr>
          <w:rFonts w:eastAsia="Calibri"/>
          <w:sz w:val="28"/>
          <w:szCs w:val="28"/>
        </w:rPr>
      </w:pPr>
      <w:r w:rsidRPr="00E516B6">
        <w:rPr>
          <w:rFonts w:eastAsia="Calibri"/>
          <w:sz w:val="28"/>
          <w:szCs w:val="28"/>
        </w:rPr>
        <w:t>Veselības ministre</w:t>
      </w:r>
      <w:r w:rsidRPr="00E516B6">
        <w:rPr>
          <w:rFonts w:eastAsia="Calibri"/>
          <w:sz w:val="28"/>
          <w:szCs w:val="28"/>
        </w:rPr>
        <w:tab/>
        <w:t>Anda Čakša</w:t>
      </w:r>
      <w:r w:rsidRPr="00E516B6">
        <w:rPr>
          <w:rFonts w:eastAsia="Calibri"/>
          <w:sz w:val="28"/>
          <w:szCs w:val="28"/>
        </w:rPr>
        <w:tab/>
      </w:r>
    </w:p>
    <w:p w:rsidR="001B357A" w:rsidRPr="00E516B6" w:rsidRDefault="001B357A" w:rsidP="001B357A">
      <w:pPr>
        <w:tabs>
          <w:tab w:val="right" w:pos="9072"/>
        </w:tabs>
        <w:ind w:right="-1"/>
        <w:rPr>
          <w:rFonts w:eastAsia="Calibri"/>
          <w:sz w:val="28"/>
          <w:szCs w:val="28"/>
        </w:rPr>
      </w:pPr>
      <w:r w:rsidRPr="00E516B6">
        <w:rPr>
          <w:rFonts w:eastAsia="Calibri"/>
          <w:sz w:val="28"/>
          <w:szCs w:val="28"/>
        </w:rPr>
        <w:t xml:space="preserve">Vīza: Valsts sekretārs                                                                     Kārlis Ketners   </w:t>
      </w:r>
    </w:p>
    <w:p w:rsidR="001B357A" w:rsidRPr="00E516B6" w:rsidRDefault="001B357A" w:rsidP="001B357A">
      <w:pPr>
        <w:tabs>
          <w:tab w:val="right" w:pos="9072"/>
        </w:tabs>
        <w:ind w:right="-766"/>
        <w:rPr>
          <w:rFonts w:eastAsia="Calibri"/>
          <w:sz w:val="28"/>
          <w:szCs w:val="28"/>
        </w:rPr>
      </w:pPr>
    </w:p>
    <w:p w:rsidR="0015460D" w:rsidRPr="000E2C00" w:rsidRDefault="0015460D" w:rsidP="0015460D">
      <w:pPr>
        <w:contextualSpacing/>
        <w:jc w:val="both"/>
      </w:pPr>
    </w:p>
    <w:p w:rsidR="0015460D" w:rsidRPr="000E2C00" w:rsidRDefault="0015460D" w:rsidP="0015460D">
      <w:pPr>
        <w:contextualSpacing/>
        <w:jc w:val="both"/>
      </w:pPr>
    </w:p>
    <w:p w:rsidR="0015460D" w:rsidRPr="000E2C00" w:rsidRDefault="0015460D" w:rsidP="0015460D">
      <w:pPr>
        <w:contextualSpacing/>
        <w:jc w:val="both"/>
      </w:pPr>
    </w:p>
    <w:p w:rsidR="0015460D" w:rsidRPr="000E2C00" w:rsidRDefault="0015460D" w:rsidP="0015460D">
      <w:pPr>
        <w:ind w:right="4818"/>
      </w:pPr>
    </w:p>
    <w:p w:rsidR="0015460D" w:rsidRPr="000E2C00" w:rsidRDefault="0015460D" w:rsidP="0015460D">
      <w:pPr>
        <w:ind w:right="4818"/>
        <w:rPr>
          <w:b/>
        </w:rPr>
      </w:pPr>
      <w:r w:rsidRPr="000E2C00">
        <w:t>A.Tomsone,  67 876 181, Agnese.Tomsone@vm.gov.lv</w:t>
      </w:r>
    </w:p>
    <w:p w:rsidR="0015460D" w:rsidRPr="000E2C00" w:rsidRDefault="0015460D" w:rsidP="0015460D">
      <w:pPr>
        <w:rPr>
          <w:sz w:val="20"/>
          <w:szCs w:val="20"/>
        </w:rPr>
      </w:pPr>
    </w:p>
    <w:p w:rsidR="00F0258D" w:rsidRPr="000E2C00" w:rsidRDefault="00F0258D" w:rsidP="001F2D21">
      <w:pPr>
        <w:rPr>
          <w:sz w:val="20"/>
          <w:szCs w:val="20"/>
        </w:rPr>
      </w:pPr>
    </w:p>
    <w:p w:rsidR="001A3232" w:rsidRPr="000E2C00" w:rsidRDefault="001A3232">
      <w:pPr>
        <w:rPr>
          <w:sz w:val="20"/>
          <w:szCs w:val="20"/>
        </w:rPr>
      </w:pPr>
    </w:p>
    <w:sectPr w:rsidR="001A3232" w:rsidRPr="000E2C00" w:rsidSect="001B357A">
      <w:headerReference w:type="even" r:id="rId13"/>
      <w:headerReference w:type="default" r:id="rId14"/>
      <w:footerReference w:type="default" r:id="rId15"/>
      <w:footerReference w:type="first" r:id="rId16"/>
      <w:pgSz w:w="11906" w:h="16838" w:code="9"/>
      <w:pgMar w:top="1418" w:right="1134" w:bottom="1134" w:left="1701" w:header="720" w:footer="680" w:gutter="0"/>
      <w:cols w:space="708"/>
      <w:docGrid w:linePitch="381"/>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84F9A" w:rsidRDefault="00784F9A">
      <w:r>
        <w:separator/>
      </w:r>
    </w:p>
  </w:endnote>
  <w:endnote w:type="continuationSeparator" w:id="0">
    <w:p w:rsidR="00784F9A" w:rsidRDefault="00784F9A">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BA"/>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BA"/>
    <w:family w:val="modern"/>
    <w:pitch w:val="fixed"/>
    <w:sig w:usb0="E0002EFF" w:usb1="C0007843" w:usb2="00000009" w:usb3="00000000" w:csb0="000001FF" w:csb1="00000000"/>
  </w:font>
  <w:font w:name="Calibri">
    <w:panose1 w:val="020F0502020204030204"/>
    <w:charset w:val="BA"/>
    <w:family w:val="swiss"/>
    <w:pitch w:val="variable"/>
    <w:sig w:usb0="E00002FF" w:usb1="4000ACFF" w:usb2="00000001" w:usb3="00000000" w:csb0="0000019F" w:csb1="00000000"/>
  </w:font>
  <w:font w:name="Times New Roman Bold">
    <w:panose1 w:val="02020803070505020304"/>
    <w:charset w:val="00"/>
    <w:family w:val="roman"/>
    <w:notTrueType/>
    <w:pitch w:val="default"/>
    <w:sig w:usb0="00000000" w:usb1="00000000" w:usb2="00000000" w:usb3="00000000" w:csb0="00000000" w:csb1="00000000"/>
  </w:font>
  <w:font w:name="Arial Narrow">
    <w:panose1 w:val="020B0606020202030204"/>
    <w:charset w:val="BA"/>
    <w:family w:val="swiss"/>
    <w:pitch w:val="variable"/>
    <w:sig w:usb0="00000287" w:usb1="00000800" w:usb2="00000000" w:usb3="00000000" w:csb0="0000009F" w:csb1="00000000"/>
  </w:font>
  <w:font w:name="Cambria">
    <w:panose1 w:val="02040503050406030204"/>
    <w:charset w:val="BA"/>
    <w:family w:val="roman"/>
    <w:pitch w:val="variable"/>
    <w:sig w:usb0="E00002FF" w:usb1="400004FF" w:usb2="00000000" w:usb3="00000000" w:csb0="0000019F" w:csb1="00000000"/>
  </w:font>
  <w:font w:name="DokChampa">
    <w:altName w:val="Arial"/>
    <w:panose1 w:val="020B0604020202020204"/>
    <w:charset w:val="00"/>
    <w:family w:val="roman"/>
    <w:notTrueType/>
    <w:pitch w:val="default"/>
    <w:sig w:usb0="00000000" w:usb1="00000000" w:usb2="00000000" w:usb3="00000000" w:csb0="00000000" w:csb1="00000000"/>
  </w:font>
  <w:font w:name="Tahoma">
    <w:panose1 w:val="020B0604030504040204"/>
    <w:charset w:val="BA"/>
    <w:family w:val="swiss"/>
    <w:pitch w:val="variable"/>
    <w:sig w:usb0="E1002EFF" w:usb1="C000605B" w:usb2="00000029" w:usb3="00000000" w:csb0="000101FF" w:csb1="00000000"/>
  </w:font>
  <w:font w:name="Garamond">
    <w:panose1 w:val="02020404030301010803"/>
    <w:charset w:val="BA"/>
    <w:family w:val="roman"/>
    <w:pitch w:val="variable"/>
    <w:sig w:usb0="00000287" w:usb1="00000000" w:usb2="00000000" w:usb3="00000000" w:csb0="0000009F" w:csb1="00000000"/>
  </w:font>
  <w:font w:name="Arial">
    <w:panose1 w:val="020B0604020202020204"/>
    <w:charset w:val="BA"/>
    <w:family w:val="swiss"/>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Verdana">
    <w:panose1 w:val="020B0604030504040204"/>
    <w:charset w:val="BA"/>
    <w:family w:val="swiss"/>
    <w:pitch w:val="variable"/>
    <w:sig w:usb0="A10006FF" w:usb1="4000205B" w:usb2="00000010" w:usb3="00000000" w:csb0="0000019F" w:csb1="00000000"/>
  </w:font>
  <w:font w:name="Helv">
    <w:panose1 w:val="020B0604020202030204"/>
    <w:charset w:val="00"/>
    <w:family w:val="swiss"/>
    <w:notTrueType/>
    <w:pitch w:val="variable"/>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 w:name="Calibri Light">
    <w:panose1 w:val="020F0302020204030204"/>
    <w:charset w:val="BA"/>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84F9A" w:rsidRPr="00A94F44" w:rsidRDefault="00784F9A" w:rsidP="00A94F44">
    <w:pPr>
      <w:tabs>
        <w:tab w:val="center" w:pos="4153"/>
        <w:tab w:val="right" w:pos="8306"/>
      </w:tabs>
      <w:jc w:val="both"/>
      <w:rPr>
        <w:sz w:val="20"/>
        <w:szCs w:val="20"/>
        <w:lang w:eastAsia="lv-LV"/>
      </w:rPr>
    </w:pPr>
    <w:r w:rsidRPr="005755A2">
      <w:rPr>
        <w:sz w:val="20"/>
        <w:szCs w:val="20"/>
        <w:lang w:eastAsia="lv-LV"/>
      </w:rPr>
      <w:t>VManot_</w:t>
    </w:r>
    <w:r>
      <w:rPr>
        <w:sz w:val="20"/>
        <w:szCs w:val="20"/>
        <w:lang w:eastAsia="lv-LV"/>
      </w:rPr>
      <w:t>131216_SAM932</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84F9A" w:rsidRPr="00A94F44" w:rsidRDefault="00784F9A" w:rsidP="00A94F44">
    <w:pPr>
      <w:tabs>
        <w:tab w:val="center" w:pos="4153"/>
        <w:tab w:val="right" w:pos="8306"/>
      </w:tabs>
      <w:jc w:val="both"/>
      <w:rPr>
        <w:sz w:val="20"/>
        <w:szCs w:val="20"/>
        <w:lang w:eastAsia="lv-LV"/>
      </w:rPr>
    </w:pPr>
    <w:r w:rsidRPr="005755A2">
      <w:rPr>
        <w:sz w:val="20"/>
        <w:szCs w:val="20"/>
        <w:lang w:eastAsia="lv-LV"/>
      </w:rPr>
      <w:t>VManot_</w:t>
    </w:r>
    <w:r>
      <w:rPr>
        <w:sz w:val="20"/>
        <w:szCs w:val="20"/>
        <w:lang w:eastAsia="lv-LV"/>
      </w:rPr>
      <w:t>251115_SAM924</w:t>
    </w:r>
    <w:r w:rsidRPr="005755A2">
      <w:rPr>
        <w:sz w:val="20"/>
        <w:szCs w:val="20"/>
        <w:lang w:eastAsia="lv-LV"/>
      </w:rPr>
      <w:t xml:space="preserve">; </w:t>
    </w:r>
    <w:r w:rsidRPr="007912F8">
      <w:rPr>
        <w:sz w:val="20"/>
        <w:szCs w:val="20"/>
        <w:lang w:eastAsia="lv-LV"/>
      </w:rPr>
      <w:t>Ministru kabineta noteikumu projekta „Darbības programmas "Izaugsme un nodarbinātība" 9.2.4. specifiskā atbalsta mērķa "Uzlabot pieejamību veselības veicināšanas un slimību profilakses pakalpojumiem, jo īpaši, nabadzības un sociālās atstumtības riskam pakļautajiem iedzīvotājiem" 9.2.4.1.pasākuma „Kompleksi veselības veicināšanas un slimību profilakses pasākumi” un 9.2.4.2.pasākuma „Pasākumi vietējās sabiedrības veselības veicināšanai un slimību profilaksei” īstenošanas noteikumi” sākotnējās ietekmes novērtējuma ziņojums (anotācija)</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84F9A" w:rsidRDefault="00784F9A">
      <w:r>
        <w:separator/>
      </w:r>
    </w:p>
  </w:footnote>
  <w:footnote w:type="continuationSeparator" w:id="0">
    <w:p w:rsidR="00784F9A" w:rsidRDefault="00784F9A">
      <w:r>
        <w:continuationSeparator/>
      </w:r>
    </w:p>
  </w:footnote>
  <w:footnote w:id="1">
    <w:p w:rsidR="00784F9A" w:rsidRPr="00DB753C" w:rsidRDefault="00784F9A" w:rsidP="001A3232">
      <w:pPr>
        <w:pStyle w:val="CommentText"/>
      </w:pPr>
      <w:r w:rsidRPr="00DB753C">
        <w:rPr>
          <w:vertAlign w:val="superscript"/>
        </w:rPr>
        <w:footnoteRef/>
      </w:r>
      <w:r>
        <w:t xml:space="preserve">Avots: </w:t>
      </w:r>
      <w:r w:rsidRPr="00DB753C">
        <w:t>Latvijas iedzīvotāju nāves cēloņu datu bāze, SPKC</w:t>
      </w:r>
    </w:p>
  </w:footnote>
  <w:footnote w:id="2">
    <w:p w:rsidR="00784F9A" w:rsidRPr="00CB630C" w:rsidRDefault="00784F9A" w:rsidP="001A3232">
      <w:pPr>
        <w:pStyle w:val="FootnoteText"/>
      </w:pPr>
      <w:r w:rsidRPr="00CB630C">
        <w:rPr>
          <w:rStyle w:val="FootnoteReference"/>
        </w:rPr>
        <w:footnoteRef/>
      </w:r>
      <w:r w:rsidRPr="00CB630C">
        <w:t>Avots: SPKC Ar noteiktām slimībām slimojošu pacientu reģistrs par pacientiem, kuri slimo ar onkoloģiskām slimībām</w:t>
      </w:r>
    </w:p>
  </w:footnote>
  <w:footnote w:id="3">
    <w:p w:rsidR="00784F9A" w:rsidRPr="00CB630C" w:rsidRDefault="00784F9A" w:rsidP="001A3232">
      <w:pPr>
        <w:pStyle w:val="FootnoteText"/>
      </w:pPr>
      <w:r w:rsidRPr="00CB630C">
        <w:rPr>
          <w:rStyle w:val="FootnoteReference"/>
        </w:rPr>
        <w:footnoteRef/>
      </w:r>
      <w:r w:rsidRPr="00CB630C">
        <w:t>Avots: SPKC, „Latvijas veselības aprūpes statistikas gadagrāmata 2012”</w:t>
      </w:r>
    </w:p>
  </w:footnote>
  <w:footnote w:id="4">
    <w:p w:rsidR="00784F9A" w:rsidRPr="00CB630C" w:rsidRDefault="00784F9A" w:rsidP="001A3232">
      <w:pPr>
        <w:pStyle w:val="FootnoteText"/>
      </w:pPr>
      <w:r w:rsidRPr="00CB630C">
        <w:rPr>
          <w:rStyle w:val="FootnoteReference"/>
        </w:rPr>
        <w:footnoteRef/>
      </w:r>
      <w:r w:rsidRPr="00CB630C">
        <w:t>Avots:  Sabiedrības veselības pamatnostādnes 2014-2020</w:t>
      </w:r>
    </w:p>
  </w:footnote>
  <w:footnote w:id="5">
    <w:p w:rsidR="00784F9A" w:rsidRPr="00CB630C" w:rsidRDefault="00784F9A" w:rsidP="001A3232">
      <w:pPr>
        <w:pStyle w:val="BodyText"/>
        <w:tabs>
          <w:tab w:val="left" w:pos="0"/>
        </w:tabs>
        <w:rPr>
          <w:sz w:val="20"/>
          <w:szCs w:val="20"/>
        </w:rPr>
      </w:pPr>
      <w:r w:rsidRPr="00CB630C">
        <w:rPr>
          <w:rStyle w:val="FootnoteReference"/>
          <w:sz w:val="20"/>
          <w:szCs w:val="20"/>
        </w:rPr>
        <w:footnoteRef/>
      </w:r>
      <w:r w:rsidRPr="00CB630C">
        <w:rPr>
          <w:sz w:val="20"/>
          <w:szCs w:val="20"/>
        </w:rPr>
        <w:t xml:space="preserve">Avots: </w:t>
      </w:r>
      <w:r w:rsidRPr="00CB630C">
        <w:rPr>
          <w:rStyle w:val="FootnoteReference"/>
          <w:sz w:val="20"/>
          <w:szCs w:val="20"/>
        </w:rPr>
        <w:t xml:space="preserve"> </w:t>
      </w:r>
      <w:r w:rsidRPr="00CB630C">
        <w:rPr>
          <w:sz w:val="20"/>
          <w:szCs w:val="20"/>
        </w:rPr>
        <w:t xml:space="preserve">Informatīvais </w:t>
      </w:r>
      <w:proofErr w:type="spellStart"/>
      <w:r w:rsidRPr="00CB630C">
        <w:rPr>
          <w:sz w:val="20"/>
          <w:szCs w:val="20"/>
        </w:rPr>
        <w:t>zinojums</w:t>
      </w:r>
      <w:proofErr w:type="spellEnd"/>
      <w:r w:rsidRPr="00CB630C">
        <w:rPr>
          <w:sz w:val="20"/>
          <w:szCs w:val="20"/>
        </w:rPr>
        <w:t xml:space="preserve"> par pamatnostādņu ”Iedzīvotāju garīgās veselības uzlabošana 2009.–2014. gadā” un pamatnostādņu īstenošanas plāna 2013.–2014. gadam izpildi</w:t>
      </w:r>
    </w:p>
  </w:footnote>
  <w:footnote w:id="6">
    <w:p w:rsidR="00784F9A" w:rsidRPr="00DB753C" w:rsidRDefault="00784F9A" w:rsidP="001A3232">
      <w:pPr>
        <w:pStyle w:val="FootnoteText"/>
      </w:pPr>
      <w:r w:rsidRPr="00DB753C">
        <w:rPr>
          <w:rStyle w:val="FootnoteReference"/>
        </w:rPr>
        <w:footnoteRef/>
      </w:r>
      <w:r w:rsidRPr="00CB630C">
        <w:t>Avots: SPKC</w:t>
      </w:r>
    </w:p>
  </w:footnote>
  <w:footnote w:id="7">
    <w:p w:rsidR="00784F9A" w:rsidRPr="00CA0E19" w:rsidRDefault="00784F9A" w:rsidP="001A3232">
      <w:pPr>
        <w:pStyle w:val="FootnoteText"/>
      </w:pPr>
      <w:r w:rsidRPr="00DB753C">
        <w:rPr>
          <w:rStyle w:val="FootnoteReference"/>
        </w:rPr>
        <w:footnoteRef/>
      </w:r>
      <w:r>
        <w:t>Avots:</w:t>
      </w:r>
      <w:r w:rsidRPr="00DB753C">
        <w:t xml:space="preserve"> </w:t>
      </w:r>
      <w:r>
        <w:t>Pasaules Bankas pētījuma ziņojums</w:t>
      </w:r>
      <w:r w:rsidRPr="00DB753C">
        <w:t xml:space="preserve"> „Latvijas veselības aprūpes infrastruktūras ģenerālplāns 2016-2025”</w:t>
      </w:r>
    </w:p>
  </w:footnote>
  <w:footnote w:id="8">
    <w:p w:rsidR="00784F9A" w:rsidRPr="007567D5" w:rsidRDefault="00784F9A" w:rsidP="001A3232">
      <w:pPr>
        <w:pStyle w:val="FootnoteText"/>
      </w:pPr>
      <w:r w:rsidRPr="00DB753C">
        <w:rPr>
          <w:rStyle w:val="FootnoteReference"/>
        </w:rPr>
        <w:footnoteRef/>
      </w:r>
      <w:r>
        <w:t xml:space="preserve">Avots: </w:t>
      </w:r>
      <w:r w:rsidRPr="00DB753C">
        <w:t>Sabiedrības veselības pamatnostādnes 2014-2020</w:t>
      </w:r>
    </w:p>
  </w:footnote>
  <w:footnote w:id="9">
    <w:p w:rsidR="00784F9A" w:rsidRPr="00DB753C" w:rsidRDefault="00784F9A" w:rsidP="001A3232">
      <w:pPr>
        <w:pStyle w:val="FootnoteText"/>
      </w:pPr>
      <w:r w:rsidRPr="00DB753C">
        <w:rPr>
          <w:rStyle w:val="FootnoteReference"/>
        </w:rPr>
        <w:footnoteRef/>
      </w:r>
      <w:r>
        <w:t>Avots:</w:t>
      </w:r>
      <w:r w:rsidRPr="00DB753C">
        <w:t xml:space="preserve"> NVD dati</w:t>
      </w:r>
    </w:p>
  </w:footnote>
  <w:footnote w:id="10">
    <w:p w:rsidR="00784F9A" w:rsidRPr="00DB753C" w:rsidRDefault="00784F9A" w:rsidP="001A3232">
      <w:pPr>
        <w:pStyle w:val="FootnoteText"/>
      </w:pPr>
      <w:r w:rsidRPr="00DB753C">
        <w:rPr>
          <w:rStyle w:val="FootnoteReference"/>
        </w:rPr>
        <w:footnoteRef/>
      </w:r>
      <w:r>
        <w:t>Avots:</w:t>
      </w:r>
      <w:r w:rsidRPr="00DB753C">
        <w:t xml:space="preserve"> </w:t>
      </w:r>
      <w:r>
        <w:t>Pasaules Bank</w:t>
      </w:r>
      <w:r w:rsidRPr="00DB753C">
        <w:t>a</w:t>
      </w:r>
      <w:r>
        <w:t>s pētījuma ziņojums</w:t>
      </w:r>
      <w:r w:rsidRPr="00DB753C">
        <w:t xml:space="preserve"> „Latvijas veselības aprūpes infrastruktūras ģenerālplāns 2016-2025”</w:t>
      </w:r>
    </w:p>
  </w:footnote>
  <w:footnote w:id="11">
    <w:p w:rsidR="00784F9A" w:rsidRDefault="00784F9A" w:rsidP="001A3232">
      <w:pPr>
        <w:pStyle w:val="FootnoteText"/>
      </w:pPr>
      <w:r>
        <w:rPr>
          <w:rStyle w:val="FootnoteReference"/>
        </w:rPr>
        <w:footnoteRef/>
      </w:r>
      <w:r>
        <w:t>Avots: Pasaules Bank</w:t>
      </w:r>
      <w:r w:rsidRPr="00DB753C">
        <w:t>a</w:t>
      </w:r>
      <w:r>
        <w:t>s pētījuma ziņojums „Veselības politikas rekomendācijas Latvijai”</w:t>
      </w:r>
    </w:p>
  </w:footnote>
  <w:footnote w:id="12">
    <w:p w:rsidR="00784F9A" w:rsidRDefault="00784F9A" w:rsidP="001A3232">
      <w:pPr>
        <w:pStyle w:val="FootnoteText"/>
      </w:pPr>
      <w:r>
        <w:rPr>
          <w:rStyle w:val="FootnoteReference"/>
        </w:rPr>
        <w:footnoteRef/>
      </w:r>
      <w:r>
        <w:t>Avots: Pasaules Bank</w:t>
      </w:r>
      <w:r w:rsidRPr="00DB753C">
        <w:t>a</w:t>
      </w:r>
      <w:r>
        <w:t>s pētījuma ziņojums „Veselības politikas rekomendācijas Latvijai”</w:t>
      </w:r>
    </w:p>
  </w:footnote>
  <w:footnote w:id="13">
    <w:p w:rsidR="00784F9A" w:rsidRPr="00DB753C" w:rsidRDefault="00784F9A" w:rsidP="001A3232">
      <w:pPr>
        <w:pStyle w:val="FootnoteText"/>
        <w:rPr>
          <w:lang w:bidi="lv-LV"/>
        </w:rPr>
      </w:pPr>
      <w:r w:rsidRPr="00DB753C">
        <w:rPr>
          <w:rStyle w:val="FootnoteReference"/>
          <w:lang w:bidi="lv-LV"/>
        </w:rPr>
        <w:footnoteRef/>
      </w:r>
      <w:r>
        <w:rPr>
          <w:lang w:bidi="lv-LV"/>
        </w:rPr>
        <w:t xml:space="preserve">Avots: </w:t>
      </w:r>
      <w:r w:rsidRPr="00DB753C">
        <w:rPr>
          <w:lang w:bidi="lv-LV"/>
        </w:rPr>
        <w:t xml:space="preserve">Piemēram, </w:t>
      </w:r>
      <w:r w:rsidR="000B61EF" w:rsidRPr="00DB753C">
        <w:rPr>
          <w:lang w:bidi="lv-LV"/>
        </w:rPr>
        <w:fldChar w:fldCharType="begin"/>
      </w:r>
      <w:r w:rsidRPr="00DB753C">
        <w:rPr>
          <w:lang w:bidi="lv-LV"/>
        </w:rPr>
        <w:instrText xml:space="preserve"> ADDIN EN.CITE &lt;EndNote&gt;&lt;Cite AuthorYear="1"&gt;&lt;Author&gt;Birkmeyer&lt;/Author&gt;&lt;Year&gt;2002&lt;/Year&gt;&lt;RecNum&gt;16&lt;/RecNum&gt;&lt;DisplayText&gt;Birkmeyer, J. D., A. E. Siewers, E. V. Finlayson, T. A. Stukel, F. L. Lucas, I. Batista, H. G. Welch and D. E. Wennberg (2002). &amp;quot;Hospital volume and surgical mortality in the United States.&amp;quot; &lt;style face="underline"&gt;New England Journal of Medicine&lt;/style&gt; &lt;style face="bold"&gt;346&lt;/style&gt;(15): 1128-1137.&lt;/DisplayText&gt;&lt;record&gt;&lt;rec-number&gt;16&lt;/rec-number&gt;&lt;foreign-keys&gt;&lt;key app="EN" db-id="9t2e025sv0ewt7ep2dbp2atbepwv0d5zz00a" timestamp="1416940066"&gt;16&lt;/key&gt;&lt;/foreign-keys&gt;&lt;ref-type name="Journal Article"&gt;17&lt;/ref-type&gt;&lt;contributors&gt;&lt;authors&gt;&lt;author&gt;Birkmeyer, John D&lt;/author&gt;&lt;author&gt;Siewers, Andrea E&lt;/author&gt;&lt;author&gt;Finlayson, Emily VA&lt;/author&gt;&lt;author&gt;Stukel, Therese A&lt;/author&gt;&lt;author&gt;Lucas, F Lee&lt;/author&gt;&lt;author&gt;Batista, Ida&lt;/author&gt;&lt;author&gt;Welch, H Gilbert&lt;/author&gt;&lt;author&gt;Wennberg, David E&lt;/author&gt;&lt;/authors&gt;&lt;/contributors&gt;&lt;titles&gt;&lt;title&gt;Hospital volume and surgical mortality in the United States&lt;/title&gt;&lt;secondary-title&gt;New England Journal of Medicine&lt;/secondary-title&gt;&lt;/titles&gt;&lt;periodical&gt;&lt;full-title&gt;New England Journal of Medicine&lt;/full-title&gt;&lt;/periodical&gt;&lt;pages&gt;1128-1137&lt;/pages&gt;&lt;volume&gt;346&lt;/volume&gt;&lt;number&gt;15&lt;/number&gt;&lt;keywords&gt;&lt;keyword&gt;volume-Outcome&lt;/keyword&gt;&lt;/keywords&gt;&lt;dates&gt;&lt;year&gt;2002&lt;/year&gt;&lt;/dates&gt;&lt;isbn&gt;0028-4793&lt;/isbn&gt;&lt;urls&gt;&lt;/urls&gt;&lt;/record&gt;&lt;/Cite&gt;&lt;/EndNote&gt;</w:instrText>
      </w:r>
      <w:r w:rsidR="000B61EF" w:rsidRPr="00DB753C">
        <w:rPr>
          <w:lang w:bidi="lv-LV"/>
        </w:rPr>
        <w:fldChar w:fldCharType="separate"/>
      </w:r>
      <w:r w:rsidRPr="00DB753C">
        <w:rPr>
          <w:noProof/>
          <w:lang w:bidi="lv-LV"/>
        </w:rPr>
        <w:t xml:space="preserve">Birkmeyer, J. D., A. E. Siewers, E. V. Finlayson, T. A. Stukel, F. L. Lucas, I. Batista, H. G. Welch and D. E. Wennberg (2002). "Hospital volume and surgical mortality in the United States." </w:t>
      </w:r>
      <w:r w:rsidRPr="00DB753C">
        <w:rPr>
          <w:noProof/>
          <w:u w:val="single"/>
          <w:lang w:bidi="lv-LV"/>
        </w:rPr>
        <w:t>New England Journal of Medicine</w:t>
      </w:r>
      <w:r w:rsidRPr="00DB753C">
        <w:rPr>
          <w:noProof/>
          <w:lang w:bidi="lv-LV"/>
        </w:rPr>
        <w:t xml:space="preserve"> </w:t>
      </w:r>
      <w:r w:rsidRPr="00DB753C">
        <w:rPr>
          <w:b/>
          <w:noProof/>
          <w:lang w:bidi="lv-LV"/>
        </w:rPr>
        <w:t>346</w:t>
      </w:r>
      <w:r w:rsidRPr="00DB753C">
        <w:rPr>
          <w:noProof/>
          <w:lang w:bidi="lv-LV"/>
        </w:rPr>
        <w:t>(15): 1128-1137.</w:t>
      </w:r>
      <w:r w:rsidR="000B61EF" w:rsidRPr="00DB753C">
        <w:rPr>
          <w:lang w:bidi="lv-LV"/>
        </w:rPr>
        <w:fldChar w:fldCharType="end"/>
      </w:r>
    </w:p>
  </w:footnote>
  <w:footnote w:id="14">
    <w:p w:rsidR="00784F9A" w:rsidRPr="00EC56EF" w:rsidRDefault="00784F9A" w:rsidP="001A3232">
      <w:pPr>
        <w:pStyle w:val="FootnoteText"/>
      </w:pPr>
      <w:r w:rsidRPr="00EC56EF">
        <w:rPr>
          <w:rStyle w:val="FootnoteReference"/>
        </w:rPr>
        <w:footnoteRef/>
      </w:r>
      <w:r w:rsidRPr="00EC56EF">
        <w:t xml:space="preserve">Avots: US </w:t>
      </w:r>
      <w:proofErr w:type="spellStart"/>
      <w:r w:rsidRPr="00EC56EF">
        <w:t>News</w:t>
      </w:r>
      <w:proofErr w:type="spellEnd"/>
      <w:r w:rsidRPr="00EC56EF">
        <w:t xml:space="preserve"> </w:t>
      </w:r>
      <w:proofErr w:type="spellStart"/>
      <w:r w:rsidRPr="00EC56EF">
        <w:t>Report</w:t>
      </w:r>
      <w:proofErr w:type="spellEnd"/>
      <w:r w:rsidRPr="00EC56EF">
        <w:t>, 2015</w:t>
      </w:r>
    </w:p>
  </w:footnote>
  <w:footnote w:id="15">
    <w:p w:rsidR="00784F9A" w:rsidRPr="00EC56EF" w:rsidRDefault="00784F9A" w:rsidP="001A3232">
      <w:pPr>
        <w:pStyle w:val="FootnoteText"/>
      </w:pPr>
      <w:r w:rsidRPr="00EC56EF">
        <w:rPr>
          <w:rStyle w:val="FootnoteReference"/>
        </w:rPr>
        <w:footnoteRef/>
      </w:r>
      <w:r w:rsidRPr="00EC56EF">
        <w:t xml:space="preserve">Avots: </w:t>
      </w:r>
      <w:r w:rsidR="000B61EF" w:rsidRPr="00EC56EF">
        <w:fldChar w:fldCharType="begin"/>
      </w:r>
      <w:r w:rsidRPr="00EC56EF">
        <w:instrText xml:space="preserve"> ADDIN EN.CITE &lt;EndNote&gt;&lt;Cite&gt;&lt;Author&gt;Council&lt;/Author&gt;&lt;Year&gt;2002&lt;/Year&gt;&lt;RecNum&gt;5&lt;/RecNum&gt;&lt;DisplayText&gt;(Pennsylvania Health Care Cost Containment Council 2002)&lt;/DisplayText&gt;&lt;record&gt;&lt;rec-number&gt;5&lt;/rec-number&gt;&lt;foreign-keys&gt;&lt;key app="EN" db-id="9t2e025sv0ewt7ep2dbp2atbepwv0d5zz00a" timestamp="1416517269"&gt;5&lt;/key&gt;&lt;/foreign-keys&gt;&lt;ref-type name="Journal Article"&gt;17&lt;/ref-type&gt;&lt;contributors&gt;&lt;authors&gt;&lt;author&gt;Pennsylvania Health Care Cost Containment Council,&lt;/author&gt;&lt;/authors&gt;&lt;/contributors&gt;&lt;titles&gt;&lt;title&gt;Is hospital volume the way to measure quality outcomes?&lt;/title&gt;&lt;secondary-title&gt;PHC4 FYI/Pennsylvania Health Care Cost Containment Council&lt;/secondary-title&gt;&lt;/titles&gt;&lt;periodical&gt;&lt;full-title&gt;PHC4 FYI/Pennsylvania Health Care Cost Containment Council&lt;/full-title&gt;&lt;/periodical&gt;&lt;pages&gt;1&lt;/pages&gt;&lt;number&gt;7&lt;/number&gt;&lt;keywords&gt;&lt;keyword&gt;Volume-quality&lt;/keyword&gt;&lt;/keywords&gt;&lt;dates&gt;&lt;year&gt;2002&lt;/year&gt;&lt;/dates&gt;&lt;urls&gt;&lt;/urls&gt;&lt;/record&gt;&lt;/Cite&gt;&lt;/EndNote&gt;</w:instrText>
      </w:r>
      <w:r w:rsidR="000B61EF" w:rsidRPr="00EC56EF">
        <w:fldChar w:fldCharType="separate"/>
      </w:r>
      <w:r w:rsidRPr="00EC56EF">
        <w:t>Pennsylvania Health Care Cost Containment Council 2002</w:t>
      </w:r>
      <w:r w:rsidR="000B61EF" w:rsidRPr="00EC56EF">
        <w:fldChar w:fldCharType="end"/>
      </w:r>
    </w:p>
  </w:footnote>
  <w:footnote w:id="16">
    <w:p w:rsidR="00784F9A" w:rsidRPr="00EC56EF" w:rsidRDefault="00784F9A" w:rsidP="001A3232">
      <w:pPr>
        <w:pStyle w:val="FootnoteText"/>
      </w:pPr>
      <w:r w:rsidRPr="00EC56EF">
        <w:rPr>
          <w:rStyle w:val="FootnoteReference"/>
        </w:rPr>
        <w:footnoteRef/>
      </w:r>
      <w:r w:rsidRPr="00EC56EF">
        <w:t xml:space="preserve">Avots: </w:t>
      </w:r>
      <w:r w:rsidR="000B61EF" w:rsidRPr="00EC56EF">
        <w:fldChar w:fldCharType="begin"/>
      </w:r>
      <w:r w:rsidRPr="00EC56EF">
        <w:instrText xml:space="preserve"> ADDIN EN.CITE &lt;EndNote&gt;&lt;Cite&gt;&lt;Author&gt;Tol&lt;/Author&gt;&lt;Year&gt;2012&lt;/Year&gt;&lt;RecNum&gt;13&lt;/RecNum&gt;&lt;DisplayText&gt;(Tol, van Gulik et al. 2012)&lt;/DisplayText&gt;&lt;record&gt;&lt;rec-number&gt;13&lt;/rec-number&gt;&lt;foreign-keys&gt;&lt;key app="EN" db-id="9t2e025sv0ewt7ep2dbp2atbepwv0d5zz00a" timestamp="1416934216"&gt;13&lt;/key&gt;&lt;/foreign-keys&gt;&lt;ref-type name="Journal Article"&gt;17&lt;/ref-type&gt;&lt;contributors&gt;&lt;authors&gt;&lt;author&gt;Tol, J. A. M. G.&lt;/author&gt;&lt;author&gt;van Gulik, T. M.&lt;/author&gt;&lt;author&gt;Busch, O. R. C.&lt;/author&gt;&lt;author&gt;Gouma, D. J.&lt;/author&gt;&lt;/authors&gt;&lt;/contributors&gt;&lt;titles&gt;&lt;title&gt;Centralization of Highly Complex Low-Volume Procedures in Upper Gastrointestinal Surgery. A Summary of Systematic Reviews and Meta-Analyses&lt;/title&gt;&lt;secondary-title&gt;Digestive Surgery&lt;/secondary-title&gt;&lt;/titles&gt;&lt;periodical&gt;&lt;full-title&gt;Digestive Surgery&lt;/full-title&gt;&lt;/periodical&gt;&lt;pages&gt;374-383&lt;/pages&gt;&lt;volume&gt;29&lt;/volume&gt;&lt;number&gt;5&lt;/number&gt;&lt;dates&gt;&lt;year&gt;2012&lt;/year&gt;&lt;/dates&gt;&lt;isbn&gt;0253-4886&lt;/isbn&gt;&lt;urls&gt;&lt;related-urls&gt;&lt;url&gt;http://www.karger.com/DOI/10.1159/000343929&lt;/url&gt;&lt;/related-urls&gt;&lt;/urls&gt;&lt;/record&gt;&lt;/Cite&gt;&lt;/EndNote&gt;</w:instrText>
      </w:r>
      <w:r w:rsidR="000B61EF" w:rsidRPr="00EC56EF">
        <w:fldChar w:fldCharType="separate"/>
      </w:r>
      <w:r w:rsidRPr="00EC56EF">
        <w:t>Tol, van Gulik et al. 2012</w:t>
      </w:r>
      <w:r w:rsidR="000B61EF" w:rsidRPr="00EC56EF">
        <w:fldChar w:fldCharType="end"/>
      </w:r>
    </w:p>
  </w:footnote>
  <w:footnote w:id="17">
    <w:p w:rsidR="00784F9A" w:rsidRPr="00DB753C" w:rsidRDefault="00784F9A" w:rsidP="001A3232">
      <w:pPr>
        <w:pStyle w:val="FootnoteText"/>
        <w:rPr>
          <w:lang w:val="en-GB"/>
        </w:rPr>
      </w:pPr>
      <w:r w:rsidRPr="00DB753C">
        <w:rPr>
          <w:rStyle w:val="FootnoteReference"/>
        </w:rPr>
        <w:footnoteRef/>
      </w:r>
      <w:r w:rsidRPr="00DB753C">
        <w:t xml:space="preserve"> </w:t>
      </w:r>
      <w:r w:rsidRPr="00DB753C">
        <w:rPr>
          <w:lang w:val="en-GB"/>
        </w:rPr>
        <w:t>SPKC (</w:t>
      </w:r>
      <w:r w:rsidRPr="00DB753C">
        <w:t xml:space="preserve">Asoc. Prof. </w:t>
      </w:r>
      <w:proofErr w:type="spellStart"/>
      <w:proofErr w:type="gramStart"/>
      <w:r w:rsidRPr="00DB753C">
        <w:rPr>
          <w:lang w:val="en-GB"/>
        </w:rPr>
        <w:t>Dz.Mozgis</w:t>
      </w:r>
      <w:proofErr w:type="spellEnd"/>
      <w:r w:rsidRPr="00DB753C">
        <w:rPr>
          <w:lang w:val="en-GB"/>
        </w:rPr>
        <w:t xml:space="preserve">) </w:t>
      </w:r>
      <w:proofErr w:type="spellStart"/>
      <w:r w:rsidRPr="00DB753C">
        <w:rPr>
          <w:lang w:val="en-GB"/>
        </w:rPr>
        <w:t>prognoze</w:t>
      </w:r>
      <w:proofErr w:type="spellEnd"/>
      <w:r w:rsidRPr="00DB753C">
        <w:rPr>
          <w:lang w:val="en-GB"/>
        </w:rPr>
        <w:t>.</w:t>
      </w:r>
      <w:proofErr w:type="gramEnd"/>
    </w:p>
  </w:footnote>
  <w:footnote w:id="18">
    <w:p w:rsidR="00784F9A" w:rsidRPr="00DB753C" w:rsidRDefault="00784F9A" w:rsidP="001A3232">
      <w:pPr>
        <w:pStyle w:val="FootnoteText"/>
        <w:rPr>
          <w:lang w:val="en-GB"/>
        </w:rPr>
      </w:pPr>
      <w:r w:rsidRPr="00DB753C">
        <w:rPr>
          <w:rStyle w:val="FootnoteReference"/>
        </w:rPr>
        <w:footnoteRef/>
      </w:r>
      <w:r w:rsidRPr="00DB753C">
        <w:t xml:space="preserve"> Pasaules banka „Latvijas veselības aprūpes infrastruktūras ģenerālplāns 2016-2025”</w:t>
      </w:r>
    </w:p>
  </w:footnote>
  <w:footnote w:id="19">
    <w:p w:rsidR="00784F9A" w:rsidRPr="00DB753C" w:rsidRDefault="00784F9A" w:rsidP="001A3232">
      <w:pPr>
        <w:pStyle w:val="FootnoteText"/>
        <w:rPr>
          <w:lang w:val="en-GB"/>
        </w:rPr>
      </w:pPr>
      <w:r w:rsidRPr="00DB753C">
        <w:rPr>
          <w:rStyle w:val="FootnoteReference"/>
        </w:rPr>
        <w:footnoteRef/>
      </w:r>
      <w:r w:rsidRPr="00DB753C">
        <w:t xml:space="preserve"> Sabiedrības veselības pamatnostādnes 2014-2020</w:t>
      </w:r>
    </w:p>
  </w:footnote>
  <w:footnote w:id="20">
    <w:p w:rsidR="00784F9A" w:rsidRPr="00DB753C" w:rsidRDefault="00784F9A" w:rsidP="001A3232">
      <w:pPr>
        <w:pStyle w:val="FootnoteText"/>
        <w:rPr>
          <w:lang w:val="en-GB"/>
        </w:rPr>
      </w:pPr>
      <w:r w:rsidRPr="00DB753C">
        <w:rPr>
          <w:rStyle w:val="FootnoteReference"/>
        </w:rPr>
        <w:footnoteRef/>
      </w:r>
      <w:r w:rsidRPr="00DB753C">
        <w:t xml:space="preserve"> Pasaules </w:t>
      </w:r>
      <w:proofErr w:type="spellStart"/>
      <w:r w:rsidRPr="00DB753C">
        <w:t>bankasa</w:t>
      </w:r>
      <w:proofErr w:type="spellEnd"/>
      <w:r w:rsidRPr="00DB753C">
        <w:t xml:space="preserve"> „Latvijas veselības aprūpes infrastruktūras ģenerālplāns 2016-2025”</w:t>
      </w:r>
    </w:p>
  </w:footnote>
  <w:footnote w:id="21">
    <w:p w:rsidR="00784F9A" w:rsidRPr="008A1550" w:rsidRDefault="00784F9A" w:rsidP="001A3232">
      <w:pPr>
        <w:pStyle w:val="FootnoteText"/>
      </w:pPr>
      <w:r w:rsidRPr="008A1550">
        <w:rPr>
          <w:rStyle w:val="FootnoteReference"/>
        </w:rPr>
        <w:footnoteRef/>
      </w:r>
      <w:r w:rsidRPr="008A1550">
        <w:t xml:space="preserve"> Atbil</w:t>
      </w:r>
      <w:r w:rsidRPr="00CE7B73">
        <w:t xml:space="preserve">stoši </w:t>
      </w:r>
      <w:r w:rsidRPr="008A1550">
        <w:rPr>
          <w:rFonts w:eastAsia="Calibri"/>
        </w:rPr>
        <w:t>Slimību profilakses un kontroles centra Latvijas iedzīvotāju nāves cēloņu datu bāzes datiem 2006.-2011.gadā iedzīvotāju mirstība uz 100 000 iedzīvotajiem vecumā no 0-64 gadiem samazinājās, neskatoties uz samazināto valsts budžeta finansējumu veselības aprūpe</w:t>
      </w:r>
    </w:p>
  </w:footnote>
  <w:footnote w:id="22">
    <w:p w:rsidR="00784F9A" w:rsidRDefault="00784F9A" w:rsidP="00E64655">
      <w:pPr>
        <w:pStyle w:val="FootnoteText"/>
      </w:pPr>
      <w:r>
        <w:rPr>
          <w:rStyle w:val="FootnoteReference"/>
        </w:rPr>
        <w:footnoteRef/>
      </w:r>
      <w:r>
        <w:t>Avots: Sabiedrības veselības pamatnostādnes 2014.-2020.gadam.</w:t>
      </w:r>
    </w:p>
  </w:footnote>
  <w:footnote w:id="23">
    <w:p w:rsidR="00784F9A" w:rsidRDefault="00784F9A" w:rsidP="00E64655">
      <w:pPr>
        <w:pStyle w:val="FootnoteText"/>
      </w:pPr>
      <w:r>
        <w:rPr>
          <w:rStyle w:val="FootnoteReference"/>
        </w:rPr>
        <w:footnoteRef/>
      </w:r>
      <w:r>
        <w:t xml:space="preserve">Avots: </w:t>
      </w:r>
      <w:proofErr w:type="spellStart"/>
      <w:r>
        <w:t>Towards</w:t>
      </w:r>
      <w:proofErr w:type="spellEnd"/>
      <w:r>
        <w:t xml:space="preserve"> </w:t>
      </w:r>
      <w:proofErr w:type="spellStart"/>
      <w:r>
        <w:t>Social</w:t>
      </w:r>
      <w:proofErr w:type="spellEnd"/>
      <w:r>
        <w:t xml:space="preserve"> </w:t>
      </w:r>
      <w:proofErr w:type="spellStart"/>
      <w:r>
        <w:t>Investment</w:t>
      </w:r>
      <w:proofErr w:type="spellEnd"/>
      <w:r>
        <w:t xml:space="preserve"> </w:t>
      </w:r>
      <w:proofErr w:type="spellStart"/>
      <w:r>
        <w:t>for</w:t>
      </w:r>
      <w:proofErr w:type="spellEnd"/>
      <w:r>
        <w:t xml:space="preserve"> </w:t>
      </w:r>
      <w:proofErr w:type="spellStart"/>
      <w:r>
        <w:t>Growth</w:t>
      </w:r>
      <w:proofErr w:type="spellEnd"/>
      <w:r>
        <w:t xml:space="preserve"> </w:t>
      </w:r>
      <w:proofErr w:type="spellStart"/>
      <w:r>
        <w:t>and</w:t>
      </w:r>
      <w:proofErr w:type="spellEnd"/>
      <w:r>
        <w:t xml:space="preserve"> </w:t>
      </w:r>
      <w:proofErr w:type="spellStart"/>
      <w:r>
        <w:t>Cohesion</w:t>
      </w:r>
      <w:proofErr w:type="spellEnd"/>
      <w:r>
        <w:t xml:space="preserve"> – </w:t>
      </w:r>
      <w:proofErr w:type="spellStart"/>
      <w:r>
        <w:t>including</w:t>
      </w:r>
      <w:proofErr w:type="spellEnd"/>
      <w:r>
        <w:t xml:space="preserve"> </w:t>
      </w:r>
      <w:proofErr w:type="spellStart"/>
      <w:r>
        <w:t>implementing</w:t>
      </w:r>
      <w:proofErr w:type="spellEnd"/>
      <w:r>
        <w:t xml:space="preserve"> </w:t>
      </w:r>
      <w:proofErr w:type="spellStart"/>
      <w:r>
        <w:t>the</w:t>
      </w:r>
      <w:proofErr w:type="spellEnd"/>
      <w:r>
        <w:t xml:space="preserve"> </w:t>
      </w:r>
      <w:proofErr w:type="spellStart"/>
      <w:r>
        <w:t>European</w:t>
      </w:r>
      <w:proofErr w:type="spellEnd"/>
      <w:r>
        <w:t xml:space="preserve"> </w:t>
      </w:r>
      <w:proofErr w:type="spellStart"/>
      <w:r>
        <w:t>Social</w:t>
      </w:r>
      <w:proofErr w:type="spellEnd"/>
      <w:r>
        <w:t xml:space="preserve"> </w:t>
      </w:r>
      <w:proofErr w:type="spellStart"/>
      <w:r>
        <w:t>Fund</w:t>
      </w:r>
      <w:proofErr w:type="spellEnd"/>
      <w:r>
        <w:t xml:space="preserve"> 2014-2020, EC, 2013</w:t>
      </w:r>
    </w:p>
  </w:footnote>
  <w:footnote w:id="24">
    <w:p w:rsidR="00784F9A" w:rsidRPr="0016711A" w:rsidRDefault="00784F9A" w:rsidP="0019043A">
      <w:pPr>
        <w:pStyle w:val="FootnoteText"/>
        <w:jc w:val="both"/>
      </w:pPr>
      <w:r>
        <w:rPr>
          <w:rStyle w:val="FootnoteReference"/>
        </w:rPr>
        <w:footnoteRef/>
      </w:r>
      <w:r>
        <w:t xml:space="preserve"> Veselības </w:t>
      </w:r>
      <w:r w:rsidRPr="0016711A">
        <w:t>ministrijas administrējamais specifiskais atbalsta mērķis Nr.9.2.3.“Atbalstīt prioritāro (sirds un asinsvadu, onkoloģijas, perinatālā un neonatālā perioda aprūpes un garīgās veselības) veselības jomu veselības tīklu attīstības vadlīniju un kvalitātes nodrošināšanas sistēmas izstrādi un ieviešanu, jo īpaši sociālās atstumtības un nabadzības riskam pakļauto iedzīvotāju veselības uzlabošanai”</w:t>
      </w:r>
      <w:r>
        <w:t>.</w:t>
      </w:r>
    </w:p>
  </w:footnote>
  <w:footnote w:id="25">
    <w:p w:rsidR="00784F9A" w:rsidRPr="0016711A" w:rsidRDefault="00784F9A" w:rsidP="0016711A">
      <w:pPr>
        <w:pStyle w:val="FootnoteText"/>
        <w:jc w:val="both"/>
      </w:pPr>
      <w:r w:rsidRPr="0016711A">
        <w:rPr>
          <w:rStyle w:val="FootnoteReference"/>
        </w:rPr>
        <w:footnoteRef/>
      </w:r>
      <w:r w:rsidRPr="0016711A">
        <w:t xml:space="preserve"> Veselības ministrijas administrējamais specifiskais atbalsta mērķis </w:t>
      </w:r>
      <w:r>
        <w:t>Nr.</w:t>
      </w:r>
      <w:r w:rsidRPr="0016711A">
        <w:t>9.2.5.specifiskā atbalsta mērķa “Uzlabot pieejamību ārstniecības un ārstniecības atbalsta personām, kas sniedz pakalpojumus prioritārajās veselības jomās iedzīvotājiem, kas dzīvo ārpus Rīgas”</w:t>
      </w:r>
      <w:r>
        <w:t>.</w:t>
      </w:r>
    </w:p>
  </w:footnote>
  <w:footnote w:id="26">
    <w:p w:rsidR="00784F9A" w:rsidRPr="0016711A" w:rsidRDefault="00784F9A" w:rsidP="0016711A">
      <w:pPr>
        <w:pStyle w:val="FootnoteText"/>
        <w:jc w:val="both"/>
      </w:pPr>
      <w:r w:rsidRPr="0016711A">
        <w:rPr>
          <w:rStyle w:val="FootnoteReference"/>
        </w:rPr>
        <w:footnoteRef/>
      </w:r>
      <w:r w:rsidRPr="0016711A">
        <w:t xml:space="preserve"> Veselības ministrijas administrējamais specifiskais atbalsta mērķis Nr. 9.2.6.specifiskā atbalsta mērķa “Uzlabot ārstniecības un ārstniecības atbalsta personāla  kvalifikāciju”</w:t>
      </w:r>
      <w:r>
        <w:t>.</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84F9A" w:rsidRDefault="000B61EF">
    <w:pPr>
      <w:pStyle w:val="Header"/>
      <w:framePr w:wrap="around" w:vAnchor="text" w:hAnchor="margin" w:xAlign="center" w:y="1"/>
      <w:rPr>
        <w:rStyle w:val="PageNumber"/>
      </w:rPr>
    </w:pPr>
    <w:r>
      <w:rPr>
        <w:rStyle w:val="PageNumber"/>
      </w:rPr>
      <w:fldChar w:fldCharType="begin"/>
    </w:r>
    <w:r w:rsidR="00784F9A">
      <w:rPr>
        <w:rStyle w:val="PageNumber"/>
      </w:rPr>
      <w:instrText xml:space="preserve">PAGE  </w:instrText>
    </w:r>
    <w:r>
      <w:rPr>
        <w:rStyle w:val="PageNumber"/>
      </w:rPr>
      <w:fldChar w:fldCharType="end"/>
    </w:r>
  </w:p>
  <w:p w:rsidR="00784F9A" w:rsidRDefault="00784F9A">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84F9A" w:rsidRDefault="000B61EF">
    <w:pPr>
      <w:pStyle w:val="Header"/>
      <w:framePr w:wrap="around" w:vAnchor="text" w:hAnchor="margin" w:xAlign="center" w:y="1"/>
      <w:rPr>
        <w:rStyle w:val="PageNumber"/>
      </w:rPr>
    </w:pPr>
    <w:r>
      <w:rPr>
        <w:rStyle w:val="PageNumber"/>
      </w:rPr>
      <w:fldChar w:fldCharType="begin"/>
    </w:r>
    <w:r w:rsidR="00784F9A">
      <w:rPr>
        <w:rStyle w:val="PageNumber"/>
      </w:rPr>
      <w:instrText xml:space="preserve">PAGE  </w:instrText>
    </w:r>
    <w:r>
      <w:rPr>
        <w:rStyle w:val="PageNumber"/>
      </w:rPr>
      <w:fldChar w:fldCharType="separate"/>
    </w:r>
    <w:r w:rsidR="00DE296E">
      <w:rPr>
        <w:rStyle w:val="PageNumber"/>
        <w:noProof/>
      </w:rPr>
      <w:t>16</w:t>
    </w:r>
    <w:r>
      <w:rPr>
        <w:rStyle w:val="PageNumber"/>
      </w:rPr>
      <w:fldChar w:fldCharType="end"/>
    </w:r>
  </w:p>
  <w:p w:rsidR="00784F9A" w:rsidRDefault="00784F9A">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E"/>
    <w:multiLevelType w:val="singleLevel"/>
    <w:tmpl w:val="1A663178"/>
    <w:lvl w:ilvl="0">
      <w:numFmt w:val="bullet"/>
      <w:lvlText w:val="*"/>
      <w:lvlJc w:val="left"/>
    </w:lvl>
  </w:abstractNum>
  <w:abstractNum w:abstractNumId="1">
    <w:nsid w:val="02EF3C87"/>
    <w:multiLevelType w:val="multilevel"/>
    <w:tmpl w:val="8A4625BC"/>
    <w:lvl w:ilvl="0">
      <w:start w:val="1"/>
      <w:numFmt w:val="decimal"/>
      <w:lvlText w:val="%1."/>
      <w:lvlJc w:val="left"/>
      <w:pPr>
        <w:ind w:left="502" w:hanging="360"/>
      </w:pPr>
      <w:rPr>
        <w:rFonts w:ascii="Times New Roman" w:hAnsi="Times New Roman" w:cs="Times New Roman" w:hint="default"/>
        <w:b w:val="0"/>
        <w:i w:val="0"/>
        <w:sz w:val="24"/>
        <w:szCs w:val="24"/>
        <w:vertAlign w:val="baseline"/>
      </w:rPr>
    </w:lvl>
    <w:lvl w:ilvl="1">
      <w:start w:val="1"/>
      <w:numFmt w:val="bullet"/>
      <w:lvlText w:val=""/>
      <w:lvlJc w:val="left"/>
      <w:pPr>
        <w:ind w:left="792" w:hanging="432"/>
      </w:pPr>
      <w:rPr>
        <w:rFonts w:ascii="Symbol" w:hAnsi="Symbol" w:hint="default"/>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BE166DE"/>
    <w:multiLevelType w:val="hybridMultilevel"/>
    <w:tmpl w:val="353CA9E8"/>
    <w:lvl w:ilvl="0" w:tplc="BA6C48C6">
      <w:start w:val="1"/>
      <w:numFmt w:val="decimal"/>
      <w:pStyle w:val="StyleEE-numbering12pt"/>
      <w:lvlText w:val="%1."/>
      <w:lvlJc w:val="left"/>
      <w:pPr>
        <w:tabs>
          <w:tab w:val="num" w:pos="567"/>
        </w:tabs>
        <w:ind w:left="567" w:hanging="567"/>
      </w:pPr>
      <w:rPr>
        <w:rFonts w:hint="default"/>
        <w:b w:val="0"/>
        <w:i w:val="0"/>
        <w:color w:val="auto"/>
      </w:rPr>
    </w:lvl>
    <w:lvl w:ilvl="1" w:tplc="04260019" w:tentative="1">
      <w:start w:val="1"/>
      <w:numFmt w:val="lowerLetter"/>
      <w:lvlText w:val="%2."/>
      <w:lvlJc w:val="left"/>
      <w:pPr>
        <w:tabs>
          <w:tab w:val="num" w:pos="1440"/>
        </w:tabs>
        <w:ind w:left="1440" w:hanging="360"/>
      </w:pPr>
    </w:lvl>
    <w:lvl w:ilvl="2" w:tplc="0426001B" w:tentative="1">
      <w:start w:val="1"/>
      <w:numFmt w:val="lowerRoman"/>
      <w:lvlText w:val="%3."/>
      <w:lvlJc w:val="right"/>
      <w:pPr>
        <w:tabs>
          <w:tab w:val="num" w:pos="2160"/>
        </w:tabs>
        <w:ind w:left="2160" w:hanging="180"/>
      </w:pPr>
    </w:lvl>
    <w:lvl w:ilvl="3" w:tplc="0426000F" w:tentative="1">
      <w:start w:val="1"/>
      <w:numFmt w:val="decimal"/>
      <w:lvlText w:val="%4."/>
      <w:lvlJc w:val="left"/>
      <w:pPr>
        <w:tabs>
          <w:tab w:val="num" w:pos="2880"/>
        </w:tabs>
        <w:ind w:left="2880" w:hanging="360"/>
      </w:pPr>
    </w:lvl>
    <w:lvl w:ilvl="4" w:tplc="04260019" w:tentative="1">
      <w:start w:val="1"/>
      <w:numFmt w:val="lowerLetter"/>
      <w:lvlText w:val="%5."/>
      <w:lvlJc w:val="left"/>
      <w:pPr>
        <w:tabs>
          <w:tab w:val="num" w:pos="3600"/>
        </w:tabs>
        <w:ind w:left="3600" w:hanging="360"/>
      </w:pPr>
    </w:lvl>
    <w:lvl w:ilvl="5" w:tplc="0426001B" w:tentative="1">
      <w:start w:val="1"/>
      <w:numFmt w:val="lowerRoman"/>
      <w:lvlText w:val="%6."/>
      <w:lvlJc w:val="right"/>
      <w:pPr>
        <w:tabs>
          <w:tab w:val="num" w:pos="4320"/>
        </w:tabs>
        <w:ind w:left="4320" w:hanging="180"/>
      </w:pPr>
    </w:lvl>
    <w:lvl w:ilvl="6" w:tplc="0426000F" w:tentative="1">
      <w:start w:val="1"/>
      <w:numFmt w:val="decimal"/>
      <w:lvlText w:val="%7."/>
      <w:lvlJc w:val="left"/>
      <w:pPr>
        <w:tabs>
          <w:tab w:val="num" w:pos="5040"/>
        </w:tabs>
        <w:ind w:left="5040" w:hanging="360"/>
      </w:pPr>
    </w:lvl>
    <w:lvl w:ilvl="7" w:tplc="04260019" w:tentative="1">
      <w:start w:val="1"/>
      <w:numFmt w:val="lowerLetter"/>
      <w:lvlText w:val="%8."/>
      <w:lvlJc w:val="left"/>
      <w:pPr>
        <w:tabs>
          <w:tab w:val="num" w:pos="5760"/>
        </w:tabs>
        <w:ind w:left="5760" w:hanging="360"/>
      </w:pPr>
    </w:lvl>
    <w:lvl w:ilvl="8" w:tplc="0426001B" w:tentative="1">
      <w:start w:val="1"/>
      <w:numFmt w:val="lowerRoman"/>
      <w:lvlText w:val="%9."/>
      <w:lvlJc w:val="right"/>
      <w:pPr>
        <w:tabs>
          <w:tab w:val="num" w:pos="6480"/>
        </w:tabs>
        <w:ind w:left="6480" w:hanging="180"/>
      </w:pPr>
    </w:lvl>
  </w:abstractNum>
  <w:abstractNum w:abstractNumId="3">
    <w:nsid w:val="0E2E2308"/>
    <w:multiLevelType w:val="hybridMultilevel"/>
    <w:tmpl w:val="67943292"/>
    <w:lvl w:ilvl="0" w:tplc="64AA43E6">
      <w:start w:val="1"/>
      <w:numFmt w:val="decimal"/>
      <w:lvlText w:val="%1."/>
      <w:lvlJc w:val="center"/>
      <w:pPr>
        <w:ind w:left="1080" w:hanging="360"/>
      </w:pPr>
      <w:rPr>
        <w:rFonts w:hint="default"/>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4">
    <w:nsid w:val="0FC52B7D"/>
    <w:multiLevelType w:val="hybridMultilevel"/>
    <w:tmpl w:val="3E36FEA0"/>
    <w:lvl w:ilvl="0" w:tplc="96FE22EC">
      <w:start w:val="1"/>
      <w:numFmt w:val="decimal"/>
      <w:lvlText w:val="%1."/>
      <w:lvlJc w:val="left"/>
      <w:pPr>
        <w:ind w:left="389" w:hanging="360"/>
      </w:pPr>
      <w:rPr>
        <w:rFonts w:hint="default"/>
        <w:b/>
      </w:rPr>
    </w:lvl>
    <w:lvl w:ilvl="1" w:tplc="04260019" w:tentative="1">
      <w:start w:val="1"/>
      <w:numFmt w:val="lowerLetter"/>
      <w:lvlText w:val="%2."/>
      <w:lvlJc w:val="left"/>
      <w:pPr>
        <w:ind w:left="1109" w:hanging="360"/>
      </w:pPr>
    </w:lvl>
    <w:lvl w:ilvl="2" w:tplc="0426001B" w:tentative="1">
      <w:start w:val="1"/>
      <w:numFmt w:val="lowerRoman"/>
      <w:lvlText w:val="%3."/>
      <w:lvlJc w:val="right"/>
      <w:pPr>
        <w:ind w:left="1829" w:hanging="180"/>
      </w:pPr>
    </w:lvl>
    <w:lvl w:ilvl="3" w:tplc="0426000F" w:tentative="1">
      <w:start w:val="1"/>
      <w:numFmt w:val="decimal"/>
      <w:lvlText w:val="%4."/>
      <w:lvlJc w:val="left"/>
      <w:pPr>
        <w:ind w:left="2549" w:hanging="360"/>
      </w:pPr>
    </w:lvl>
    <w:lvl w:ilvl="4" w:tplc="04260019" w:tentative="1">
      <w:start w:val="1"/>
      <w:numFmt w:val="lowerLetter"/>
      <w:lvlText w:val="%5."/>
      <w:lvlJc w:val="left"/>
      <w:pPr>
        <w:ind w:left="3269" w:hanging="360"/>
      </w:pPr>
    </w:lvl>
    <w:lvl w:ilvl="5" w:tplc="0426001B" w:tentative="1">
      <w:start w:val="1"/>
      <w:numFmt w:val="lowerRoman"/>
      <w:lvlText w:val="%6."/>
      <w:lvlJc w:val="right"/>
      <w:pPr>
        <w:ind w:left="3989" w:hanging="180"/>
      </w:pPr>
    </w:lvl>
    <w:lvl w:ilvl="6" w:tplc="0426000F" w:tentative="1">
      <w:start w:val="1"/>
      <w:numFmt w:val="decimal"/>
      <w:lvlText w:val="%7."/>
      <w:lvlJc w:val="left"/>
      <w:pPr>
        <w:ind w:left="4709" w:hanging="360"/>
      </w:pPr>
    </w:lvl>
    <w:lvl w:ilvl="7" w:tplc="04260019" w:tentative="1">
      <w:start w:val="1"/>
      <w:numFmt w:val="lowerLetter"/>
      <w:lvlText w:val="%8."/>
      <w:lvlJc w:val="left"/>
      <w:pPr>
        <w:ind w:left="5429" w:hanging="360"/>
      </w:pPr>
    </w:lvl>
    <w:lvl w:ilvl="8" w:tplc="0426001B" w:tentative="1">
      <w:start w:val="1"/>
      <w:numFmt w:val="lowerRoman"/>
      <w:lvlText w:val="%9."/>
      <w:lvlJc w:val="right"/>
      <w:pPr>
        <w:ind w:left="6149" w:hanging="180"/>
      </w:pPr>
    </w:lvl>
  </w:abstractNum>
  <w:abstractNum w:abstractNumId="5">
    <w:nsid w:val="0FD47764"/>
    <w:multiLevelType w:val="multilevel"/>
    <w:tmpl w:val="058054C2"/>
    <w:lvl w:ilvl="0">
      <w:start w:val="1"/>
      <w:numFmt w:val="decimal"/>
      <w:lvlText w:val="%1."/>
      <w:lvlJc w:val="left"/>
      <w:pPr>
        <w:ind w:left="6598" w:hanging="360"/>
      </w:pPr>
      <w:rPr>
        <w:rFonts w:hint="default"/>
      </w:rPr>
    </w:lvl>
    <w:lvl w:ilvl="1">
      <w:start w:val="1"/>
      <w:numFmt w:val="bullet"/>
      <w:lvlText w:val=""/>
      <w:lvlJc w:val="left"/>
      <w:pPr>
        <w:ind w:left="1425" w:hanging="432"/>
      </w:pPr>
      <w:rPr>
        <w:rFonts w:ascii="Wingdings" w:hAnsi="Wingdings" w:hint="default"/>
      </w:rPr>
    </w:lvl>
    <w:lvl w:ilvl="2">
      <w:start w:val="1"/>
      <w:numFmt w:val="bullet"/>
      <w:lvlText w:val="-"/>
      <w:lvlJc w:val="left"/>
      <w:pPr>
        <w:ind w:left="1224" w:hanging="504"/>
      </w:pPr>
      <w:rPr>
        <w:rFonts w:ascii="Times New Roman" w:eastAsia="Times New Roman" w:hAnsi="Times New Roman" w:cs="Times New Roman"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149847FF"/>
    <w:multiLevelType w:val="hybridMultilevel"/>
    <w:tmpl w:val="7E90E1F2"/>
    <w:lvl w:ilvl="0" w:tplc="04260001">
      <w:start w:val="1"/>
      <w:numFmt w:val="bullet"/>
      <w:lvlText w:val=""/>
      <w:lvlJc w:val="left"/>
      <w:pPr>
        <w:ind w:left="834" w:hanging="360"/>
      </w:pPr>
      <w:rPr>
        <w:rFonts w:ascii="Symbol" w:hAnsi="Symbol" w:hint="default"/>
      </w:rPr>
    </w:lvl>
    <w:lvl w:ilvl="1" w:tplc="04260003" w:tentative="1">
      <w:start w:val="1"/>
      <w:numFmt w:val="bullet"/>
      <w:lvlText w:val="o"/>
      <w:lvlJc w:val="left"/>
      <w:pPr>
        <w:ind w:left="1554" w:hanging="360"/>
      </w:pPr>
      <w:rPr>
        <w:rFonts w:ascii="Courier New" w:hAnsi="Courier New" w:cs="Courier New" w:hint="default"/>
      </w:rPr>
    </w:lvl>
    <w:lvl w:ilvl="2" w:tplc="04260005" w:tentative="1">
      <w:start w:val="1"/>
      <w:numFmt w:val="bullet"/>
      <w:lvlText w:val=""/>
      <w:lvlJc w:val="left"/>
      <w:pPr>
        <w:ind w:left="2274" w:hanging="360"/>
      </w:pPr>
      <w:rPr>
        <w:rFonts w:ascii="Wingdings" w:hAnsi="Wingdings" w:hint="default"/>
      </w:rPr>
    </w:lvl>
    <w:lvl w:ilvl="3" w:tplc="04260001" w:tentative="1">
      <w:start w:val="1"/>
      <w:numFmt w:val="bullet"/>
      <w:lvlText w:val=""/>
      <w:lvlJc w:val="left"/>
      <w:pPr>
        <w:ind w:left="2994" w:hanging="360"/>
      </w:pPr>
      <w:rPr>
        <w:rFonts w:ascii="Symbol" w:hAnsi="Symbol" w:hint="default"/>
      </w:rPr>
    </w:lvl>
    <w:lvl w:ilvl="4" w:tplc="04260003" w:tentative="1">
      <w:start w:val="1"/>
      <w:numFmt w:val="bullet"/>
      <w:lvlText w:val="o"/>
      <w:lvlJc w:val="left"/>
      <w:pPr>
        <w:ind w:left="3714" w:hanging="360"/>
      </w:pPr>
      <w:rPr>
        <w:rFonts w:ascii="Courier New" w:hAnsi="Courier New" w:cs="Courier New" w:hint="default"/>
      </w:rPr>
    </w:lvl>
    <w:lvl w:ilvl="5" w:tplc="04260005" w:tentative="1">
      <w:start w:val="1"/>
      <w:numFmt w:val="bullet"/>
      <w:lvlText w:val=""/>
      <w:lvlJc w:val="left"/>
      <w:pPr>
        <w:ind w:left="4434" w:hanging="360"/>
      </w:pPr>
      <w:rPr>
        <w:rFonts w:ascii="Wingdings" w:hAnsi="Wingdings" w:hint="default"/>
      </w:rPr>
    </w:lvl>
    <w:lvl w:ilvl="6" w:tplc="04260001" w:tentative="1">
      <w:start w:val="1"/>
      <w:numFmt w:val="bullet"/>
      <w:lvlText w:val=""/>
      <w:lvlJc w:val="left"/>
      <w:pPr>
        <w:ind w:left="5154" w:hanging="360"/>
      </w:pPr>
      <w:rPr>
        <w:rFonts w:ascii="Symbol" w:hAnsi="Symbol" w:hint="default"/>
      </w:rPr>
    </w:lvl>
    <w:lvl w:ilvl="7" w:tplc="04260003" w:tentative="1">
      <w:start w:val="1"/>
      <w:numFmt w:val="bullet"/>
      <w:lvlText w:val="o"/>
      <w:lvlJc w:val="left"/>
      <w:pPr>
        <w:ind w:left="5874" w:hanging="360"/>
      </w:pPr>
      <w:rPr>
        <w:rFonts w:ascii="Courier New" w:hAnsi="Courier New" w:cs="Courier New" w:hint="default"/>
      </w:rPr>
    </w:lvl>
    <w:lvl w:ilvl="8" w:tplc="04260005" w:tentative="1">
      <w:start w:val="1"/>
      <w:numFmt w:val="bullet"/>
      <w:lvlText w:val=""/>
      <w:lvlJc w:val="left"/>
      <w:pPr>
        <w:ind w:left="6594" w:hanging="360"/>
      </w:pPr>
      <w:rPr>
        <w:rFonts w:ascii="Wingdings" w:hAnsi="Wingdings" w:hint="default"/>
      </w:rPr>
    </w:lvl>
  </w:abstractNum>
  <w:abstractNum w:abstractNumId="7">
    <w:nsid w:val="1683498E"/>
    <w:multiLevelType w:val="hybridMultilevel"/>
    <w:tmpl w:val="4664E056"/>
    <w:lvl w:ilvl="0" w:tplc="04260005">
      <w:start w:val="1"/>
      <w:numFmt w:val="bullet"/>
      <w:lvlText w:val=""/>
      <w:lvlJc w:val="left"/>
      <w:pPr>
        <w:ind w:left="1061" w:hanging="360"/>
      </w:pPr>
      <w:rPr>
        <w:rFonts w:ascii="Wingdings" w:hAnsi="Wingdings" w:hint="default"/>
      </w:rPr>
    </w:lvl>
    <w:lvl w:ilvl="1" w:tplc="04260003" w:tentative="1">
      <w:start w:val="1"/>
      <w:numFmt w:val="bullet"/>
      <w:lvlText w:val="o"/>
      <w:lvlJc w:val="left"/>
      <w:pPr>
        <w:ind w:left="1781" w:hanging="360"/>
      </w:pPr>
      <w:rPr>
        <w:rFonts w:ascii="Courier New" w:hAnsi="Courier New" w:cs="Courier New" w:hint="default"/>
      </w:rPr>
    </w:lvl>
    <w:lvl w:ilvl="2" w:tplc="04260005" w:tentative="1">
      <w:start w:val="1"/>
      <w:numFmt w:val="bullet"/>
      <w:lvlText w:val=""/>
      <w:lvlJc w:val="left"/>
      <w:pPr>
        <w:ind w:left="2501" w:hanging="360"/>
      </w:pPr>
      <w:rPr>
        <w:rFonts w:ascii="Wingdings" w:hAnsi="Wingdings" w:hint="default"/>
      </w:rPr>
    </w:lvl>
    <w:lvl w:ilvl="3" w:tplc="04260001" w:tentative="1">
      <w:start w:val="1"/>
      <w:numFmt w:val="bullet"/>
      <w:lvlText w:val=""/>
      <w:lvlJc w:val="left"/>
      <w:pPr>
        <w:ind w:left="3221" w:hanging="360"/>
      </w:pPr>
      <w:rPr>
        <w:rFonts w:ascii="Symbol" w:hAnsi="Symbol" w:hint="default"/>
      </w:rPr>
    </w:lvl>
    <w:lvl w:ilvl="4" w:tplc="04260003" w:tentative="1">
      <w:start w:val="1"/>
      <w:numFmt w:val="bullet"/>
      <w:lvlText w:val="o"/>
      <w:lvlJc w:val="left"/>
      <w:pPr>
        <w:ind w:left="3941" w:hanging="360"/>
      </w:pPr>
      <w:rPr>
        <w:rFonts w:ascii="Courier New" w:hAnsi="Courier New" w:cs="Courier New" w:hint="default"/>
      </w:rPr>
    </w:lvl>
    <w:lvl w:ilvl="5" w:tplc="04260005" w:tentative="1">
      <w:start w:val="1"/>
      <w:numFmt w:val="bullet"/>
      <w:lvlText w:val=""/>
      <w:lvlJc w:val="left"/>
      <w:pPr>
        <w:ind w:left="4661" w:hanging="360"/>
      </w:pPr>
      <w:rPr>
        <w:rFonts w:ascii="Wingdings" w:hAnsi="Wingdings" w:hint="default"/>
      </w:rPr>
    </w:lvl>
    <w:lvl w:ilvl="6" w:tplc="04260001" w:tentative="1">
      <w:start w:val="1"/>
      <w:numFmt w:val="bullet"/>
      <w:lvlText w:val=""/>
      <w:lvlJc w:val="left"/>
      <w:pPr>
        <w:ind w:left="5381" w:hanging="360"/>
      </w:pPr>
      <w:rPr>
        <w:rFonts w:ascii="Symbol" w:hAnsi="Symbol" w:hint="default"/>
      </w:rPr>
    </w:lvl>
    <w:lvl w:ilvl="7" w:tplc="04260003" w:tentative="1">
      <w:start w:val="1"/>
      <w:numFmt w:val="bullet"/>
      <w:lvlText w:val="o"/>
      <w:lvlJc w:val="left"/>
      <w:pPr>
        <w:ind w:left="6101" w:hanging="360"/>
      </w:pPr>
      <w:rPr>
        <w:rFonts w:ascii="Courier New" w:hAnsi="Courier New" w:cs="Courier New" w:hint="default"/>
      </w:rPr>
    </w:lvl>
    <w:lvl w:ilvl="8" w:tplc="04260005" w:tentative="1">
      <w:start w:val="1"/>
      <w:numFmt w:val="bullet"/>
      <w:lvlText w:val=""/>
      <w:lvlJc w:val="left"/>
      <w:pPr>
        <w:ind w:left="6821" w:hanging="360"/>
      </w:pPr>
      <w:rPr>
        <w:rFonts w:ascii="Wingdings" w:hAnsi="Wingdings" w:hint="default"/>
      </w:rPr>
    </w:lvl>
  </w:abstractNum>
  <w:abstractNum w:abstractNumId="8">
    <w:nsid w:val="18953FEA"/>
    <w:multiLevelType w:val="multilevel"/>
    <w:tmpl w:val="27426B8A"/>
    <w:lvl w:ilvl="0">
      <w:start w:val="1"/>
      <w:numFmt w:val="decimal"/>
      <w:pStyle w:val="1pakapesvirsraksts"/>
      <w:lvlText w:val="%1."/>
      <w:lvlJc w:val="left"/>
      <w:pPr>
        <w:ind w:left="720" w:hanging="360"/>
      </w:pPr>
      <w:rPr>
        <w:rFonts w:cs="Times New Roman" w:hint="default"/>
      </w:rPr>
    </w:lvl>
    <w:lvl w:ilvl="1">
      <w:start w:val="1"/>
      <w:numFmt w:val="decimal"/>
      <w:pStyle w:val="2pakapesvirsraksts"/>
      <w:isLgl/>
      <w:lvlText w:val="%1.%2."/>
      <w:lvlJc w:val="left"/>
      <w:pPr>
        <w:ind w:left="547" w:hanging="405"/>
      </w:pPr>
      <w:rPr>
        <w:rFonts w:cs="Times New Roman" w:hint="default"/>
      </w:rPr>
    </w:lvl>
    <w:lvl w:ilvl="2">
      <w:start w:val="1"/>
      <w:numFmt w:val="decimal"/>
      <w:pStyle w:val="3pakapesvirsraksts"/>
      <w:isLgl/>
      <w:lvlText w:val="%1.%2.%3."/>
      <w:lvlJc w:val="left"/>
      <w:pPr>
        <w:ind w:left="1004" w:hanging="720"/>
      </w:pPr>
      <w:rPr>
        <w:rFonts w:cs="Times New Roman" w:hint="default"/>
      </w:rPr>
    </w:lvl>
    <w:lvl w:ilvl="3">
      <w:start w:val="1"/>
      <w:numFmt w:val="decimal"/>
      <w:pStyle w:val="4pakapesvirsraksts"/>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9">
    <w:nsid w:val="1A695C7F"/>
    <w:multiLevelType w:val="hybridMultilevel"/>
    <w:tmpl w:val="416A013C"/>
    <w:lvl w:ilvl="0" w:tplc="D0EC7374">
      <w:start w:val="1"/>
      <w:numFmt w:val="bullet"/>
      <w:lvlText w:val=""/>
      <w:lvlJc w:val="left"/>
      <w:pPr>
        <w:ind w:left="1440" w:hanging="360"/>
      </w:pPr>
      <w:rPr>
        <w:rFonts w:ascii="Symbol" w:hAnsi="Symbol" w:hint="default"/>
        <w:sz w:val="24"/>
      </w:rPr>
    </w:lvl>
    <w:lvl w:ilvl="1" w:tplc="04260003" w:tentative="1">
      <w:start w:val="1"/>
      <w:numFmt w:val="bullet"/>
      <w:lvlText w:val="o"/>
      <w:lvlJc w:val="left"/>
      <w:pPr>
        <w:ind w:left="2160" w:hanging="360"/>
      </w:pPr>
      <w:rPr>
        <w:rFonts w:ascii="Courier New" w:hAnsi="Courier New" w:cs="Courier New" w:hint="default"/>
      </w:rPr>
    </w:lvl>
    <w:lvl w:ilvl="2" w:tplc="04260005" w:tentative="1">
      <w:start w:val="1"/>
      <w:numFmt w:val="bullet"/>
      <w:lvlText w:val=""/>
      <w:lvlJc w:val="left"/>
      <w:pPr>
        <w:ind w:left="2880" w:hanging="360"/>
      </w:pPr>
      <w:rPr>
        <w:rFonts w:ascii="Wingdings" w:hAnsi="Wingdings" w:hint="default"/>
      </w:rPr>
    </w:lvl>
    <w:lvl w:ilvl="3" w:tplc="04260001" w:tentative="1">
      <w:start w:val="1"/>
      <w:numFmt w:val="bullet"/>
      <w:lvlText w:val=""/>
      <w:lvlJc w:val="left"/>
      <w:pPr>
        <w:ind w:left="3600" w:hanging="360"/>
      </w:pPr>
      <w:rPr>
        <w:rFonts w:ascii="Symbol" w:hAnsi="Symbol" w:hint="default"/>
      </w:rPr>
    </w:lvl>
    <w:lvl w:ilvl="4" w:tplc="04260003" w:tentative="1">
      <w:start w:val="1"/>
      <w:numFmt w:val="bullet"/>
      <w:lvlText w:val="o"/>
      <w:lvlJc w:val="left"/>
      <w:pPr>
        <w:ind w:left="4320" w:hanging="360"/>
      </w:pPr>
      <w:rPr>
        <w:rFonts w:ascii="Courier New" w:hAnsi="Courier New" w:cs="Courier New" w:hint="default"/>
      </w:rPr>
    </w:lvl>
    <w:lvl w:ilvl="5" w:tplc="04260005" w:tentative="1">
      <w:start w:val="1"/>
      <w:numFmt w:val="bullet"/>
      <w:lvlText w:val=""/>
      <w:lvlJc w:val="left"/>
      <w:pPr>
        <w:ind w:left="5040" w:hanging="360"/>
      </w:pPr>
      <w:rPr>
        <w:rFonts w:ascii="Wingdings" w:hAnsi="Wingdings" w:hint="default"/>
      </w:rPr>
    </w:lvl>
    <w:lvl w:ilvl="6" w:tplc="04260001" w:tentative="1">
      <w:start w:val="1"/>
      <w:numFmt w:val="bullet"/>
      <w:lvlText w:val=""/>
      <w:lvlJc w:val="left"/>
      <w:pPr>
        <w:ind w:left="5760" w:hanging="360"/>
      </w:pPr>
      <w:rPr>
        <w:rFonts w:ascii="Symbol" w:hAnsi="Symbol" w:hint="default"/>
      </w:rPr>
    </w:lvl>
    <w:lvl w:ilvl="7" w:tplc="04260003" w:tentative="1">
      <w:start w:val="1"/>
      <w:numFmt w:val="bullet"/>
      <w:lvlText w:val="o"/>
      <w:lvlJc w:val="left"/>
      <w:pPr>
        <w:ind w:left="6480" w:hanging="360"/>
      </w:pPr>
      <w:rPr>
        <w:rFonts w:ascii="Courier New" w:hAnsi="Courier New" w:cs="Courier New" w:hint="default"/>
      </w:rPr>
    </w:lvl>
    <w:lvl w:ilvl="8" w:tplc="04260005" w:tentative="1">
      <w:start w:val="1"/>
      <w:numFmt w:val="bullet"/>
      <w:lvlText w:val=""/>
      <w:lvlJc w:val="left"/>
      <w:pPr>
        <w:ind w:left="7200" w:hanging="360"/>
      </w:pPr>
      <w:rPr>
        <w:rFonts w:ascii="Wingdings" w:hAnsi="Wingdings" w:hint="default"/>
      </w:rPr>
    </w:lvl>
  </w:abstractNum>
  <w:abstractNum w:abstractNumId="10">
    <w:nsid w:val="1C465C8B"/>
    <w:multiLevelType w:val="multilevel"/>
    <w:tmpl w:val="8A4625BC"/>
    <w:lvl w:ilvl="0">
      <w:start w:val="1"/>
      <w:numFmt w:val="decimal"/>
      <w:lvlText w:val="%1."/>
      <w:lvlJc w:val="left"/>
      <w:pPr>
        <w:ind w:left="502" w:hanging="360"/>
      </w:pPr>
      <w:rPr>
        <w:rFonts w:ascii="Times New Roman" w:hAnsi="Times New Roman" w:cs="Times New Roman" w:hint="default"/>
        <w:b w:val="0"/>
        <w:i w:val="0"/>
        <w:sz w:val="24"/>
        <w:szCs w:val="24"/>
        <w:vertAlign w:val="baseline"/>
      </w:rPr>
    </w:lvl>
    <w:lvl w:ilvl="1">
      <w:start w:val="1"/>
      <w:numFmt w:val="bullet"/>
      <w:lvlText w:val=""/>
      <w:lvlJc w:val="left"/>
      <w:pPr>
        <w:ind w:left="792" w:hanging="432"/>
      </w:pPr>
      <w:rPr>
        <w:rFonts w:ascii="Symbol" w:hAnsi="Symbol" w:hint="default"/>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1D3B10F0"/>
    <w:multiLevelType w:val="hybridMultilevel"/>
    <w:tmpl w:val="FA20592E"/>
    <w:lvl w:ilvl="0" w:tplc="04260001">
      <w:start w:val="1"/>
      <w:numFmt w:val="bullet"/>
      <w:lvlText w:val=""/>
      <w:lvlJc w:val="left"/>
      <w:pPr>
        <w:ind w:left="1146" w:hanging="360"/>
      </w:pPr>
      <w:rPr>
        <w:rFonts w:ascii="Symbol" w:hAnsi="Symbol" w:hint="default"/>
      </w:rPr>
    </w:lvl>
    <w:lvl w:ilvl="1" w:tplc="04260003" w:tentative="1">
      <w:start w:val="1"/>
      <w:numFmt w:val="bullet"/>
      <w:lvlText w:val="o"/>
      <w:lvlJc w:val="left"/>
      <w:pPr>
        <w:ind w:left="1866" w:hanging="360"/>
      </w:pPr>
      <w:rPr>
        <w:rFonts w:ascii="Courier New" w:hAnsi="Courier New" w:cs="Courier New" w:hint="default"/>
      </w:rPr>
    </w:lvl>
    <w:lvl w:ilvl="2" w:tplc="04260005" w:tentative="1">
      <w:start w:val="1"/>
      <w:numFmt w:val="bullet"/>
      <w:lvlText w:val=""/>
      <w:lvlJc w:val="left"/>
      <w:pPr>
        <w:ind w:left="2586" w:hanging="360"/>
      </w:pPr>
      <w:rPr>
        <w:rFonts w:ascii="Wingdings" w:hAnsi="Wingdings" w:hint="default"/>
      </w:rPr>
    </w:lvl>
    <w:lvl w:ilvl="3" w:tplc="04260001" w:tentative="1">
      <w:start w:val="1"/>
      <w:numFmt w:val="bullet"/>
      <w:lvlText w:val=""/>
      <w:lvlJc w:val="left"/>
      <w:pPr>
        <w:ind w:left="3306" w:hanging="360"/>
      </w:pPr>
      <w:rPr>
        <w:rFonts w:ascii="Symbol" w:hAnsi="Symbol" w:hint="default"/>
      </w:rPr>
    </w:lvl>
    <w:lvl w:ilvl="4" w:tplc="04260003" w:tentative="1">
      <w:start w:val="1"/>
      <w:numFmt w:val="bullet"/>
      <w:lvlText w:val="o"/>
      <w:lvlJc w:val="left"/>
      <w:pPr>
        <w:ind w:left="4026" w:hanging="360"/>
      </w:pPr>
      <w:rPr>
        <w:rFonts w:ascii="Courier New" w:hAnsi="Courier New" w:cs="Courier New" w:hint="default"/>
      </w:rPr>
    </w:lvl>
    <w:lvl w:ilvl="5" w:tplc="04260005" w:tentative="1">
      <w:start w:val="1"/>
      <w:numFmt w:val="bullet"/>
      <w:lvlText w:val=""/>
      <w:lvlJc w:val="left"/>
      <w:pPr>
        <w:ind w:left="4746" w:hanging="360"/>
      </w:pPr>
      <w:rPr>
        <w:rFonts w:ascii="Wingdings" w:hAnsi="Wingdings" w:hint="default"/>
      </w:rPr>
    </w:lvl>
    <w:lvl w:ilvl="6" w:tplc="04260001" w:tentative="1">
      <w:start w:val="1"/>
      <w:numFmt w:val="bullet"/>
      <w:lvlText w:val=""/>
      <w:lvlJc w:val="left"/>
      <w:pPr>
        <w:ind w:left="5466" w:hanging="360"/>
      </w:pPr>
      <w:rPr>
        <w:rFonts w:ascii="Symbol" w:hAnsi="Symbol" w:hint="default"/>
      </w:rPr>
    </w:lvl>
    <w:lvl w:ilvl="7" w:tplc="04260003" w:tentative="1">
      <w:start w:val="1"/>
      <w:numFmt w:val="bullet"/>
      <w:lvlText w:val="o"/>
      <w:lvlJc w:val="left"/>
      <w:pPr>
        <w:ind w:left="6186" w:hanging="360"/>
      </w:pPr>
      <w:rPr>
        <w:rFonts w:ascii="Courier New" w:hAnsi="Courier New" w:cs="Courier New" w:hint="default"/>
      </w:rPr>
    </w:lvl>
    <w:lvl w:ilvl="8" w:tplc="04260005" w:tentative="1">
      <w:start w:val="1"/>
      <w:numFmt w:val="bullet"/>
      <w:lvlText w:val=""/>
      <w:lvlJc w:val="left"/>
      <w:pPr>
        <w:ind w:left="6906" w:hanging="360"/>
      </w:pPr>
      <w:rPr>
        <w:rFonts w:ascii="Wingdings" w:hAnsi="Wingdings" w:hint="default"/>
      </w:rPr>
    </w:lvl>
  </w:abstractNum>
  <w:abstractNum w:abstractNumId="12">
    <w:nsid w:val="1D562DAA"/>
    <w:multiLevelType w:val="hybridMultilevel"/>
    <w:tmpl w:val="54FE0214"/>
    <w:lvl w:ilvl="0" w:tplc="04260011">
      <w:start w:val="1"/>
      <w:numFmt w:val="decimal"/>
      <w:lvlText w:val="%1)"/>
      <w:lvlJc w:val="left"/>
      <w:pPr>
        <w:ind w:left="720" w:hanging="360"/>
      </w:pPr>
      <w:rPr>
        <w:rFonts w:hint="default"/>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13">
    <w:nsid w:val="208C6423"/>
    <w:multiLevelType w:val="multilevel"/>
    <w:tmpl w:val="0748CB76"/>
    <w:lvl w:ilvl="0">
      <w:start w:val="1"/>
      <w:numFmt w:val="decimal"/>
      <w:lvlText w:val="%1."/>
      <w:lvlJc w:val="left"/>
      <w:pPr>
        <w:ind w:left="502" w:hanging="360"/>
      </w:pPr>
      <w:rPr>
        <w:rFonts w:ascii="Times New Roman" w:hAnsi="Times New Roman" w:cs="Times New Roman" w:hint="default"/>
        <w:b w:val="0"/>
        <w:i w:val="0"/>
        <w:sz w:val="24"/>
        <w:szCs w:val="24"/>
        <w:vertAlign w:val="baseline"/>
      </w:r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2C851E6B"/>
    <w:multiLevelType w:val="hybridMultilevel"/>
    <w:tmpl w:val="411421F2"/>
    <w:lvl w:ilvl="0" w:tplc="5134C256">
      <w:start w:val="1"/>
      <w:numFmt w:val="bullet"/>
      <w:lvlText w:val=""/>
      <w:lvlJc w:val="left"/>
      <w:pPr>
        <w:ind w:left="720" w:hanging="360"/>
      </w:pPr>
      <w:rPr>
        <w:rFonts w:ascii="Symbol" w:hAnsi="Symbol" w:hint="default"/>
      </w:rPr>
    </w:lvl>
    <w:lvl w:ilvl="1" w:tplc="F718F88A" w:tentative="1">
      <w:start w:val="1"/>
      <w:numFmt w:val="bullet"/>
      <w:lvlText w:val="o"/>
      <w:lvlJc w:val="left"/>
      <w:pPr>
        <w:ind w:left="1440" w:hanging="360"/>
      </w:pPr>
      <w:rPr>
        <w:rFonts w:ascii="Courier New" w:hAnsi="Courier New" w:cs="Courier New" w:hint="default"/>
      </w:rPr>
    </w:lvl>
    <w:lvl w:ilvl="2" w:tplc="9008E7A6" w:tentative="1">
      <w:start w:val="1"/>
      <w:numFmt w:val="bullet"/>
      <w:lvlText w:val=""/>
      <w:lvlJc w:val="left"/>
      <w:pPr>
        <w:ind w:left="2160" w:hanging="360"/>
      </w:pPr>
      <w:rPr>
        <w:rFonts w:ascii="Wingdings" w:hAnsi="Wingdings" w:hint="default"/>
      </w:rPr>
    </w:lvl>
    <w:lvl w:ilvl="3" w:tplc="5C4662C8" w:tentative="1">
      <w:start w:val="1"/>
      <w:numFmt w:val="bullet"/>
      <w:lvlText w:val=""/>
      <w:lvlJc w:val="left"/>
      <w:pPr>
        <w:ind w:left="2880" w:hanging="360"/>
      </w:pPr>
      <w:rPr>
        <w:rFonts w:ascii="Symbol" w:hAnsi="Symbol" w:hint="default"/>
      </w:rPr>
    </w:lvl>
    <w:lvl w:ilvl="4" w:tplc="22D465EA" w:tentative="1">
      <w:start w:val="1"/>
      <w:numFmt w:val="bullet"/>
      <w:lvlText w:val="o"/>
      <w:lvlJc w:val="left"/>
      <w:pPr>
        <w:ind w:left="3600" w:hanging="360"/>
      </w:pPr>
      <w:rPr>
        <w:rFonts w:ascii="Courier New" w:hAnsi="Courier New" w:cs="Courier New" w:hint="default"/>
      </w:rPr>
    </w:lvl>
    <w:lvl w:ilvl="5" w:tplc="3A14933A" w:tentative="1">
      <w:start w:val="1"/>
      <w:numFmt w:val="bullet"/>
      <w:lvlText w:val=""/>
      <w:lvlJc w:val="left"/>
      <w:pPr>
        <w:ind w:left="4320" w:hanging="360"/>
      </w:pPr>
      <w:rPr>
        <w:rFonts w:ascii="Wingdings" w:hAnsi="Wingdings" w:hint="default"/>
      </w:rPr>
    </w:lvl>
    <w:lvl w:ilvl="6" w:tplc="991C4AF2" w:tentative="1">
      <w:start w:val="1"/>
      <w:numFmt w:val="bullet"/>
      <w:lvlText w:val=""/>
      <w:lvlJc w:val="left"/>
      <w:pPr>
        <w:ind w:left="5040" w:hanging="360"/>
      </w:pPr>
      <w:rPr>
        <w:rFonts w:ascii="Symbol" w:hAnsi="Symbol" w:hint="default"/>
      </w:rPr>
    </w:lvl>
    <w:lvl w:ilvl="7" w:tplc="BB68FDBC" w:tentative="1">
      <w:start w:val="1"/>
      <w:numFmt w:val="bullet"/>
      <w:lvlText w:val="o"/>
      <w:lvlJc w:val="left"/>
      <w:pPr>
        <w:ind w:left="5760" w:hanging="360"/>
      </w:pPr>
      <w:rPr>
        <w:rFonts w:ascii="Courier New" w:hAnsi="Courier New" w:cs="Courier New" w:hint="default"/>
      </w:rPr>
    </w:lvl>
    <w:lvl w:ilvl="8" w:tplc="C4B0405E" w:tentative="1">
      <w:start w:val="1"/>
      <w:numFmt w:val="bullet"/>
      <w:lvlText w:val=""/>
      <w:lvlJc w:val="left"/>
      <w:pPr>
        <w:ind w:left="6480" w:hanging="360"/>
      </w:pPr>
      <w:rPr>
        <w:rFonts w:ascii="Wingdings" w:hAnsi="Wingdings" w:hint="default"/>
      </w:rPr>
    </w:lvl>
  </w:abstractNum>
  <w:abstractNum w:abstractNumId="15">
    <w:nsid w:val="2FE22BDE"/>
    <w:multiLevelType w:val="hybridMultilevel"/>
    <w:tmpl w:val="359C2D7E"/>
    <w:lvl w:ilvl="0" w:tplc="04260001">
      <w:start w:val="1"/>
      <w:numFmt w:val="decimal"/>
      <w:lvlText w:val="%1."/>
      <w:lvlJc w:val="left"/>
      <w:pPr>
        <w:ind w:left="720" w:hanging="360"/>
      </w:pPr>
    </w:lvl>
    <w:lvl w:ilvl="1" w:tplc="04260003" w:tentative="1">
      <w:start w:val="1"/>
      <w:numFmt w:val="lowerLetter"/>
      <w:lvlText w:val="%2."/>
      <w:lvlJc w:val="left"/>
      <w:pPr>
        <w:ind w:left="1440" w:hanging="360"/>
      </w:pPr>
    </w:lvl>
    <w:lvl w:ilvl="2" w:tplc="04260005" w:tentative="1">
      <w:start w:val="1"/>
      <w:numFmt w:val="lowerRoman"/>
      <w:lvlText w:val="%3."/>
      <w:lvlJc w:val="right"/>
      <w:pPr>
        <w:ind w:left="2160" w:hanging="180"/>
      </w:pPr>
    </w:lvl>
    <w:lvl w:ilvl="3" w:tplc="04260001" w:tentative="1">
      <w:start w:val="1"/>
      <w:numFmt w:val="decimal"/>
      <w:lvlText w:val="%4."/>
      <w:lvlJc w:val="left"/>
      <w:pPr>
        <w:ind w:left="2880" w:hanging="360"/>
      </w:pPr>
    </w:lvl>
    <w:lvl w:ilvl="4" w:tplc="04260003" w:tentative="1">
      <w:start w:val="1"/>
      <w:numFmt w:val="lowerLetter"/>
      <w:lvlText w:val="%5."/>
      <w:lvlJc w:val="left"/>
      <w:pPr>
        <w:ind w:left="3600" w:hanging="360"/>
      </w:pPr>
    </w:lvl>
    <w:lvl w:ilvl="5" w:tplc="04260005" w:tentative="1">
      <w:start w:val="1"/>
      <w:numFmt w:val="lowerRoman"/>
      <w:lvlText w:val="%6."/>
      <w:lvlJc w:val="right"/>
      <w:pPr>
        <w:ind w:left="4320" w:hanging="180"/>
      </w:pPr>
    </w:lvl>
    <w:lvl w:ilvl="6" w:tplc="04260001" w:tentative="1">
      <w:start w:val="1"/>
      <w:numFmt w:val="decimal"/>
      <w:lvlText w:val="%7."/>
      <w:lvlJc w:val="left"/>
      <w:pPr>
        <w:ind w:left="5040" w:hanging="360"/>
      </w:pPr>
    </w:lvl>
    <w:lvl w:ilvl="7" w:tplc="04260003" w:tentative="1">
      <w:start w:val="1"/>
      <w:numFmt w:val="lowerLetter"/>
      <w:lvlText w:val="%8."/>
      <w:lvlJc w:val="left"/>
      <w:pPr>
        <w:ind w:left="5760" w:hanging="360"/>
      </w:pPr>
    </w:lvl>
    <w:lvl w:ilvl="8" w:tplc="04260005" w:tentative="1">
      <w:start w:val="1"/>
      <w:numFmt w:val="lowerRoman"/>
      <w:lvlText w:val="%9."/>
      <w:lvlJc w:val="right"/>
      <w:pPr>
        <w:ind w:left="6480" w:hanging="180"/>
      </w:pPr>
    </w:lvl>
  </w:abstractNum>
  <w:abstractNum w:abstractNumId="16">
    <w:nsid w:val="32FB17CC"/>
    <w:multiLevelType w:val="hybridMultilevel"/>
    <w:tmpl w:val="6846A4B0"/>
    <w:lvl w:ilvl="0" w:tplc="0426000F">
      <w:start w:val="1"/>
      <w:numFmt w:val="bullet"/>
      <w:lvlText w:val=""/>
      <w:lvlJc w:val="left"/>
      <w:pPr>
        <w:ind w:left="1061" w:hanging="360"/>
      </w:pPr>
      <w:rPr>
        <w:rFonts w:ascii="Symbol" w:hAnsi="Symbol" w:hint="default"/>
      </w:rPr>
    </w:lvl>
    <w:lvl w:ilvl="1" w:tplc="04260019" w:tentative="1">
      <w:start w:val="1"/>
      <w:numFmt w:val="bullet"/>
      <w:lvlText w:val="o"/>
      <w:lvlJc w:val="left"/>
      <w:pPr>
        <w:ind w:left="1781" w:hanging="360"/>
      </w:pPr>
      <w:rPr>
        <w:rFonts w:ascii="Courier New" w:hAnsi="Courier New" w:cs="Courier New" w:hint="default"/>
      </w:rPr>
    </w:lvl>
    <w:lvl w:ilvl="2" w:tplc="0426001B" w:tentative="1">
      <w:start w:val="1"/>
      <w:numFmt w:val="bullet"/>
      <w:lvlText w:val=""/>
      <w:lvlJc w:val="left"/>
      <w:pPr>
        <w:ind w:left="2501" w:hanging="360"/>
      </w:pPr>
      <w:rPr>
        <w:rFonts w:ascii="Wingdings" w:hAnsi="Wingdings" w:hint="default"/>
      </w:rPr>
    </w:lvl>
    <w:lvl w:ilvl="3" w:tplc="0426000F" w:tentative="1">
      <w:start w:val="1"/>
      <w:numFmt w:val="bullet"/>
      <w:lvlText w:val=""/>
      <w:lvlJc w:val="left"/>
      <w:pPr>
        <w:ind w:left="3221" w:hanging="360"/>
      </w:pPr>
      <w:rPr>
        <w:rFonts w:ascii="Symbol" w:hAnsi="Symbol" w:hint="default"/>
      </w:rPr>
    </w:lvl>
    <w:lvl w:ilvl="4" w:tplc="04260019" w:tentative="1">
      <w:start w:val="1"/>
      <w:numFmt w:val="bullet"/>
      <w:lvlText w:val="o"/>
      <w:lvlJc w:val="left"/>
      <w:pPr>
        <w:ind w:left="3941" w:hanging="360"/>
      </w:pPr>
      <w:rPr>
        <w:rFonts w:ascii="Courier New" w:hAnsi="Courier New" w:cs="Courier New" w:hint="default"/>
      </w:rPr>
    </w:lvl>
    <w:lvl w:ilvl="5" w:tplc="0426001B" w:tentative="1">
      <w:start w:val="1"/>
      <w:numFmt w:val="bullet"/>
      <w:lvlText w:val=""/>
      <w:lvlJc w:val="left"/>
      <w:pPr>
        <w:ind w:left="4661" w:hanging="360"/>
      </w:pPr>
      <w:rPr>
        <w:rFonts w:ascii="Wingdings" w:hAnsi="Wingdings" w:hint="default"/>
      </w:rPr>
    </w:lvl>
    <w:lvl w:ilvl="6" w:tplc="0426000F" w:tentative="1">
      <w:start w:val="1"/>
      <w:numFmt w:val="bullet"/>
      <w:lvlText w:val=""/>
      <w:lvlJc w:val="left"/>
      <w:pPr>
        <w:ind w:left="5381" w:hanging="360"/>
      </w:pPr>
      <w:rPr>
        <w:rFonts w:ascii="Symbol" w:hAnsi="Symbol" w:hint="default"/>
      </w:rPr>
    </w:lvl>
    <w:lvl w:ilvl="7" w:tplc="04260019" w:tentative="1">
      <w:start w:val="1"/>
      <w:numFmt w:val="bullet"/>
      <w:lvlText w:val="o"/>
      <w:lvlJc w:val="left"/>
      <w:pPr>
        <w:ind w:left="6101" w:hanging="360"/>
      </w:pPr>
      <w:rPr>
        <w:rFonts w:ascii="Courier New" w:hAnsi="Courier New" w:cs="Courier New" w:hint="default"/>
      </w:rPr>
    </w:lvl>
    <w:lvl w:ilvl="8" w:tplc="0426001B" w:tentative="1">
      <w:start w:val="1"/>
      <w:numFmt w:val="bullet"/>
      <w:lvlText w:val=""/>
      <w:lvlJc w:val="left"/>
      <w:pPr>
        <w:ind w:left="6821" w:hanging="360"/>
      </w:pPr>
      <w:rPr>
        <w:rFonts w:ascii="Wingdings" w:hAnsi="Wingdings" w:hint="default"/>
      </w:rPr>
    </w:lvl>
  </w:abstractNum>
  <w:abstractNum w:abstractNumId="17">
    <w:nsid w:val="331C7D16"/>
    <w:multiLevelType w:val="multilevel"/>
    <w:tmpl w:val="48A0B000"/>
    <w:lvl w:ilvl="0">
      <w:start w:val="1"/>
      <w:numFmt w:val="bullet"/>
      <w:lvlText w:val=""/>
      <w:lvlJc w:val="left"/>
      <w:pPr>
        <w:ind w:left="502" w:hanging="360"/>
      </w:pPr>
      <w:rPr>
        <w:rFonts w:ascii="Symbol" w:hAnsi="Symbol" w:hint="default"/>
        <w:b w:val="0"/>
        <w:i w:val="0"/>
        <w:sz w:val="24"/>
        <w:szCs w:val="24"/>
        <w:vertAlign w:val="baseline"/>
      </w:rPr>
    </w:lvl>
    <w:lvl w:ilvl="1">
      <w:start w:val="1"/>
      <w:numFmt w:val="bullet"/>
      <w:lvlText w:val=""/>
      <w:lvlJc w:val="left"/>
      <w:pPr>
        <w:ind w:left="792" w:hanging="432"/>
      </w:pPr>
      <w:rPr>
        <w:rFonts w:ascii="Symbol" w:hAnsi="Symbol" w:hint="default"/>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334E7C2F"/>
    <w:multiLevelType w:val="hybridMultilevel"/>
    <w:tmpl w:val="1062E8BE"/>
    <w:lvl w:ilvl="0" w:tplc="04260001">
      <w:start w:val="1"/>
      <w:numFmt w:val="bullet"/>
      <w:lvlText w:val="-"/>
      <w:lvlJc w:val="left"/>
      <w:pPr>
        <w:ind w:left="474" w:hanging="360"/>
      </w:pPr>
      <w:rPr>
        <w:rFonts w:ascii="Times New Roman" w:eastAsia="Times New Roman" w:hAnsi="Times New Roman" w:cs="Times New Roman" w:hint="default"/>
        <w:u w:val="none"/>
      </w:rPr>
    </w:lvl>
    <w:lvl w:ilvl="1" w:tplc="04260003" w:tentative="1">
      <w:start w:val="1"/>
      <w:numFmt w:val="bullet"/>
      <w:lvlText w:val="o"/>
      <w:lvlJc w:val="left"/>
      <w:pPr>
        <w:ind w:left="1194" w:hanging="360"/>
      </w:pPr>
      <w:rPr>
        <w:rFonts w:ascii="Courier New" w:hAnsi="Courier New" w:cs="Courier New" w:hint="default"/>
      </w:rPr>
    </w:lvl>
    <w:lvl w:ilvl="2" w:tplc="04260005" w:tentative="1">
      <w:start w:val="1"/>
      <w:numFmt w:val="bullet"/>
      <w:lvlText w:val=""/>
      <w:lvlJc w:val="left"/>
      <w:pPr>
        <w:ind w:left="1914" w:hanging="360"/>
      </w:pPr>
      <w:rPr>
        <w:rFonts w:ascii="Wingdings" w:hAnsi="Wingdings" w:hint="default"/>
      </w:rPr>
    </w:lvl>
    <w:lvl w:ilvl="3" w:tplc="04260001" w:tentative="1">
      <w:start w:val="1"/>
      <w:numFmt w:val="bullet"/>
      <w:lvlText w:val=""/>
      <w:lvlJc w:val="left"/>
      <w:pPr>
        <w:ind w:left="2634" w:hanging="360"/>
      </w:pPr>
      <w:rPr>
        <w:rFonts w:ascii="Symbol" w:hAnsi="Symbol" w:hint="default"/>
      </w:rPr>
    </w:lvl>
    <w:lvl w:ilvl="4" w:tplc="04260003" w:tentative="1">
      <w:start w:val="1"/>
      <w:numFmt w:val="bullet"/>
      <w:lvlText w:val="o"/>
      <w:lvlJc w:val="left"/>
      <w:pPr>
        <w:ind w:left="3354" w:hanging="360"/>
      </w:pPr>
      <w:rPr>
        <w:rFonts w:ascii="Courier New" w:hAnsi="Courier New" w:cs="Courier New" w:hint="default"/>
      </w:rPr>
    </w:lvl>
    <w:lvl w:ilvl="5" w:tplc="04260005" w:tentative="1">
      <w:start w:val="1"/>
      <w:numFmt w:val="bullet"/>
      <w:lvlText w:val=""/>
      <w:lvlJc w:val="left"/>
      <w:pPr>
        <w:ind w:left="4074" w:hanging="360"/>
      </w:pPr>
      <w:rPr>
        <w:rFonts w:ascii="Wingdings" w:hAnsi="Wingdings" w:hint="default"/>
      </w:rPr>
    </w:lvl>
    <w:lvl w:ilvl="6" w:tplc="04260001" w:tentative="1">
      <w:start w:val="1"/>
      <w:numFmt w:val="bullet"/>
      <w:lvlText w:val=""/>
      <w:lvlJc w:val="left"/>
      <w:pPr>
        <w:ind w:left="4794" w:hanging="360"/>
      </w:pPr>
      <w:rPr>
        <w:rFonts w:ascii="Symbol" w:hAnsi="Symbol" w:hint="default"/>
      </w:rPr>
    </w:lvl>
    <w:lvl w:ilvl="7" w:tplc="04260003" w:tentative="1">
      <w:start w:val="1"/>
      <w:numFmt w:val="bullet"/>
      <w:lvlText w:val="o"/>
      <w:lvlJc w:val="left"/>
      <w:pPr>
        <w:ind w:left="5514" w:hanging="360"/>
      </w:pPr>
      <w:rPr>
        <w:rFonts w:ascii="Courier New" w:hAnsi="Courier New" w:cs="Courier New" w:hint="default"/>
      </w:rPr>
    </w:lvl>
    <w:lvl w:ilvl="8" w:tplc="04260005" w:tentative="1">
      <w:start w:val="1"/>
      <w:numFmt w:val="bullet"/>
      <w:lvlText w:val=""/>
      <w:lvlJc w:val="left"/>
      <w:pPr>
        <w:ind w:left="6234" w:hanging="360"/>
      </w:pPr>
      <w:rPr>
        <w:rFonts w:ascii="Wingdings" w:hAnsi="Wingdings" w:hint="default"/>
      </w:rPr>
    </w:lvl>
  </w:abstractNum>
  <w:abstractNum w:abstractNumId="19">
    <w:nsid w:val="35E84135"/>
    <w:multiLevelType w:val="hybridMultilevel"/>
    <w:tmpl w:val="8F2C060A"/>
    <w:lvl w:ilvl="0" w:tplc="C2A0E8A2">
      <w:start w:val="1"/>
      <w:numFmt w:val="bullet"/>
      <w:lvlText w:val=""/>
      <w:lvlJc w:val="left"/>
      <w:pPr>
        <w:ind w:left="1176" w:hanging="360"/>
      </w:pPr>
      <w:rPr>
        <w:rFonts w:ascii="Symbol" w:hAnsi="Symbol" w:hint="default"/>
      </w:rPr>
    </w:lvl>
    <w:lvl w:ilvl="1" w:tplc="04260003" w:tentative="1">
      <w:start w:val="1"/>
      <w:numFmt w:val="bullet"/>
      <w:lvlText w:val="o"/>
      <w:lvlJc w:val="left"/>
      <w:pPr>
        <w:ind w:left="1896" w:hanging="360"/>
      </w:pPr>
      <w:rPr>
        <w:rFonts w:ascii="Courier New" w:hAnsi="Courier New" w:cs="Courier New" w:hint="default"/>
      </w:rPr>
    </w:lvl>
    <w:lvl w:ilvl="2" w:tplc="04260005" w:tentative="1">
      <w:start w:val="1"/>
      <w:numFmt w:val="bullet"/>
      <w:lvlText w:val=""/>
      <w:lvlJc w:val="left"/>
      <w:pPr>
        <w:ind w:left="2616" w:hanging="360"/>
      </w:pPr>
      <w:rPr>
        <w:rFonts w:ascii="Wingdings" w:hAnsi="Wingdings" w:hint="default"/>
      </w:rPr>
    </w:lvl>
    <w:lvl w:ilvl="3" w:tplc="04260001" w:tentative="1">
      <w:start w:val="1"/>
      <w:numFmt w:val="bullet"/>
      <w:lvlText w:val=""/>
      <w:lvlJc w:val="left"/>
      <w:pPr>
        <w:ind w:left="3336" w:hanging="360"/>
      </w:pPr>
      <w:rPr>
        <w:rFonts w:ascii="Symbol" w:hAnsi="Symbol" w:hint="default"/>
      </w:rPr>
    </w:lvl>
    <w:lvl w:ilvl="4" w:tplc="04260003" w:tentative="1">
      <w:start w:val="1"/>
      <w:numFmt w:val="bullet"/>
      <w:lvlText w:val="o"/>
      <w:lvlJc w:val="left"/>
      <w:pPr>
        <w:ind w:left="4056" w:hanging="360"/>
      </w:pPr>
      <w:rPr>
        <w:rFonts w:ascii="Courier New" w:hAnsi="Courier New" w:cs="Courier New" w:hint="default"/>
      </w:rPr>
    </w:lvl>
    <w:lvl w:ilvl="5" w:tplc="04260005" w:tentative="1">
      <w:start w:val="1"/>
      <w:numFmt w:val="bullet"/>
      <w:lvlText w:val=""/>
      <w:lvlJc w:val="left"/>
      <w:pPr>
        <w:ind w:left="4776" w:hanging="360"/>
      </w:pPr>
      <w:rPr>
        <w:rFonts w:ascii="Wingdings" w:hAnsi="Wingdings" w:hint="default"/>
      </w:rPr>
    </w:lvl>
    <w:lvl w:ilvl="6" w:tplc="04260001" w:tentative="1">
      <w:start w:val="1"/>
      <w:numFmt w:val="bullet"/>
      <w:lvlText w:val=""/>
      <w:lvlJc w:val="left"/>
      <w:pPr>
        <w:ind w:left="5496" w:hanging="360"/>
      </w:pPr>
      <w:rPr>
        <w:rFonts w:ascii="Symbol" w:hAnsi="Symbol" w:hint="default"/>
      </w:rPr>
    </w:lvl>
    <w:lvl w:ilvl="7" w:tplc="04260003" w:tentative="1">
      <w:start w:val="1"/>
      <w:numFmt w:val="bullet"/>
      <w:lvlText w:val="o"/>
      <w:lvlJc w:val="left"/>
      <w:pPr>
        <w:ind w:left="6216" w:hanging="360"/>
      </w:pPr>
      <w:rPr>
        <w:rFonts w:ascii="Courier New" w:hAnsi="Courier New" w:cs="Courier New" w:hint="default"/>
      </w:rPr>
    </w:lvl>
    <w:lvl w:ilvl="8" w:tplc="04260005" w:tentative="1">
      <w:start w:val="1"/>
      <w:numFmt w:val="bullet"/>
      <w:lvlText w:val=""/>
      <w:lvlJc w:val="left"/>
      <w:pPr>
        <w:ind w:left="6936" w:hanging="360"/>
      </w:pPr>
      <w:rPr>
        <w:rFonts w:ascii="Wingdings" w:hAnsi="Wingdings" w:hint="default"/>
      </w:rPr>
    </w:lvl>
  </w:abstractNum>
  <w:abstractNum w:abstractNumId="20">
    <w:nsid w:val="368414B0"/>
    <w:multiLevelType w:val="hybridMultilevel"/>
    <w:tmpl w:val="A508B596"/>
    <w:lvl w:ilvl="0" w:tplc="04260001">
      <w:start w:val="1"/>
      <w:numFmt w:val="bullet"/>
      <w:lvlText w:val=""/>
      <w:lvlJc w:val="left"/>
      <w:pPr>
        <w:ind w:left="1116" w:hanging="360"/>
      </w:pPr>
      <w:rPr>
        <w:rFonts w:ascii="Symbol" w:hAnsi="Symbol" w:hint="default"/>
      </w:rPr>
    </w:lvl>
    <w:lvl w:ilvl="1" w:tplc="04260003" w:tentative="1">
      <w:start w:val="1"/>
      <w:numFmt w:val="bullet"/>
      <w:lvlText w:val="o"/>
      <w:lvlJc w:val="left"/>
      <w:pPr>
        <w:ind w:left="1836" w:hanging="360"/>
      </w:pPr>
      <w:rPr>
        <w:rFonts w:ascii="Courier New" w:hAnsi="Courier New" w:cs="Courier New" w:hint="default"/>
      </w:rPr>
    </w:lvl>
    <w:lvl w:ilvl="2" w:tplc="04260005" w:tentative="1">
      <w:start w:val="1"/>
      <w:numFmt w:val="bullet"/>
      <w:lvlText w:val=""/>
      <w:lvlJc w:val="left"/>
      <w:pPr>
        <w:ind w:left="2556" w:hanging="360"/>
      </w:pPr>
      <w:rPr>
        <w:rFonts w:ascii="Wingdings" w:hAnsi="Wingdings" w:hint="default"/>
      </w:rPr>
    </w:lvl>
    <w:lvl w:ilvl="3" w:tplc="04260001" w:tentative="1">
      <w:start w:val="1"/>
      <w:numFmt w:val="bullet"/>
      <w:lvlText w:val=""/>
      <w:lvlJc w:val="left"/>
      <w:pPr>
        <w:ind w:left="3276" w:hanging="360"/>
      </w:pPr>
      <w:rPr>
        <w:rFonts w:ascii="Symbol" w:hAnsi="Symbol" w:hint="default"/>
      </w:rPr>
    </w:lvl>
    <w:lvl w:ilvl="4" w:tplc="04260003" w:tentative="1">
      <w:start w:val="1"/>
      <w:numFmt w:val="bullet"/>
      <w:lvlText w:val="o"/>
      <w:lvlJc w:val="left"/>
      <w:pPr>
        <w:ind w:left="3996" w:hanging="360"/>
      </w:pPr>
      <w:rPr>
        <w:rFonts w:ascii="Courier New" w:hAnsi="Courier New" w:cs="Courier New" w:hint="default"/>
      </w:rPr>
    </w:lvl>
    <w:lvl w:ilvl="5" w:tplc="04260005" w:tentative="1">
      <w:start w:val="1"/>
      <w:numFmt w:val="bullet"/>
      <w:lvlText w:val=""/>
      <w:lvlJc w:val="left"/>
      <w:pPr>
        <w:ind w:left="4716" w:hanging="360"/>
      </w:pPr>
      <w:rPr>
        <w:rFonts w:ascii="Wingdings" w:hAnsi="Wingdings" w:hint="default"/>
      </w:rPr>
    </w:lvl>
    <w:lvl w:ilvl="6" w:tplc="04260001" w:tentative="1">
      <w:start w:val="1"/>
      <w:numFmt w:val="bullet"/>
      <w:lvlText w:val=""/>
      <w:lvlJc w:val="left"/>
      <w:pPr>
        <w:ind w:left="5436" w:hanging="360"/>
      </w:pPr>
      <w:rPr>
        <w:rFonts w:ascii="Symbol" w:hAnsi="Symbol" w:hint="default"/>
      </w:rPr>
    </w:lvl>
    <w:lvl w:ilvl="7" w:tplc="04260003" w:tentative="1">
      <w:start w:val="1"/>
      <w:numFmt w:val="bullet"/>
      <w:lvlText w:val="o"/>
      <w:lvlJc w:val="left"/>
      <w:pPr>
        <w:ind w:left="6156" w:hanging="360"/>
      </w:pPr>
      <w:rPr>
        <w:rFonts w:ascii="Courier New" w:hAnsi="Courier New" w:cs="Courier New" w:hint="default"/>
      </w:rPr>
    </w:lvl>
    <w:lvl w:ilvl="8" w:tplc="04260005" w:tentative="1">
      <w:start w:val="1"/>
      <w:numFmt w:val="bullet"/>
      <w:lvlText w:val=""/>
      <w:lvlJc w:val="left"/>
      <w:pPr>
        <w:ind w:left="6876" w:hanging="360"/>
      </w:pPr>
      <w:rPr>
        <w:rFonts w:ascii="Wingdings" w:hAnsi="Wingdings" w:hint="default"/>
      </w:rPr>
    </w:lvl>
  </w:abstractNum>
  <w:abstractNum w:abstractNumId="21">
    <w:nsid w:val="37185631"/>
    <w:multiLevelType w:val="hybridMultilevel"/>
    <w:tmpl w:val="AC801EC8"/>
    <w:lvl w:ilvl="0" w:tplc="04260001">
      <w:start w:val="1"/>
      <w:numFmt w:val="bullet"/>
      <w:lvlText w:val=""/>
      <w:lvlJc w:val="left"/>
      <w:pPr>
        <w:ind w:left="1061" w:hanging="360"/>
      </w:pPr>
      <w:rPr>
        <w:rFonts w:ascii="Wingdings" w:hAnsi="Wingdings" w:hint="default"/>
      </w:rPr>
    </w:lvl>
    <w:lvl w:ilvl="1" w:tplc="04260003" w:tentative="1">
      <w:start w:val="1"/>
      <w:numFmt w:val="bullet"/>
      <w:lvlText w:val="o"/>
      <w:lvlJc w:val="left"/>
      <w:pPr>
        <w:ind w:left="1781" w:hanging="360"/>
      </w:pPr>
      <w:rPr>
        <w:rFonts w:ascii="Courier New" w:hAnsi="Courier New" w:cs="Courier New" w:hint="default"/>
      </w:rPr>
    </w:lvl>
    <w:lvl w:ilvl="2" w:tplc="04260005" w:tentative="1">
      <w:start w:val="1"/>
      <w:numFmt w:val="bullet"/>
      <w:lvlText w:val=""/>
      <w:lvlJc w:val="left"/>
      <w:pPr>
        <w:ind w:left="2501" w:hanging="360"/>
      </w:pPr>
      <w:rPr>
        <w:rFonts w:ascii="Wingdings" w:hAnsi="Wingdings" w:hint="default"/>
      </w:rPr>
    </w:lvl>
    <w:lvl w:ilvl="3" w:tplc="04260001" w:tentative="1">
      <w:start w:val="1"/>
      <w:numFmt w:val="bullet"/>
      <w:lvlText w:val=""/>
      <w:lvlJc w:val="left"/>
      <w:pPr>
        <w:ind w:left="3221" w:hanging="360"/>
      </w:pPr>
      <w:rPr>
        <w:rFonts w:ascii="Symbol" w:hAnsi="Symbol" w:hint="default"/>
      </w:rPr>
    </w:lvl>
    <w:lvl w:ilvl="4" w:tplc="04260003" w:tentative="1">
      <w:start w:val="1"/>
      <w:numFmt w:val="bullet"/>
      <w:lvlText w:val="o"/>
      <w:lvlJc w:val="left"/>
      <w:pPr>
        <w:ind w:left="3941" w:hanging="360"/>
      </w:pPr>
      <w:rPr>
        <w:rFonts w:ascii="Courier New" w:hAnsi="Courier New" w:cs="Courier New" w:hint="default"/>
      </w:rPr>
    </w:lvl>
    <w:lvl w:ilvl="5" w:tplc="04260005" w:tentative="1">
      <w:start w:val="1"/>
      <w:numFmt w:val="bullet"/>
      <w:lvlText w:val=""/>
      <w:lvlJc w:val="left"/>
      <w:pPr>
        <w:ind w:left="4661" w:hanging="360"/>
      </w:pPr>
      <w:rPr>
        <w:rFonts w:ascii="Wingdings" w:hAnsi="Wingdings" w:hint="default"/>
      </w:rPr>
    </w:lvl>
    <w:lvl w:ilvl="6" w:tplc="04260001" w:tentative="1">
      <w:start w:val="1"/>
      <w:numFmt w:val="bullet"/>
      <w:lvlText w:val=""/>
      <w:lvlJc w:val="left"/>
      <w:pPr>
        <w:ind w:left="5381" w:hanging="360"/>
      </w:pPr>
      <w:rPr>
        <w:rFonts w:ascii="Symbol" w:hAnsi="Symbol" w:hint="default"/>
      </w:rPr>
    </w:lvl>
    <w:lvl w:ilvl="7" w:tplc="04260003" w:tentative="1">
      <w:start w:val="1"/>
      <w:numFmt w:val="bullet"/>
      <w:lvlText w:val="o"/>
      <w:lvlJc w:val="left"/>
      <w:pPr>
        <w:ind w:left="6101" w:hanging="360"/>
      </w:pPr>
      <w:rPr>
        <w:rFonts w:ascii="Courier New" w:hAnsi="Courier New" w:cs="Courier New" w:hint="default"/>
      </w:rPr>
    </w:lvl>
    <w:lvl w:ilvl="8" w:tplc="04260005" w:tentative="1">
      <w:start w:val="1"/>
      <w:numFmt w:val="bullet"/>
      <w:lvlText w:val=""/>
      <w:lvlJc w:val="left"/>
      <w:pPr>
        <w:ind w:left="6821" w:hanging="360"/>
      </w:pPr>
      <w:rPr>
        <w:rFonts w:ascii="Wingdings" w:hAnsi="Wingdings" w:hint="default"/>
      </w:rPr>
    </w:lvl>
  </w:abstractNum>
  <w:abstractNum w:abstractNumId="22">
    <w:nsid w:val="38D922E0"/>
    <w:multiLevelType w:val="hybridMultilevel"/>
    <w:tmpl w:val="9D0EB766"/>
    <w:lvl w:ilvl="0" w:tplc="0426000B">
      <w:start w:val="1"/>
      <w:numFmt w:val="decimal"/>
      <w:lvlText w:val="%1."/>
      <w:lvlJc w:val="left"/>
      <w:pPr>
        <w:ind w:left="701" w:hanging="360"/>
      </w:pPr>
      <w:rPr>
        <w:rFonts w:hint="default"/>
        <w:b w:val="0"/>
        <w:i w:val="0"/>
      </w:rPr>
    </w:lvl>
    <w:lvl w:ilvl="1" w:tplc="04260003" w:tentative="1">
      <w:start w:val="1"/>
      <w:numFmt w:val="lowerLetter"/>
      <w:lvlText w:val="%2."/>
      <w:lvlJc w:val="left"/>
      <w:pPr>
        <w:ind w:left="1421" w:hanging="360"/>
      </w:pPr>
    </w:lvl>
    <w:lvl w:ilvl="2" w:tplc="04260005" w:tentative="1">
      <w:start w:val="1"/>
      <w:numFmt w:val="lowerRoman"/>
      <w:lvlText w:val="%3."/>
      <w:lvlJc w:val="right"/>
      <w:pPr>
        <w:ind w:left="2141" w:hanging="180"/>
      </w:pPr>
    </w:lvl>
    <w:lvl w:ilvl="3" w:tplc="04260001" w:tentative="1">
      <w:start w:val="1"/>
      <w:numFmt w:val="decimal"/>
      <w:lvlText w:val="%4."/>
      <w:lvlJc w:val="left"/>
      <w:pPr>
        <w:ind w:left="2861" w:hanging="360"/>
      </w:pPr>
    </w:lvl>
    <w:lvl w:ilvl="4" w:tplc="04260003" w:tentative="1">
      <w:start w:val="1"/>
      <w:numFmt w:val="lowerLetter"/>
      <w:lvlText w:val="%5."/>
      <w:lvlJc w:val="left"/>
      <w:pPr>
        <w:ind w:left="3581" w:hanging="360"/>
      </w:pPr>
    </w:lvl>
    <w:lvl w:ilvl="5" w:tplc="04260005" w:tentative="1">
      <w:start w:val="1"/>
      <w:numFmt w:val="lowerRoman"/>
      <w:lvlText w:val="%6."/>
      <w:lvlJc w:val="right"/>
      <w:pPr>
        <w:ind w:left="4301" w:hanging="180"/>
      </w:pPr>
    </w:lvl>
    <w:lvl w:ilvl="6" w:tplc="04260001" w:tentative="1">
      <w:start w:val="1"/>
      <w:numFmt w:val="decimal"/>
      <w:lvlText w:val="%7."/>
      <w:lvlJc w:val="left"/>
      <w:pPr>
        <w:ind w:left="5021" w:hanging="360"/>
      </w:pPr>
    </w:lvl>
    <w:lvl w:ilvl="7" w:tplc="04260003" w:tentative="1">
      <w:start w:val="1"/>
      <w:numFmt w:val="lowerLetter"/>
      <w:lvlText w:val="%8."/>
      <w:lvlJc w:val="left"/>
      <w:pPr>
        <w:ind w:left="5741" w:hanging="360"/>
      </w:pPr>
    </w:lvl>
    <w:lvl w:ilvl="8" w:tplc="04260005" w:tentative="1">
      <w:start w:val="1"/>
      <w:numFmt w:val="lowerRoman"/>
      <w:lvlText w:val="%9."/>
      <w:lvlJc w:val="right"/>
      <w:pPr>
        <w:ind w:left="6461" w:hanging="180"/>
      </w:pPr>
    </w:lvl>
  </w:abstractNum>
  <w:abstractNum w:abstractNumId="23">
    <w:nsid w:val="38E026ED"/>
    <w:multiLevelType w:val="hybridMultilevel"/>
    <w:tmpl w:val="3984FE3E"/>
    <w:lvl w:ilvl="0" w:tplc="04A20EE4">
      <w:start w:val="1"/>
      <w:numFmt w:val="bullet"/>
      <w:lvlText w:val=""/>
      <w:lvlJc w:val="left"/>
      <w:pPr>
        <w:ind w:left="834" w:hanging="360"/>
      </w:pPr>
      <w:rPr>
        <w:rFonts w:ascii="Wingdings" w:hAnsi="Wingdings" w:hint="default"/>
      </w:rPr>
    </w:lvl>
    <w:lvl w:ilvl="1" w:tplc="04260019" w:tentative="1">
      <w:start w:val="1"/>
      <w:numFmt w:val="bullet"/>
      <w:lvlText w:val="o"/>
      <w:lvlJc w:val="left"/>
      <w:pPr>
        <w:ind w:left="1554" w:hanging="360"/>
      </w:pPr>
      <w:rPr>
        <w:rFonts w:ascii="Courier New" w:hAnsi="Courier New" w:cs="Courier New" w:hint="default"/>
      </w:rPr>
    </w:lvl>
    <w:lvl w:ilvl="2" w:tplc="0426001B" w:tentative="1">
      <w:start w:val="1"/>
      <w:numFmt w:val="bullet"/>
      <w:lvlText w:val=""/>
      <w:lvlJc w:val="left"/>
      <w:pPr>
        <w:ind w:left="2274" w:hanging="360"/>
      </w:pPr>
      <w:rPr>
        <w:rFonts w:ascii="Wingdings" w:hAnsi="Wingdings" w:hint="default"/>
      </w:rPr>
    </w:lvl>
    <w:lvl w:ilvl="3" w:tplc="0426000F" w:tentative="1">
      <w:start w:val="1"/>
      <w:numFmt w:val="bullet"/>
      <w:lvlText w:val=""/>
      <w:lvlJc w:val="left"/>
      <w:pPr>
        <w:ind w:left="2994" w:hanging="360"/>
      </w:pPr>
      <w:rPr>
        <w:rFonts w:ascii="Symbol" w:hAnsi="Symbol" w:hint="default"/>
      </w:rPr>
    </w:lvl>
    <w:lvl w:ilvl="4" w:tplc="04260019" w:tentative="1">
      <w:start w:val="1"/>
      <w:numFmt w:val="bullet"/>
      <w:lvlText w:val="o"/>
      <w:lvlJc w:val="left"/>
      <w:pPr>
        <w:ind w:left="3714" w:hanging="360"/>
      </w:pPr>
      <w:rPr>
        <w:rFonts w:ascii="Courier New" w:hAnsi="Courier New" w:cs="Courier New" w:hint="default"/>
      </w:rPr>
    </w:lvl>
    <w:lvl w:ilvl="5" w:tplc="0426001B" w:tentative="1">
      <w:start w:val="1"/>
      <w:numFmt w:val="bullet"/>
      <w:lvlText w:val=""/>
      <w:lvlJc w:val="left"/>
      <w:pPr>
        <w:ind w:left="4434" w:hanging="360"/>
      </w:pPr>
      <w:rPr>
        <w:rFonts w:ascii="Wingdings" w:hAnsi="Wingdings" w:hint="default"/>
      </w:rPr>
    </w:lvl>
    <w:lvl w:ilvl="6" w:tplc="0426000F" w:tentative="1">
      <w:start w:val="1"/>
      <w:numFmt w:val="bullet"/>
      <w:lvlText w:val=""/>
      <w:lvlJc w:val="left"/>
      <w:pPr>
        <w:ind w:left="5154" w:hanging="360"/>
      </w:pPr>
      <w:rPr>
        <w:rFonts w:ascii="Symbol" w:hAnsi="Symbol" w:hint="default"/>
      </w:rPr>
    </w:lvl>
    <w:lvl w:ilvl="7" w:tplc="04260019" w:tentative="1">
      <w:start w:val="1"/>
      <w:numFmt w:val="bullet"/>
      <w:lvlText w:val="o"/>
      <w:lvlJc w:val="left"/>
      <w:pPr>
        <w:ind w:left="5874" w:hanging="360"/>
      </w:pPr>
      <w:rPr>
        <w:rFonts w:ascii="Courier New" w:hAnsi="Courier New" w:cs="Courier New" w:hint="default"/>
      </w:rPr>
    </w:lvl>
    <w:lvl w:ilvl="8" w:tplc="0426001B" w:tentative="1">
      <w:start w:val="1"/>
      <w:numFmt w:val="bullet"/>
      <w:lvlText w:val=""/>
      <w:lvlJc w:val="left"/>
      <w:pPr>
        <w:ind w:left="6594" w:hanging="360"/>
      </w:pPr>
      <w:rPr>
        <w:rFonts w:ascii="Wingdings" w:hAnsi="Wingdings" w:hint="default"/>
      </w:rPr>
    </w:lvl>
  </w:abstractNum>
  <w:abstractNum w:abstractNumId="24">
    <w:nsid w:val="3B8C395D"/>
    <w:multiLevelType w:val="multilevel"/>
    <w:tmpl w:val="32D2159E"/>
    <w:lvl w:ilvl="0">
      <w:start w:val="1"/>
      <w:numFmt w:val="decimal"/>
      <w:lvlText w:val="%1."/>
      <w:lvlJc w:val="left"/>
      <w:pPr>
        <w:ind w:left="785" w:hanging="360"/>
      </w:pPr>
      <w:rPr>
        <w:rFonts w:hint="default"/>
      </w:rPr>
    </w:lvl>
    <w:lvl w:ilvl="1">
      <w:start w:val="1"/>
      <w:numFmt w:val="bullet"/>
      <w:lvlText w:val=""/>
      <w:lvlJc w:val="left"/>
      <w:pPr>
        <w:ind w:left="-4388" w:hanging="432"/>
      </w:pPr>
      <w:rPr>
        <w:rFonts w:ascii="Wingdings" w:hAnsi="Wingdings" w:hint="default"/>
      </w:rPr>
    </w:lvl>
    <w:lvl w:ilvl="2">
      <w:start w:val="1"/>
      <w:numFmt w:val="bullet"/>
      <w:lvlText w:val=""/>
      <w:lvlJc w:val="left"/>
      <w:pPr>
        <w:ind w:left="-4589" w:hanging="504"/>
      </w:pPr>
      <w:rPr>
        <w:rFonts w:ascii="Wingdings" w:hAnsi="Wingdings" w:hint="default"/>
      </w:rPr>
    </w:lvl>
    <w:lvl w:ilvl="3">
      <w:start w:val="1"/>
      <w:numFmt w:val="decimal"/>
      <w:lvlText w:val="%1.%2.%3.%4."/>
      <w:lvlJc w:val="left"/>
      <w:pPr>
        <w:ind w:left="-4085" w:hanging="648"/>
      </w:pPr>
      <w:rPr>
        <w:rFonts w:hint="default"/>
      </w:rPr>
    </w:lvl>
    <w:lvl w:ilvl="4">
      <w:start w:val="1"/>
      <w:numFmt w:val="decimal"/>
      <w:lvlText w:val="%1.%2.%3.%4.%5."/>
      <w:lvlJc w:val="left"/>
      <w:pPr>
        <w:ind w:left="-3581" w:hanging="792"/>
      </w:pPr>
      <w:rPr>
        <w:rFonts w:hint="default"/>
      </w:rPr>
    </w:lvl>
    <w:lvl w:ilvl="5">
      <w:start w:val="1"/>
      <w:numFmt w:val="decimal"/>
      <w:lvlText w:val="%1.%2.%3.%4.%5.%6."/>
      <w:lvlJc w:val="left"/>
      <w:pPr>
        <w:ind w:left="-3077" w:hanging="936"/>
      </w:pPr>
      <w:rPr>
        <w:rFonts w:hint="default"/>
      </w:rPr>
    </w:lvl>
    <w:lvl w:ilvl="6">
      <w:start w:val="1"/>
      <w:numFmt w:val="decimal"/>
      <w:lvlText w:val="%1.%2.%3.%4.%5.%6.%7."/>
      <w:lvlJc w:val="left"/>
      <w:pPr>
        <w:ind w:left="-2573" w:hanging="1080"/>
      </w:pPr>
      <w:rPr>
        <w:rFonts w:hint="default"/>
      </w:rPr>
    </w:lvl>
    <w:lvl w:ilvl="7">
      <w:start w:val="1"/>
      <w:numFmt w:val="decimal"/>
      <w:lvlText w:val="%1.%2.%3.%4.%5.%6.%7.%8."/>
      <w:lvlJc w:val="left"/>
      <w:pPr>
        <w:ind w:left="-2069" w:hanging="1224"/>
      </w:pPr>
      <w:rPr>
        <w:rFonts w:hint="default"/>
      </w:rPr>
    </w:lvl>
    <w:lvl w:ilvl="8">
      <w:start w:val="1"/>
      <w:numFmt w:val="decimal"/>
      <w:lvlText w:val="%1.%2.%3.%4.%5.%6.%7.%8.%9."/>
      <w:lvlJc w:val="left"/>
      <w:pPr>
        <w:ind w:left="-1493" w:hanging="1440"/>
      </w:pPr>
      <w:rPr>
        <w:rFonts w:hint="default"/>
      </w:rPr>
    </w:lvl>
  </w:abstractNum>
  <w:abstractNum w:abstractNumId="25">
    <w:nsid w:val="3CC45F21"/>
    <w:multiLevelType w:val="multilevel"/>
    <w:tmpl w:val="81E82F86"/>
    <w:lvl w:ilvl="0">
      <w:start w:val="1"/>
      <w:numFmt w:val="decimal"/>
      <w:lvlText w:val="%1."/>
      <w:lvlJc w:val="left"/>
      <w:pPr>
        <w:ind w:left="6598" w:hanging="360"/>
      </w:pPr>
      <w:rPr>
        <w:rFonts w:hint="default"/>
      </w:rPr>
    </w:lvl>
    <w:lvl w:ilvl="1">
      <w:start w:val="1"/>
      <w:numFmt w:val="bullet"/>
      <w:lvlText w:val=""/>
      <w:lvlJc w:val="left"/>
      <w:pPr>
        <w:ind w:left="1425" w:hanging="432"/>
      </w:pPr>
      <w:rPr>
        <w:rFonts w:ascii="Wingdings" w:hAnsi="Wingdings" w:hint="default"/>
      </w:rPr>
    </w:lvl>
    <w:lvl w:ilvl="2">
      <w:numFmt w:val="bullet"/>
      <w:lvlText w:val="-"/>
      <w:lvlJc w:val="left"/>
      <w:pPr>
        <w:ind w:left="1224" w:hanging="504"/>
      </w:pPr>
      <w:rPr>
        <w:rFonts w:ascii="Times New Roman" w:eastAsiaTheme="minorHAnsi" w:hAnsi="Times New Roman" w:cs="Times New Roman"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3FBD7E06"/>
    <w:multiLevelType w:val="hybridMultilevel"/>
    <w:tmpl w:val="1C0435B0"/>
    <w:lvl w:ilvl="0" w:tplc="8CC86A52">
      <w:start w:val="1"/>
      <w:numFmt w:val="bullet"/>
      <w:lvlText w:val=""/>
      <w:lvlJc w:val="left"/>
      <w:pPr>
        <w:ind w:left="720" w:hanging="360"/>
      </w:pPr>
      <w:rPr>
        <w:rFonts w:ascii="Wingdings" w:hAnsi="Wingdings" w:hint="default"/>
      </w:rPr>
    </w:lvl>
    <w:lvl w:ilvl="1" w:tplc="489CDD3E" w:tentative="1">
      <w:start w:val="1"/>
      <w:numFmt w:val="bullet"/>
      <w:lvlText w:val="o"/>
      <w:lvlJc w:val="left"/>
      <w:pPr>
        <w:ind w:left="1440" w:hanging="360"/>
      </w:pPr>
      <w:rPr>
        <w:rFonts w:ascii="Courier New" w:hAnsi="Courier New" w:cs="Courier New" w:hint="default"/>
      </w:rPr>
    </w:lvl>
    <w:lvl w:ilvl="2" w:tplc="43D00408" w:tentative="1">
      <w:start w:val="1"/>
      <w:numFmt w:val="bullet"/>
      <w:lvlText w:val=""/>
      <w:lvlJc w:val="left"/>
      <w:pPr>
        <w:ind w:left="2160" w:hanging="360"/>
      </w:pPr>
      <w:rPr>
        <w:rFonts w:ascii="Wingdings" w:hAnsi="Wingdings" w:hint="default"/>
      </w:rPr>
    </w:lvl>
    <w:lvl w:ilvl="3" w:tplc="018C96B4" w:tentative="1">
      <w:start w:val="1"/>
      <w:numFmt w:val="bullet"/>
      <w:lvlText w:val=""/>
      <w:lvlJc w:val="left"/>
      <w:pPr>
        <w:ind w:left="2880" w:hanging="360"/>
      </w:pPr>
      <w:rPr>
        <w:rFonts w:ascii="Symbol" w:hAnsi="Symbol" w:hint="default"/>
      </w:rPr>
    </w:lvl>
    <w:lvl w:ilvl="4" w:tplc="25405ABA" w:tentative="1">
      <w:start w:val="1"/>
      <w:numFmt w:val="bullet"/>
      <w:lvlText w:val="o"/>
      <w:lvlJc w:val="left"/>
      <w:pPr>
        <w:ind w:left="3600" w:hanging="360"/>
      </w:pPr>
      <w:rPr>
        <w:rFonts w:ascii="Courier New" w:hAnsi="Courier New" w:cs="Courier New" w:hint="default"/>
      </w:rPr>
    </w:lvl>
    <w:lvl w:ilvl="5" w:tplc="11EAA442" w:tentative="1">
      <w:start w:val="1"/>
      <w:numFmt w:val="bullet"/>
      <w:lvlText w:val=""/>
      <w:lvlJc w:val="left"/>
      <w:pPr>
        <w:ind w:left="4320" w:hanging="360"/>
      </w:pPr>
      <w:rPr>
        <w:rFonts w:ascii="Wingdings" w:hAnsi="Wingdings" w:hint="default"/>
      </w:rPr>
    </w:lvl>
    <w:lvl w:ilvl="6" w:tplc="22C68344" w:tentative="1">
      <w:start w:val="1"/>
      <w:numFmt w:val="bullet"/>
      <w:lvlText w:val=""/>
      <w:lvlJc w:val="left"/>
      <w:pPr>
        <w:ind w:left="5040" w:hanging="360"/>
      </w:pPr>
      <w:rPr>
        <w:rFonts w:ascii="Symbol" w:hAnsi="Symbol" w:hint="default"/>
      </w:rPr>
    </w:lvl>
    <w:lvl w:ilvl="7" w:tplc="32FEAD0E" w:tentative="1">
      <w:start w:val="1"/>
      <w:numFmt w:val="bullet"/>
      <w:lvlText w:val="o"/>
      <w:lvlJc w:val="left"/>
      <w:pPr>
        <w:ind w:left="5760" w:hanging="360"/>
      </w:pPr>
      <w:rPr>
        <w:rFonts w:ascii="Courier New" w:hAnsi="Courier New" w:cs="Courier New" w:hint="default"/>
      </w:rPr>
    </w:lvl>
    <w:lvl w:ilvl="8" w:tplc="8BA8475E" w:tentative="1">
      <w:start w:val="1"/>
      <w:numFmt w:val="bullet"/>
      <w:lvlText w:val=""/>
      <w:lvlJc w:val="left"/>
      <w:pPr>
        <w:ind w:left="6480" w:hanging="360"/>
      </w:pPr>
      <w:rPr>
        <w:rFonts w:ascii="Wingdings" w:hAnsi="Wingdings" w:hint="default"/>
      </w:rPr>
    </w:lvl>
  </w:abstractNum>
  <w:abstractNum w:abstractNumId="27">
    <w:nsid w:val="3FDD423D"/>
    <w:multiLevelType w:val="hybridMultilevel"/>
    <w:tmpl w:val="97D2E442"/>
    <w:lvl w:ilvl="0" w:tplc="0426000B">
      <w:start w:val="1"/>
      <w:numFmt w:val="decimal"/>
      <w:lvlText w:val="%1."/>
      <w:lvlJc w:val="left"/>
      <w:pPr>
        <w:ind w:left="720" w:hanging="360"/>
      </w:pPr>
      <w:rPr>
        <w:rFonts w:hint="default"/>
      </w:rPr>
    </w:lvl>
    <w:lvl w:ilvl="1" w:tplc="04260003" w:tentative="1">
      <w:start w:val="1"/>
      <w:numFmt w:val="lowerLetter"/>
      <w:lvlText w:val="%2."/>
      <w:lvlJc w:val="left"/>
      <w:pPr>
        <w:ind w:left="1440" w:hanging="360"/>
      </w:pPr>
    </w:lvl>
    <w:lvl w:ilvl="2" w:tplc="04260005" w:tentative="1">
      <w:start w:val="1"/>
      <w:numFmt w:val="lowerRoman"/>
      <w:lvlText w:val="%3."/>
      <w:lvlJc w:val="right"/>
      <w:pPr>
        <w:ind w:left="2160" w:hanging="180"/>
      </w:pPr>
    </w:lvl>
    <w:lvl w:ilvl="3" w:tplc="04260001" w:tentative="1">
      <w:start w:val="1"/>
      <w:numFmt w:val="decimal"/>
      <w:lvlText w:val="%4."/>
      <w:lvlJc w:val="left"/>
      <w:pPr>
        <w:ind w:left="2880" w:hanging="360"/>
      </w:pPr>
    </w:lvl>
    <w:lvl w:ilvl="4" w:tplc="04260003" w:tentative="1">
      <w:start w:val="1"/>
      <w:numFmt w:val="lowerLetter"/>
      <w:lvlText w:val="%5."/>
      <w:lvlJc w:val="left"/>
      <w:pPr>
        <w:ind w:left="3600" w:hanging="360"/>
      </w:pPr>
    </w:lvl>
    <w:lvl w:ilvl="5" w:tplc="04260005" w:tentative="1">
      <w:start w:val="1"/>
      <w:numFmt w:val="lowerRoman"/>
      <w:lvlText w:val="%6."/>
      <w:lvlJc w:val="right"/>
      <w:pPr>
        <w:ind w:left="4320" w:hanging="180"/>
      </w:pPr>
    </w:lvl>
    <w:lvl w:ilvl="6" w:tplc="04260001" w:tentative="1">
      <w:start w:val="1"/>
      <w:numFmt w:val="decimal"/>
      <w:lvlText w:val="%7."/>
      <w:lvlJc w:val="left"/>
      <w:pPr>
        <w:ind w:left="5040" w:hanging="360"/>
      </w:pPr>
    </w:lvl>
    <w:lvl w:ilvl="7" w:tplc="04260003" w:tentative="1">
      <w:start w:val="1"/>
      <w:numFmt w:val="lowerLetter"/>
      <w:lvlText w:val="%8."/>
      <w:lvlJc w:val="left"/>
      <w:pPr>
        <w:ind w:left="5760" w:hanging="360"/>
      </w:pPr>
    </w:lvl>
    <w:lvl w:ilvl="8" w:tplc="04260005" w:tentative="1">
      <w:start w:val="1"/>
      <w:numFmt w:val="lowerRoman"/>
      <w:lvlText w:val="%9."/>
      <w:lvlJc w:val="right"/>
      <w:pPr>
        <w:ind w:left="6480" w:hanging="180"/>
      </w:pPr>
    </w:lvl>
  </w:abstractNum>
  <w:abstractNum w:abstractNumId="28">
    <w:nsid w:val="428351C1"/>
    <w:multiLevelType w:val="hybridMultilevel"/>
    <w:tmpl w:val="32843FDE"/>
    <w:lvl w:ilvl="0" w:tplc="0426000F">
      <w:start w:val="1"/>
      <w:numFmt w:val="bullet"/>
      <w:lvlText w:val=""/>
      <w:lvlJc w:val="left"/>
      <w:pPr>
        <w:ind w:left="1061" w:hanging="360"/>
      </w:pPr>
      <w:rPr>
        <w:rFonts w:ascii="Symbol" w:hAnsi="Symbol" w:hint="default"/>
      </w:rPr>
    </w:lvl>
    <w:lvl w:ilvl="1" w:tplc="04260019" w:tentative="1">
      <w:start w:val="1"/>
      <w:numFmt w:val="bullet"/>
      <w:lvlText w:val="o"/>
      <w:lvlJc w:val="left"/>
      <w:pPr>
        <w:ind w:left="1781" w:hanging="360"/>
      </w:pPr>
      <w:rPr>
        <w:rFonts w:ascii="Courier New" w:hAnsi="Courier New" w:cs="Courier New" w:hint="default"/>
      </w:rPr>
    </w:lvl>
    <w:lvl w:ilvl="2" w:tplc="0426001B" w:tentative="1">
      <w:start w:val="1"/>
      <w:numFmt w:val="bullet"/>
      <w:lvlText w:val=""/>
      <w:lvlJc w:val="left"/>
      <w:pPr>
        <w:ind w:left="2501" w:hanging="360"/>
      </w:pPr>
      <w:rPr>
        <w:rFonts w:ascii="Wingdings" w:hAnsi="Wingdings" w:hint="default"/>
      </w:rPr>
    </w:lvl>
    <w:lvl w:ilvl="3" w:tplc="0426000F" w:tentative="1">
      <w:start w:val="1"/>
      <w:numFmt w:val="bullet"/>
      <w:lvlText w:val=""/>
      <w:lvlJc w:val="left"/>
      <w:pPr>
        <w:ind w:left="3221" w:hanging="360"/>
      </w:pPr>
      <w:rPr>
        <w:rFonts w:ascii="Symbol" w:hAnsi="Symbol" w:hint="default"/>
      </w:rPr>
    </w:lvl>
    <w:lvl w:ilvl="4" w:tplc="04260019" w:tentative="1">
      <w:start w:val="1"/>
      <w:numFmt w:val="bullet"/>
      <w:lvlText w:val="o"/>
      <w:lvlJc w:val="left"/>
      <w:pPr>
        <w:ind w:left="3941" w:hanging="360"/>
      </w:pPr>
      <w:rPr>
        <w:rFonts w:ascii="Courier New" w:hAnsi="Courier New" w:cs="Courier New" w:hint="default"/>
      </w:rPr>
    </w:lvl>
    <w:lvl w:ilvl="5" w:tplc="0426001B" w:tentative="1">
      <w:start w:val="1"/>
      <w:numFmt w:val="bullet"/>
      <w:lvlText w:val=""/>
      <w:lvlJc w:val="left"/>
      <w:pPr>
        <w:ind w:left="4661" w:hanging="360"/>
      </w:pPr>
      <w:rPr>
        <w:rFonts w:ascii="Wingdings" w:hAnsi="Wingdings" w:hint="default"/>
      </w:rPr>
    </w:lvl>
    <w:lvl w:ilvl="6" w:tplc="0426000F" w:tentative="1">
      <w:start w:val="1"/>
      <w:numFmt w:val="bullet"/>
      <w:lvlText w:val=""/>
      <w:lvlJc w:val="left"/>
      <w:pPr>
        <w:ind w:left="5381" w:hanging="360"/>
      </w:pPr>
      <w:rPr>
        <w:rFonts w:ascii="Symbol" w:hAnsi="Symbol" w:hint="default"/>
      </w:rPr>
    </w:lvl>
    <w:lvl w:ilvl="7" w:tplc="04260019" w:tentative="1">
      <w:start w:val="1"/>
      <w:numFmt w:val="bullet"/>
      <w:lvlText w:val="o"/>
      <w:lvlJc w:val="left"/>
      <w:pPr>
        <w:ind w:left="6101" w:hanging="360"/>
      </w:pPr>
      <w:rPr>
        <w:rFonts w:ascii="Courier New" w:hAnsi="Courier New" w:cs="Courier New" w:hint="default"/>
      </w:rPr>
    </w:lvl>
    <w:lvl w:ilvl="8" w:tplc="0426001B" w:tentative="1">
      <w:start w:val="1"/>
      <w:numFmt w:val="bullet"/>
      <w:lvlText w:val=""/>
      <w:lvlJc w:val="left"/>
      <w:pPr>
        <w:ind w:left="6821" w:hanging="360"/>
      </w:pPr>
      <w:rPr>
        <w:rFonts w:ascii="Wingdings" w:hAnsi="Wingdings" w:hint="default"/>
      </w:rPr>
    </w:lvl>
  </w:abstractNum>
  <w:abstractNum w:abstractNumId="29">
    <w:nsid w:val="43473DB9"/>
    <w:multiLevelType w:val="hybridMultilevel"/>
    <w:tmpl w:val="23D8A1A2"/>
    <w:lvl w:ilvl="0" w:tplc="04260001">
      <w:start w:val="1"/>
      <w:numFmt w:val="bullet"/>
      <w:lvlText w:val=""/>
      <w:lvlJc w:val="left"/>
      <w:pPr>
        <w:ind w:left="720" w:hanging="360"/>
      </w:pPr>
      <w:rPr>
        <w:rFonts w:ascii="Symbol" w:hAnsi="Symbol" w:hint="default"/>
      </w:rPr>
    </w:lvl>
    <w:lvl w:ilvl="1" w:tplc="04260003">
      <w:start w:val="1"/>
      <w:numFmt w:val="bullet"/>
      <w:lvlText w:val=""/>
      <w:lvlJc w:val="left"/>
      <w:pPr>
        <w:ind w:left="1440" w:hanging="360"/>
      </w:pPr>
      <w:rPr>
        <w:rFonts w:ascii="Wingdings" w:hAnsi="Wingdings"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abstractNum w:abstractNumId="30">
    <w:nsid w:val="44B51B25"/>
    <w:multiLevelType w:val="multilevel"/>
    <w:tmpl w:val="9FF052B4"/>
    <w:lvl w:ilvl="0">
      <w:start w:val="1"/>
      <w:numFmt w:val="decimal"/>
      <w:lvlText w:val="%1."/>
      <w:lvlJc w:val="left"/>
      <w:pPr>
        <w:ind w:left="976" w:hanging="360"/>
      </w:pPr>
    </w:lvl>
    <w:lvl w:ilvl="1">
      <w:start w:val="1"/>
      <w:numFmt w:val="decimal"/>
      <w:isLgl/>
      <w:lvlText w:val="%1.%2."/>
      <w:lvlJc w:val="left"/>
      <w:pPr>
        <w:ind w:left="976" w:hanging="360"/>
      </w:pPr>
      <w:rPr>
        <w:rFonts w:eastAsia="Times New Roman" w:hint="default"/>
        <w:b w:val="0"/>
        <w:u w:val="none"/>
      </w:rPr>
    </w:lvl>
    <w:lvl w:ilvl="2">
      <w:start w:val="1"/>
      <w:numFmt w:val="decimal"/>
      <w:isLgl/>
      <w:lvlText w:val="%1.%2.%3."/>
      <w:lvlJc w:val="left"/>
      <w:pPr>
        <w:ind w:left="1336" w:hanging="720"/>
      </w:pPr>
      <w:rPr>
        <w:rFonts w:eastAsia="Times New Roman" w:hint="default"/>
        <w:b w:val="0"/>
        <w:u w:val="none"/>
      </w:rPr>
    </w:lvl>
    <w:lvl w:ilvl="3">
      <w:start w:val="1"/>
      <w:numFmt w:val="decimal"/>
      <w:isLgl/>
      <w:lvlText w:val="%1.%2.%3.%4."/>
      <w:lvlJc w:val="left"/>
      <w:pPr>
        <w:ind w:left="1336" w:hanging="720"/>
      </w:pPr>
      <w:rPr>
        <w:rFonts w:eastAsia="Times New Roman" w:hint="default"/>
        <w:b w:val="0"/>
        <w:u w:val="none"/>
      </w:rPr>
    </w:lvl>
    <w:lvl w:ilvl="4">
      <w:start w:val="1"/>
      <w:numFmt w:val="decimal"/>
      <w:isLgl/>
      <w:lvlText w:val="%1.%2.%3.%4.%5."/>
      <w:lvlJc w:val="left"/>
      <w:pPr>
        <w:ind w:left="1696" w:hanging="1080"/>
      </w:pPr>
      <w:rPr>
        <w:rFonts w:eastAsia="Times New Roman" w:hint="default"/>
        <w:b w:val="0"/>
        <w:u w:val="none"/>
      </w:rPr>
    </w:lvl>
    <w:lvl w:ilvl="5">
      <w:start w:val="1"/>
      <w:numFmt w:val="decimal"/>
      <w:isLgl/>
      <w:lvlText w:val="%1.%2.%3.%4.%5.%6."/>
      <w:lvlJc w:val="left"/>
      <w:pPr>
        <w:ind w:left="1696" w:hanging="1080"/>
      </w:pPr>
      <w:rPr>
        <w:rFonts w:eastAsia="Times New Roman" w:hint="default"/>
        <w:b w:val="0"/>
        <w:u w:val="none"/>
      </w:rPr>
    </w:lvl>
    <w:lvl w:ilvl="6">
      <w:start w:val="1"/>
      <w:numFmt w:val="decimal"/>
      <w:isLgl/>
      <w:lvlText w:val="%1.%2.%3.%4.%5.%6.%7."/>
      <w:lvlJc w:val="left"/>
      <w:pPr>
        <w:ind w:left="2056" w:hanging="1440"/>
      </w:pPr>
      <w:rPr>
        <w:rFonts w:eastAsia="Times New Roman" w:hint="default"/>
        <w:b w:val="0"/>
        <w:u w:val="none"/>
      </w:rPr>
    </w:lvl>
    <w:lvl w:ilvl="7">
      <w:start w:val="1"/>
      <w:numFmt w:val="decimal"/>
      <w:isLgl/>
      <w:lvlText w:val="%1.%2.%3.%4.%5.%6.%7.%8."/>
      <w:lvlJc w:val="left"/>
      <w:pPr>
        <w:ind w:left="2056" w:hanging="1440"/>
      </w:pPr>
      <w:rPr>
        <w:rFonts w:eastAsia="Times New Roman" w:hint="default"/>
        <w:b w:val="0"/>
        <w:u w:val="none"/>
      </w:rPr>
    </w:lvl>
    <w:lvl w:ilvl="8">
      <w:start w:val="1"/>
      <w:numFmt w:val="decimal"/>
      <w:isLgl/>
      <w:lvlText w:val="%1.%2.%3.%4.%5.%6.%7.%8.%9."/>
      <w:lvlJc w:val="left"/>
      <w:pPr>
        <w:ind w:left="2416" w:hanging="1800"/>
      </w:pPr>
      <w:rPr>
        <w:rFonts w:eastAsia="Times New Roman" w:hint="default"/>
        <w:b w:val="0"/>
        <w:u w:val="none"/>
      </w:rPr>
    </w:lvl>
  </w:abstractNum>
  <w:abstractNum w:abstractNumId="31">
    <w:nsid w:val="47DE461C"/>
    <w:multiLevelType w:val="multilevel"/>
    <w:tmpl w:val="0426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nsid w:val="4833035F"/>
    <w:multiLevelType w:val="multilevel"/>
    <w:tmpl w:val="0C1E2B02"/>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4BAA7D85"/>
    <w:multiLevelType w:val="multilevel"/>
    <w:tmpl w:val="4AB685CA"/>
    <w:lvl w:ilvl="0">
      <w:start w:val="1"/>
      <w:numFmt w:val="bullet"/>
      <w:lvlText w:val=""/>
      <w:lvlJc w:val="left"/>
      <w:pPr>
        <w:ind w:left="502" w:hanging="360"/>
      </w:pPr>
      <w:rPr>
        <w:rFonts w:ascii="Symbol" w:hAnsi="Symbol" w:hint="default"/>
        <w:b w:val="0"/>
        <w:i w:val="0"/>
        <w:sz w:val="24"/>
        <w:szCs w:val="24"/>
        <w:vertAlign w:val="baseline"/>
      </w:rPr>
    </w:lvl>
    <w:lvl w:ilvl="1">
      <w:start w:val="1"/>
      <w:numFmt w:val="bullet"/>
      <w:lvlText w:val=""/>
      <w:lvlJc w:val="left"/>
      <w:pPr>
        <w:ind w:left="792" w:hanging="432"/>
      </w:pPr>
      <w:rPr>
        <w:rFonts w:ascii="Symbol" w:hAnsi="Symbol" w:hint="default"/>
        <w:b w:val="0"/>
      </w:r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nsid w:val="4F496396"/>
    <w:multiLevelType w:val="multilevel"/>
    <w:tmpl w:val="0426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nsid w:val="511D127A"/>
    <w:multiLevelType w:val="hybridMultilevel"/>
    <w:tmpl w:val="522E0A2E"/>
    <w:lvl w:ilvl="0" w:tplc="96E2C34A">
      <w:numFmt w:val="bullet"/>
      <w:lvlText w:val="-"/>
      <w:lvlJc w:val="left"/>
      <w:pPr>
        <w:ind w:left="720" w:hanging="360"/>
      </w:pPr>
      <w:rPr>
        <w:rFonts w:ascii="Times New Roman" w:eastAsia="Times New Roman" w:hAnsi="Times New Roman" w:cs="Times New Roman" w:hint="default"/>
      </w:rPr>
    </w:lvl>
    <w:lvl w:ilvl="1" w:tplc="7BCCD3F2">
      <w:start w:val="1"/>
      <w:numFmt w:val="bullet"/>
      <w:lvlText w:val=""/>
      <w:lvlJc w:val="left"/>
      <w:pPr>
        <w:ind w:left="1440" w:hanging="360"/>
      </w:pPr>
      <w:rPr>
        <w:rFonts w:ascii="Wingdings" w:hAnsi="Wingdings" w:hint="default"/>
      </w:rPr>
    </w:lvl>
    <w:lvl w:ilvl="2" w:tplc="6AFE1F64">
      <w:start w:val="2"/>
      <w:numFmt w:val="decimal"/>
      <w:lvlText w:val="%3."/>
      <w:lvlJc w:val="left"/>
      <w:pPr>
        <w:ind w:left="2340" w:hanging="360"/>
      </w:pPr>
    </w:lvl>
    <w:lvl w:ilvl="3" w:tplc="A1FA74B4">
      <w:start w:val="1"/>
      <w:numFmt w:val="decimal"/>
      <w:lvlText w:val="%4."/>
      <w:lvlJc w:val="left"/>
      <w:pPr>
        <w:tabs>
          <w:tab w:val="num" w:pos="2880"/>
        </w:tabs>
        <w:ind w:left="2880" w:hanging="360"/>
      </w:pPr>
    </w:lvl>
    <w:lvl w:ilvl="4" w:tplc="C136C446">
      <w:start w:val="1"/>
      <w:numFmt w:val="decimal"/>
      <w:lvlText w:val="%5."/>
      <w:lvlJc w:val="left"/>
      <w:pPr>
        <w:tabs>
          <w:tab w:val="num" w:pos="3600"/>
        </w:tabs>
        <w:ind w:left="3600" w:hanging="360"/>
      </w:pPr>
    </w:lvl>
    <w:lvl w:ilvl="5" w:tplc="61E4D974">
      <w:start w:val="1"/>
      <w:numFmt w:val="decimal"/>
      <w:lvlText w:val="%6."/>
      <w:lvlJc w:val="left"/>
      <w:pPr>
        <w:tabs>
          <w:tab w:val="num" w:pos="4320"/>
        </w:tabs>
        <w:ind w:left="4320" w:hanging="360"/>
      </w:pPr>
    </w:lvl>
    <w:lvl w:ilvl="6" w:tplc="D5944404">
      <w:start w:val="1"/>
      <w:numFmt w:val="decimal"/>
      <w:lvlText w:val="%7."/>
      <w:lvlJc w:val="left"/>
      <w:pPr>
        <w:tabs>
          <w:tab w:val="num" w:pos="5040"/>
        </w:tabs>
        <w:ind w:left="5040" w:hanging="360"/>
      </w:pPr>
    </w:lvl>
    <w:lvl w:ilvl="7" w:tplc="A6DA6878">
      <w:start w:val="1"/>
      <w:numFmt w:val="decimal"/>
      <w:lvlText w:val="%8."/>
      <w:lvlJc w:val="left"/>
      <w:pPr>
        <w:tabs>
          <w:tab w:val="num" w:pos="5760"/>
        </w:tabs>
        <w:ind w:left="5760" w:hanging="360"/>
      </w:pPr>
    </w:lvl>
    <w:lvl w:ilvl="8" w:tplc="5BE03230">
      <w:start w:val="1"/>
      <w:numFmt w:val="decimal"/>
      <w:lvlText w:val="%9."/>
      <w:lvlJc w:val="left"/>
      <w:pPr>
        <w:tabs>
          <w:tab w:val="num" w:pos="6480"/>
        </w:tabs>
        <w:ind w:left="6480" w:hanging="360"/>
      </w:pPr>
    </w:lvl>
  </w:abstractNum>
  <w:abstractNum w:abstractNumId="36">
    <w:nsid w:val="53692914"/>
    <w:multiLevelType w:val="hybridMultilevel"/>
    <w:tmpl w:val="2AF096C4"/>
    <w:lvl w:ilvl="0" w:tplc="594C4032">
      <w:start w:val="1"/>
      <w:numFmt w:val="bullet"/>
      <w:lvlText w:val=""/>
      <w:lvlJc w:val="left"/>
      <w:pPr>
        <w:ind w:left="720" w:hanging="360"/>
      </w:pPr>
      <w:rPr>
        <w:rFonts w:ascii="Symbol" w:hAnsi="Symbol" w:hint="default"/>
      </w:rPr>
    </w:lvl>
    <w:lvl w:ilvl="1" w:tplc="04260005" w:tentative="1">
      <w:start w:val="1"/>
      <w:numFmt w:val="bullet"/>
      <w:lvlText w:val="o"/>
      <w:lvlJc w:val="left"/>
      <w:pPr>
        <w:ind w:left="1440" w:hanging="360"/>
      </w:pPr>
      <w:rPr>
        <w:rFonts w:ascii="Courier New" w:hAnsi="Courier New" w:cs="Courier New" w:hint="default"/>
      </w:rPr>
    </w:lvl>
    <w:lvl w:ilvl="2" w:tplc="1F98745C" w:tentative="1">
      <w:start w:val="1"/>
      <w:numFmt w:val="bullet"/>
      <w:lvlText w:val=""/>
      <w:lvlJc w:val="left"/>
      <w:pPr>
        <w:ind w:left="2160" w:hanging="360"/>
      </w:pPr>
      <w:rPr>
        <w:rFonts w:ascii="Wingdings" w:hAnsi="Wingdings" w:hint="default"/>
      </w:rPr>
    </w:lvl>
    <w:lvl w:ilvl="3" w:tplc="0426000F" w:tentative="1">
      <w:start w:val="1"/>
      <w:numFmt w:val="bullet"/>
      <w:lvlText w:val=""/>
      <w:lvlJc w:val="left"/>
      <w:pPr>
        <w:ind w:left="2880" w:hanging="360"/>
      </w:pPr>
      <w:rPr>
        <w:rFonts w:ascii="Symbol" w:hAnsi="Symbol" w:hint="default"/>
      </w:rPr>
    </w:lvl>
    <w:lvl w:ilvl="4" w:tplc="04260019" w:tentative="1">
      <w:start w:val="1"/>
      <w:numFmt w:val="bullet"/>
      <w:lvlText w:val="o"/>
      <w:lvlJc w:val="left"/>
      <w:pPr>
        <w:ind w:left="3600" w:hanging="360"/>
      </w:pPr>
      <w:rPr>
        <w:rFonts w:ascii="Courier New" w:hAnsi="Courier New" w:cs="Courier New" w:hint="default"/>
      </w:rPr>
    </w:lvl>
    <w:lvl w:ilvl="5" w:tplc="0426001B" w:tentative="1">
      <w:start w:val="1"/>
      <w:numFmt w:val="bullet"/>
      <w:lvlText w:val=""/>
      <w:lvlJc w:val="left"/>
      <w:pPr>
        <w:ind w:left="4320" w:hanging="360"/>
      </w:pPr>
      <w:rPr>
        <w:rFonts w:ascii="Wingdings" w:hAnsi="Wingdings" w:hint="default"/>
      </w:rPr>
    </w:lvl>
    <w:lvl w:ilvl="6" w:tplc="0426000F" w:tentative="1">
      <w:start w:val="1"/>
      <w:numFmt w:val="bullet"/>
      <w:lvlText w:val=""/>
      <w:lvlJc w:val="left"/>
      <w:pPr>
        <w:ind w:left="5040" w:hanging="360"/>
      </w:pPr>
      <w:rPr>
        <w:rFonts w:ascii="Symbol" w:hAnsi="Symbol" w:hint="default"/>
      </w:rPr>
    </w:lvl>
    <w:lvl w:ilvl="7" w:tplc="04260019" w:tentative="1">
      <w:start w:val="1"/>
      <w:numFmt w:val="bullet"/>
      <w:lvlText w:val="o"/>
      <w:lvlJc w:val="left"/>
      <w:pPr>
        <w:ind w:left="5760" w:hanging="360"/>
      </w:pPr>
      <w:rPr>
        <w:rFonts w:ascii="Courier New" w:hAnsi="Courier New" w:cs="Courier New" w:hint="default"/>
      </w:rPr>
    </w:lvl>
    <w:lvl w:ilvl="8" w:tplc="0426001B" w:tentative="1">
      <w:start w:val="1"/>
      <w:numFmt w:val="bullet"/>
      <w:lvlText w:val=""/>
      <w:lvlJc w:val="left"/>
      <w:pPr>
        <w:ind w:left="6480" w:hanging="360"/>
      </w:pPr>
      <w:rPr>
        <w:rFonts w:ascii="Wingdings" w:hAnsi="Wingdings" w:hint="default"/>
      </w:rPr>
    </w:lvl>
  </w:abstractNum>
  <w:abstractNum w:abstractNumId="37">
    <w:nsid w:val="558F18D1"/>
    <w:multiLevelType w:val="multilevel"/>
    <w:tmpl w:val="8A4625BC"/>
    <w:lvl w:ilvl="0">
      <w:start w:val="1"/>
      <w:numFmt w:val="decimal"/>
      <w:lvlText w:val="%1."/>
      <w:lvlJc w:val="left"/>
      <w:pPr>
        <w:ind w:left="502" w:hanging="360"/>
      </w:pPr>
      <w:rPr>
        <w:rFonts w:ascii="Times New Roman" w:hAnsi="Times New Roman" w:cs="Times New Roman" w:hint="default"/>
        <w:b w:val="0"/>
        <w:i w:val="0"/>
        <w:sz w:val="24"/>
        <w:szCs w:val="24"/>
        <w:vertAlign w:val="baseline"/>
      </w:rPr>
    </w:lvl>
    <w:lvl w:ilvl="1">
      <w:start w:val="1"/>
      <w:numFmt w:val="bullet"/>
      <w:lvlText w:val=""/>
      <w:lvlJc w:val="left"/>
      <w:pPr>
        <w:ind w:left="792" w:hanging="432"/>
      </w:pPr>
      <w:rPr>
        <w:rFonts w:ascii="Symbol" w:hAnsi="Symbol" w:hint="default"/>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nsid w:val="567E6D69"/>
    <w:multiLevelType w:val="hybridMultilevel"/>
    <w:tmpl w:val="C7EC61B4"/>
    <w:lvl w:ilvl="0" w:tplc="3702D27E">
      <w:start w:val="1"/>
      <w:numFmt w:val="decimal"/>
      <w:lvlText w:val="%1."/>
      <w:lvlJc w:val="left"/>
      <w:pPr>
        <w:ind w:left="474" w:hanging="360"/>
      </w:pPr>
      <w:rPr>
        <w:rFonts w:hint="default"/>
      </w:rPr>
    </w:lvl>
    <w:lvl w:ilvl="1" w:tplc="04260019" w:tentative="1">
      <w:start w:val="1"/>
      <w:numFmt w:val="lowerLetter"/>
      <w:lvlText w:val="%2."/>
      <w:lvlJc w:val="left"/>
      <w:pPr>
        <w:ind w:left="1194" w:hanging="360"/>
      </w:pPr>
    </w:lvl>
    <w:lvl w:ilvl="2" w:tplc="0426001B" w:tentative="1">
      <w:start w:val="1"/>
      <w:numFmt w:val="lowerRoman"/>
      <w:lvlText w:val="%3."/>
      <w:lvlJc w:val="right"/>
      <w:pPr>
        <w:ind w:left="1914" w:hanging="180"/>
      </w:pPr>
    </w:lvl>
    <w:lvl w:ilvl="3" w:tplc="0426000F" w:tentative="1">
      <w:start w:val="1"/>
      <w:numFmt w:val="decimal"/>
      <w:lvlText w:val="%4."/>
      <w:lvlJc w:val="left"/>
      <w:pPr>
        <w:ind w:left="2634" w:hanging="360"/>
      </w:pPr>
    </w:lvl>
    <w:lvl w:ilvl="4" w:tplc="04260019" w:tentative="1">
      <w:start w:val="1"/>
      <w:numFmt w:val="lowerLetter"/>
      <w:lvlText w:val="%5."/>
      <w:lvlJc w:val="left"/>
      <w:pPr>
        <w:ind w:left="3354" w:hanging="360"/>
      </w:pPr>
    </w:lvl>
    <w:lvl w:ilvl="5" w:tplc="0426001B" w:tentative="1">
      <w:start w:val="1"/>
      <w:numFmt w:val="lowerRoman"/>
      <w:lvlText w:val="%6."/>
      <w:lvlJc w:val="right"/>
      <w:pPr>
        <w:ind w:left="4074" w:hanging="180"/>
      </w:pPr>
    </w:lvl>
    <w:lvl w:ilvl="6" w:tplc="0426000F" w:tentative="1">
      <w:start w:val="1"/>
      <w:numFmt w:val="decimal"/>
      <w:lvlText w:val="%7."/>
      <w:lvlJc w:val="left"/>
      <w:pPr>
        <w:ind w:left="4794" w:hanging="360"/>
      </w:pPr>
    </w:lvl>
    <w:lvl w:ilvl="7" w:tplc="04260019" w:tentative="1">
      <w:start w:val="1"/>
      <w:numFmt w:val="lowerLetter"/>
      <w:lvlText w:val="%8."/>
      <w:lvlJc w:val="left"/>
      <w:pPr>
        <w:ind w:left="5514" w:hanging="360"/>
      </w:pPr>
    </w:lvl>
    <w:lvl w:ilvl="8" w:tplc="0426001B" w:tentative="1">
      <w:start w:val="1"/>
      <w:numFmt w:val="lowerRoman"/>
      <w:lvlText w:val="%9."/>
      <w:lvlJc w:val="right"/>
      <w:pPr>
        <w:ind w:left="6234" w:hanging="180"/>
      </w:pPr>
    </w:lvl>
  </w:abstractNum>
  <w:abstractNum w:abstractNumId="39">
    <w:nsid w:val="573305B4"/>
    <w:multiLevelType w:val="hybridMultilevel"/>
    <w:tmpl w:val="E908569A"/>
    <w:lvl w:ilvl="0" w:tplc="04260001">
      <w:start w:val="1"/>
      <w:numFmt w:val="bullet"/>
      <w:lvlText w:val=""/>
      <w:lvlJc w:val="left"/>
      <w:pPr>
        <w:ind w:left="720" w:hanging="360"/>
      </w:pPr>
      <w:rPr>
        <w:rFonts w:ascii="Symbol" w:hAnsi="Symbol" w:hint="default"/>
      </w:rPr>
    </w:lvl>
    <w:lvl w:ilvl="1" w:tplc="04260003">
      <w:start w:val="1"/>
      <w:numFmt w:val="bullet"/>
      <w:lvlText w:val="o"/>
      <w:lvlJc w:val="left"/>
      <w:pPr>
        <w:ind w:left="1440" w:hanging="360"/>
      </w:pPr>
      <w:rPr>
        <w:rFonts w:ascii="Courier New" w:hAnsi="Courier New" w:cs="Courier New"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abstractNum w:abstractNumId="40">
    <w:nsid w:val="584A50CD"/>
    <w:multiLevelType w:val="hybridMultilevel"/>
    <w:tmpl w:val="3C748640"/>
    <w:lvl w:ilvl="0" w:tplc="04260001">
      <w:start w:val="1"/>
      <w:numFmt w:val="bullet"/>
      <w:lvlText w:val=""/>
      <w:lvlJc w:val="left"/>
      <w:pPr>
        <w:ind w:left="1061" w:hanging="360"/>
      </w:pPr>
      <w:rPr>
        <w:rFonts w:ascii="Symbol" w:hAnsi="Symbol" w:hint="default"/>
      </w:rPr>
    </w:lvl>
    <w:lvl w:ilvl="1" w:tplc="04260003" w:tentative="1">
      <w:start w:val="1"/>
      <w:numFmt w:val="bullet"/>
      <w:lvlText w:val="o"/>
      <w:lvlJc w:val="left"/>
      <w:pPr>
        <w:ind w:left="1781" w:hanging="360"/>
      </w:pPr>
      <w:rPr>
        <w:rFonts w:ascii="Courier New" w:hAnsi="Courier New" w:cs="Courier New" w:hint="default"/>
      </w:rPr>
    </w:lvl>
    <w:lvl w:ilvl="2" w:tplc="04260005" w:tentative="1">
      <w:start w:val="1"/>
      <w:numFmt w:val="bullet"/>
      <w:lvlText w:val=""/>
      <w:lvlJc w:val="left"/>
      <w:pPr>
        <w:ind w:left="2501" w:hanging="360"/>
      </w:pPr>
      <w:rPr>
        <w:rFonts w:ascii="Wingdings" w:hAnsi="Wingdings" w:hint="default"/>
      </w:rPr>
    </w:lvl>
    <w:lvl w:ilvl="3" w:tplc="04260001" w:tentative="1">
      <w:start w:val="1"/>
      <w:numFmt w:val="bullet"/>
      <w:lvlText w:val=""/>
      <w:lvlJc w:val="left"/>
      <w:pPr>
        <w:ind w:left="3221" w:hanging="360"/>
      </w:pPr>
      <w:rPr>
        <w:rFonts w:ascii="Symbol" w:hAnsi="Symbol" w:hint="default"/>
      </w:rPr>
    </w:lvl>
    <w:lvl w:ilvl="4" w:tplc="04260003" w:tentative="1">
      <w:start w:val="1"/>
      <w:numFmt w:val="bullet"/>
      <w:lvlText w:val="o"/>
      <w:lvlJc w:val="left"/>
      <w:pPr>
        <w:ind w:left="3941" w:hanging="360"/>
      </w:pPr>
      <w:rPr>
        <w:rFonts w:ascii="Courier New" w:hAnsi="Courier New" w:cs="Courier New" w:hint="default"/>
      </w:rPr>
    </w:lvl>
    <w:lvl w:ilvl="5" w:tplc="04260005" w:tentative="1">
      <w:start w:val="1"/>
      <w:numFmt w:val="bullet"/>
      <w:lvlText w:val=""/>
      <w:lvlJc w:val="left"/>
      <w:pPr>
        <w:ind w:left="4661" w:hanging="360"/>
      </w:pPr>
      <w:rPr>
        <w:rFonts w:ascii="Wingdings" w:hAnsi="Wingdings" w:hint="default"/>
      </w:rPr>
    </w:lvl>
    <w:lvl w:ilvl="6" w:tplc="04260001" w:tentative="1">
      <w:start w:val="1"/>
      <w:numFmt w:val="bullet"/>
      <w:lvlText w:val=""/>
      <w:lvlJc w:val="left"/>
      <w:pPr>
        <w:ind w:left="5381" w:hanging="360"/>
      </w:pPr>
      <w:rPr>
        <w:rFonts w:ascii="Symbol" w:hAnsi="Symbol" w:hint="default"/>
      </w:rPr>
    </w:lvl>
    <w:lvl w:ilvl="7" w:tplc="04260003" w:tentative="1">
      <w:start w:val="1"/>
      <w:numFmt w:val="bullet"/>
      <w:lvlText w:val="o"/>
      <w:lvlJc w:val="left"/>
      <w:pPr>
        <w:ind w:left="6101" w:hanging="360"/>
      </w:pPr>
      <w:rPr>
        <w:rFonts w:ascii="Courier New" w:hAnsi="Courier New" w:cs="Courier New" w:hint="default"/>
      </w:rPr>
    </w:lvl>
    <w:lvl w:ilvl="8" w:tplc="04260005" w:tentative="1">
      <w:start w:val="1"/>
      <w:numFmt w:val="bullet"/>
      <w:lvlText w:val=""/>
      <w:lvlJc w:val="left"/>
      <w:pPr>
        <w:ind w:left="6821" w:hanging="360"/>
      </w:pPr>
      <w:rPr>
        <w:rFonts w:ascii="Wingdings" w:hAnsi="Wingdings" w:hint="default"/>
      </w:rPr>
    </w:lvl>
  </w:abstractNum>
  <w:abstractNum w:abstractNumId="41">
    <w:nsid w:val="5D0A0496"/>
    <w:multiLevelType w:val="multilevel"/>
    <w:tmpl w:val="0426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nsid w:val="5F6D24B4"/>
    <w:multiLevelType w:val="hybridMultilevel"/>
    <w:tmpl w:val="77C2DECC"/>
    <w:lvl w:ilvl="0" w:tplc="0426000F">
      <w:start w:val="1"/>
      <w:numFmt w:val="decimal"/>
      <w:lvlText w:val="%1."/>
      <w:lvlJc w:val="left"/>
      <w:pPr>
        <w:ind w:left="720" w:hanging="360"/>
      </w:p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43">
    <w:nsid w:val="5F8A721D"/>
    <w:multiLevelType w:val="hybridMultilevel"/>
    <w:tmpl w:val="2BF48EE0"/>
    <w:lvl w:ilvl="0" w:tplc="745A21DE">
      <w:start w:val="1"/>
      <w:numFmt w:val="bullet"/>
      <w:lvlText w:val=""/>
      <w:lvlJc w:val="left"/>
      <w:pPr>
        <w:ind w:left="834" w:hanging="360"/>
      </w:pPr>
      <w:rPr>
        <w:rFonts w:ascii="Symbol" w:hAnsi="Symbol" w:hint="default"/>
      </w:rPr>
    </w:lvl>
    <w:lvl w:ilvl="1" w:tplc="8DD00642" w:tentative="1">
      <w:start w:val="1"/>
      <w:numFmt w:val="bullet"/>
      <w:lvlText w:val="o"/>
      <w:lvlJc w:val="left"/>
      <w:pPr>
        <w:ind w:left="1554" w:hanging="360"/>
      </w:pPr>
      <w:rPr>
        <w:rFonts w:ascii="Courier New" w:hAnsi="Courier New" w:cs="Courier New" w:hint="default"/>
      </w:rPr>
    </w:lvl>
    <w:lvl w:ilvl="2" w:tplc="6D08284A" w:tentative="1">
      <w:start w:val="1"/>
      <w:numFmt w:val="bullet"/>
      <w:lvlText w:val=""/>
      <w:lvlJc w:val="left"/>
      <w:pPr>
        <w:ind w:left="2274" w:hanging="360"/>
      </w:pPr>
      <w:rPr>
        <w:rFonts w:ascii="Wingdings" w:hAnsi="Wingdings" w:hint="default"/>
      </w:rPr>
    </w:lvl>
    <w:lvl w:ilvl="3" w:tplc="25102B8A" w:tentative="1">
      <w:start w:val="1"/>
      <w:numFmt w:val="bullet"/>
      <w:lvlText w:val=""/>
      <w:lvlJc w:val="left"/>
      <w:pPr>
        <w:ind w:left="2994" w:hanging="360"/>
      </w:pPr>
      <w:rPr>
        <w:rFonts w:ascii="Symbol" w:hAnsi="Symbol" w:hint="default"/>
      </w:rPr>
    </w:lvl>
    <w:lvl w:ilvl="4" w:tplc="D7602C4C" w:tentative="1">
      <w:start w:val="1"/>
      <w:numFmt w:val="bullet"/>
      <w:lvlText w:val="o"/>
      <w:lvlJc w:val="left"/>
      <w:pPr>
        <w:ind w:left="3714" w:hanging="360"/>
      </w:pPr>
      <w:rPr>
        <w:rFonts w:ascii="Courier New" w:hAnsi="Courier New" w:cs="Courier New" w:hint="default"/>
      </w:rPr>
    </w:lvl>
    <w:lvl w:ilvl="5" w:tplc="AD9CE480" w:tentative="1">
      <w:start w:val="1"/>
      <w:numFmt w:val="bullet"/>
      <w:lvlText w:val=""/>
      <w:lvlJc w:val="left"/>
      <w:pPr>
        <w:ind w:left="4434" w:hanging="360"/>
      </w:pPr>
      <w:rPr>
        <w:rFonts w:ascii="Wingdings" w:hAnsi="Wingdings" w:hint="default"/>
      </w:rPr>
    </w:lvl>
    <w:lvl w:ilvl="6" w:tplc="92264864" w:tentative="1">
      <w:start w:val="1"/>
      <w:numFmt w:val="bullet"/>
      <w:lvlText w:val=""/>
      <w:lvlJc w:val="left"/>
      <w:pPr>
        <w:ind w:left="5154" w:hanging="360"/>
      </w:pPr>
      <w:rPr>
        <w:rFonts w:ascii="Symbol" w:hAnsi="Symbol" w:hint="default"/>
      </w:rPr>
    </w:lvl>
    <w:lvl w:ilvl="7" w:tplc="ABB01638" w:tentative="1">
      <w:start w:val="1"/>
      <w:numFmt w:val="bullet"/>
      <w:lvlText w:val="o"/>
      <w:lvlJc w:val="left"/>
      <w:pPr>
        <w:ind w:left="5874" w:hanging="360"/>
      </w:pPr>
      <w:rPr>
        <w:rFonts w:ascii="Courier New" w:hAnsi="Courier New" w:cs="Courier New" w:hint="default"/>
      </w:rPr>
    </w:lvl>
    <w:lvl w:ilvl="8" w:tplc="A9A84090" w:tentative="1">
      <w:start w:val="1"/>
      <w:numFmt w:val="bullet"/>
      <w:lvlText w:val=""/>
      <w:lvlJc w:val="left"/>
      <w:pPr>
        <w:ind w:left="6594" w:hanging="360"/>
      </w:pPr>
      <w:rPr>
        <w:rFonts w:ascii="Wingdings" w:hAnsi="Wingdings" w:hint="default"/>
      </w:rPr>
    </w:lvl>
  </w:abstractNum>
  <w:abstractNum w:abstractNumId="44">
    <w:nsid w:val="64FC53F0"/>
    <w:multiLevelType w:val="hybridMultilevel"/>
    <w:tmpl w:val="B0BCA630"/>
    <w:lvl w:ilvl="0" w:tplc="04260001">
      <w:start w:val="1"/>
      <w:numFmt w:val="bullet"/>
      <w:lvlText w:val=""/>
      <w:lvlJc w:val="left"/>
      <w:pPr>
        <w:ind w:left="1061" w:hanging="360"/>
      </w:pPr>
      <w:rPr>
        <w:rFonts w:ascii="Wingdings" w:hAnsi="Wingdings" w:hint="default"/>
      </w:rPr>
    </w:lvl>
    <w:lvl w:ilvl="1" w:tplc="04260003" w:tentative="1">
      <w:start w:val="1"/>
      <w:numFmt w:val="bullet"/>
      <w:lvlText w:val="o"/>
      <w:lvlJc w:val="left"/>
      <w:pPr>
        <w:ind w:left="1781" w:hanging="360"/>
      </w:pPr>
      <w:rPr>
        <w:rFonts w:ascii="Courier New" w:hAnsi="Courier New" w:cs="Courier New" w:hint="default"/>
      </w:rPr>
    </w:lvl>
    <w:lvl w:ilvl="2" w:tplc="04260005" w:tentative="1">
      <w:start w:val="1"/>
      <w:numFmt w:val="bullet"/>
      <w:lvlText w:val=""/>
      <w:lvlJc w:val="left"/>
      <w:pPr>
        <w:ind w:left="2501" w:hanging="360"/>
      </w:pPr>
      <w:rPr>
        <w:rFonts w:ascii="Wingdings" w:hAnsi="Wingdings" w:hint="default"/>
      </w:rPr>
    </w:lvl>
    <w:lvl w:ilvl="3" w:tplc="04260001" w:tentative="1">
      <w:start w:val="1"/>
      <w:numFmt w:val="bullet"/>
      <w:lvlText w:val=""/>
      <w:lvlJc w:val="left"/>
      <w:pPr>
        <w:ind w:left="3221" w:hanging="360"/>
      </w:pPr>
      <w:rPr>
        <w:rFonts w:ascii="Symbol" w:hAnsi="Symbol" w:hint="default"/>
      </w:rPr>
    </w:lvl>
    <w:lvl w:ilvl="4" w:tplc="04260003" w:tentative="1">
      <w:start w:val="1"/>
      <w:numFmt w:val="bullet"/>
      <w:lvlText w:val="o"/>
      <w:lvlJc w:val="left"/>
      <w:pPr>
        <w:ind w:left="3941" w:hanging="360"/>
      </w:pPr>
      <w:rPr>
        <w:rFonts w:ascii="Courier New" w:hAnsi="Courier New" w:cs="Courier New" w:hint="default"/>
      </w:rPr>
    </w:lvl>
    <w:lvl w:ilvl="5" w:tplc="04260005" w:tentative="1">
      <w:start w:val="1"/>
      <w:numFmt w:val="bullet"/>
      <w:lvlText w:val=""/>
      <w:lvlJc w:val="left"/>
      <w:pPr>
        <w:ind w:left="4661" w:hanging="360"/>
      </w:pPr>
      <w:rPr>
        <w:rFonts w:ascii="Wingdings" w:hAnsi="Wingdings" w:hint="default"/>
      </w:rPr>
    </w:lvl>
    <w:lvl w:ilvl="6" w:tplc="04260001" w:tentative="1">
      <w:start w:val="1"/>
      <w:numFmt w:val="bullet"/>
      <w:lvlText w:val=""/>
      <w:lvlJc w:val="left"/>
      <w:pPr>
        <w:ind w:left="5381" w:hanging="360"/>
      </w:pPr>
      <w:rPr>
        <w:rFonts w:ascii="Symbol" w:hAnsi="Symbol" w:hint="default"/>
      </w:rPr>
    </w:lvl>
    <w:lvl w:ilvl="7" w:tplc="04260003" w:tentative="1">
      <w:start w:val="1"/>
      <w:numFmt w:val="bullet"/>
      <w:lvlText w:val="o"/>
      <w:lvlJc w:val="left"/>
      <w:pPr>
        <w:ind w:left="6101" w:hanging="360"/>
      </w:pPr>
      <w:rPr>
        <w:rFonts w:ascii="Courier New" w:hAnsi="Courier New" w:cs="Courier New" w:hint="default"/>
      </w:rPr>
    </w:lvl>
    <w:lvl w:ilvl="8" w:tplc="04260005" w:tentative="1">
      <w:start w:val="1"/>
      <w:numFmt w:val="bullet"/>
      <w:lvlText w:val=""/>
      <w:lvlJc w:val="left"/>
      <w:pPr>
        <w:ind w:left="6821" w:hanging="360"/>
      </w:pPr>
      <w:rPr>
        <w:rFonts w:ascii="Wingdings" w:hAnsi="Wingdings" w:hint="default"/>
      </w:rPr>
    </w:lvl>
  </w:abstractNum>
  <w:abstractNum w:abstractNumId="45">
    <w:nsid w:val="671A1C5C"/>
    <w:multiLevelType w:val="hybridMultilevel"/>
    <w:tmpl w:val="71B211FA"/>
    <w:lvl w:ilvl="0" w:tplc="04260005">
      <w:start w:val="1"/>
      <w:numFmt w:val="bullet"/>
      <w:lvlText w:val=""/>
      <w:lvlJc w:val="left"/>
      <w:pPr>
        <w:ind w:left="720" w:hanging="360"/>
      </w:pPr>
      <w:rPr>
        <w:rFonts w:ascii="Symbol" w:hAnsi="Symbol" w:hint="default"/>
      </w:rPr>
    </w:lvl>
    <w:lvl w:ilvl="1" w:tplc="04260003" w:tentative="1">
      <w:start w:val="1"/>
      <w:numFmt w:val="bullet"/>
      <w:lvlText w:val="o"/>
      <w:lvlJc w:val="left"/>
      <w:pPr>
        <w:ind w:left="1440" w:hanging="360"/>
      </w:pPr>
      <w:rPr>
        <w:rFonts w:ascii="Courier New" w:hAnsi="Courier New" w:cs="Courier New"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abstractNum w:abstractNumId="46">
    <w:nsid w:val="673B7C75"/>
    <w:multiLevelType w:val="hybridMultilevel"/>
    <w:tmpl w:val="CD163C12"/>
    <w:lvl w:ilvl="0" w:tplc="04260001">
      <w:start w:val="1"/>
      <w:numFmt w:val="bullet"/>
      <w:lvlText w:val=""/>
      <w:lvlJc w:val="left"/>
      <w:pPr>
        <w:ind w:left="1061" w:hanging="360"/>
      </w:pPr>
      <w:rPr>
        <w:rFonts w:ascii="Symbol" w:hAnsi="Symbol" w:hint="default"/>
      </w:rPr>
    </w:lvl>
    <w:lvl w:ilvl="1" w:tplc="04260003" w:tentative="1">
      <w:start w:val="1"/>
      <w:numFmt w:val="bullet"/>
      <w:lvlText w:val="o"/>
      <w:lvlJc w:val="left"/>
      <w:pPr>
        <w:ind w:left="1781" w:hanging="360"/>
      </w:pPr>
      <w:rPr>
        <w:rFonts w:ascii="Courier New" w:hAnsi="Courier New" w:cs="Courier New" w:hint="default"/>
      </w:rPr>
    </w:lvl>
    <w:lvl w:ilvl="2" w:tplc="04260005" w:tentative="1">
      <w:start w:val="1"/>
      <w:numFmt w:val="bullet"/>
      <w:lvlText w:val=""/>
      <w:lvlJc w:val="left"/>
      <w:pPr>
        <w:ind w:left="2501" w:hanging="360"/>
      </w:pPr>
      <w:rPr>
        <w:rFonts w:ascii="Wingdings" w:hAnsi="Wingdings" w:hint="default"/>
      </w:rPr>
    </w:lvl>
    <w:lvl w:ilvl="3" w:tplc="04260001" w:tentative="1">
      <w:start w:val="1"/>
      <w:numFmt w:val="bullet"/>
      <w:lvlText w:val=""/>
      <w:lvlJc w:val="left"/>
      <w:pPr>
        <w:ind w:left="3221" w:hanging="360"/>
      </w:pPr>
      <w:rPr>
        <w:rFonts w:ascii="Symbol" w:hAnsi="Symbol" w:hint="default"/>
      </w:rPr>
    </w:lvl>
    <w:lvl w:ilvl="4" w:tplc="04260003" w:tentative="1">
      <w:start w:val="1"/>
      <w:numFmt w:val="bullet"/>
      <w:lvlText w:val="o"/>
      <w:lvlJc w:val="left"/>
      <w:pPr>
        <w:ind w:left="3941" w:hanging="360"/>
      </w:pPr>
      <w:rPr>
        <w:rFonts w:ascii="Courier New" w:hAnsi="Courier New" w:cs="Courier New" w:hint="default"/>
      </w:rPr>
    </w:lvl>
    <w:lvl w:ilvl="5" w:tplc="04260005" w:tentative="1">
      <w:start w:val="1"/>
      <w:numFmt w:val="bullet"/>
      <w:lvlText w:val=""/>
      <w:lvlJc w:val="left"/>
      <w:pPr>
        <w:ind w:left="4661" w:hanging="360"/>
      </w:pPr>
      <w:rPr>
        <w:rFonts w:ascii="Wingdings" w:hAnsi="Wingdings" w:hint="default"/>
      </w:rPr>
    </w:lvl>
    <w:lvl w:ilvl="6" w:tplc="04260001" w:tentative="1">
      <w:start w:val="1"/>
      <w:numFmt w:val="bullet"/>
      <w:lvlText w:val=""/>
      <w:lvlJc w:val="left"/>
      <w:pPr>
        <w:ind w:left="5381" w:hanging="360"/>
      </w:pPr>
      <w:rPr>
        <w:rFonts w:ascii="Symbol" w:hAnsi="Symbol" w:hint="default"/>
      </w:rPr>
    </w:lvl>
    <w:lvl w:ilvl="7" w:tplc="04260003" w:tentative="1">
      <w:start w:val="1"/>
      <w:numFmt w:val="bullet"/>
      <w:lvlText w:val="o"/>
      <w:lvlJc w:val="left"/>
      <w:pPr>
        <w:ind w:left="6101" w:hanging="360"/>
      </w:pPr>
      <w:rPr>
        <w:rFonts w:ascii="Courier New" w:hAnsi="Courier New" w:cs="Courier New" w:hint="default"/>
      </w:rPr>
    </w:lvl>
    <w:lvl w:ilvl="8" w:tplc="04260005" w:tentative="1">
      <w:start w:val="1"/>
      <w:numFmt w:val="bullet"/>
      <w:lvlText w:val=""/>
      <w:lvlJc w:val="left"/>
      <w:pPr>
        <w:ind w:left="6821" w:hanging="360"/>
      </w:pPr>
      <w:rPr>
        <w:rFonts w:ascii="Wingdings" w:hAnsi="Wingdings" w:hint="default"/>
      </w:rPr>
    </w:lvl>
  </w:abstractNum>
  <w:abstractNum w:abstractNumId="47">
    <w:nsid w:val="6A3710B3"/>
    <w:multiLevelType w:val="multilevel"/>
    <w:tmpl w:val="A7B077A4"/>
    <w:lvl w:ilvl="0">
      <w:start w:val="1"/>
      <w:numFmt w:val="decimal"/>
      <w:pStyle w:val="Virsraksti1"/>
      <w:isLgl/>
      <w:suff w:val="space"/>
      <w:lvlText w:val="%1."/>
      <w:lvlJc w:val="left"/>
      <w:pPr>
        <w:ind w:left="1561" w:hanging="1561"/>
      </w:pPr>
      <w:rPr>
        <w:rFonts w:ascii="Times New Roman" w:hAnsi="Times New Roman" w:cs="Times New Roman" w:hint="default"/>
        <w:b/>
        <w:i w:val="0"/>
        <w:caps w:val="0"/>
        <w:strike w:val="0"/>
        <w:dstrike w:val="0"/>
        <w:outline w:val="0"/>
        <w:shadow w:val="0"/>
        <w:emboss w:val="0"/>
        <w:imprint w:val="0"/>
        <w:vanish w:val="0"/>
        <w:webHidden w:val="0"/>
        <w:sz w:val="32"/>
        <w:u w:val="none"/>
        <w:effect w:val="none"/>
        <w:vertAlign w:val="baseline"/>
        <w:specVanish w:val="0"/>
      </w:rPr>
    </w:lvl>
    <w:lvl w:ilvl="1">
      <w:start w:val="2"/>
      <w:numFmt w:val="decimal"/>
      <w:lvlRestart w:val="0"/>
      <w:pStyle w:val="Virsraksti2"/>
      <w:isLgl/>
      <w:suff w:val="space"/>
      <w:lvlText w:val="%1.%2."/>
      <w:lvlJc w:val="left"/>
      <w:pPr>
        <w:ind w:left="284" w:firstLine="284"/>
      </w:pPr>
      <w:rPr>
        <w:rFonts w:ascii="Times New Roman Bold" w:hAnsi="Times New Roman Bold" w:hint="default"/>
        <w:b/>
        <w:i w:val="0"/>
        <w:sz w:val="28"/>
      </w:rPr>
    </w:lvl>
    <w:lvl w:ilvl="2">
      <w:start w:val="1"/>
      <w:numFmt w:val="decimal"/>
      <w:lvlRestart w:val="0"/>
      <w:pStyle w:val="Virsraksti3"/>
      <w:isLgl/>
      <w:suff w:val="space"/>
      <w:lvlText w:val="%1.%2.%3."/>
      <w:lvlJc w:val="left"/>
      <w:pPr>
        <w:ind w:left="142" w:firstLine="284"/>
      </w:pPr>
      <w:rPr>
        <w:rFonts w:ascii="Times New Roman Bold" w:hAnsi="Times New Roman Bold" w:hint="default"/>
        <w:b/>
        <w:i w:val="0"/>
        <w:spacing w:val="0"/>
        <w:w w:val="100"/>
        <w:position w:val="0"/>
        <w:sz w:val="24"/>
      </w:rPr>
    </w:lvl>
    <w:lvl w:ilvl="3">
      <w:start w:val="41"/>
      <w:numFmt w:val="none"/>
      <w:lvlRestart w:val="0"/>
      <w:pStyle w:val="Statuti"/>
      <w:isLgl/>
      <w:suff w:val="space"/>
      <w:lvlText w:val=""/>
      <w:lvlJc w:val="left"/>
      <w:pPr>
        <w:ind w:left="0" w:firstLine="284"/>
      </w:pPr>
      <w:rPr>
        <w:rFonts w:ascii="Arial Narrow" w:hAnsi="Arial Narrow" w:hint="default"/>
        <w:b/>
        <w:i w:val="0"/>
        <w:sz w:val="28"/>
      </w:rPr>
    </w:lvl>
    <w:lvl w:ilvl="4">
      <w:start w:val="4"/>
      <w:numFmt w:val="decimal"/>
      <w:pStyle w:val="Virsraksti4"/>
      <w:isLgl/>
      <w:suff w:val="space"/>
      <w:lvlText w:val="%1.%2.%3.%5"/>
      <w:lvlJc w:val="left"/>
      <w:pPr>
        <w:ind w:left="1843" w:firstLine="284"/>
      </w:pPr>
      <w:rPr>
        <w:rFonts w:ascii="Times New Roman" w:hAnsi="Times New Roman" w:cs="Times New Roman" w:hint="default"/>
        <w:sz w:val="24"/>
      </w:rPr>
    </w:lvl>
    <w:lvl w:ilvl="5">
      <w:start w:val="1"/>
      <w:numFmt w:val="none"/>
      <w:suff w:val="space"/>
      <w:lvlText w:val=""/>
      <w:lvlJc w:val="left"/>
      <w:pPr>
        <w:ind w:left="0" w:firstLine="0"/>
      </w:pPr>
    </w:lvl>
    <w:lvl w:ilvl="6">
      <w:start w:val="1"/>
      <w:numFmt w:val="decimal"/>
      <w:isLgl/>
      <w:lvlText w:val=".%1%2.%3.%4.%5.%6.%7."/>
      <w:lvlJc w:val="left"/>
      <w:pPr>
        <w:tabs>
          <w:tab w:val="num" w:pos="1800"/>
        </w:tabs>
        <w:ind w:left="1800" w:hanging="1800"/>
      </w:pPr>
    </w:lvl>
    <w:lvl w:ilvl="7">
      <w:start w:val="1"/>
      <w:numFmt w:val="decimal"/>
      <w:isLgl/>
      <w:lvlText w:val="%1.%2.%3.%4.%5.%6.%7.%8."/>
      <w:lvlJc w:val="left"/>
      <w:pPr>
        <w:tabs>
          <w:tab w:val="num" w:pos="2160"/>
        </w:tabs>
        <w:ind w:left="2160" w:hanging="2160"/>
      </w:pPr>
    </w:lvl>
    <w:lvl w:ilvl="8">
      <w:start w:val="1"/>
      <w:numFmt w:val="decimal"/>
      <w:isLgl/>
      <w:lvlText w:val="%1.%2.%3.%4.%5.%6.%7.%8.%9."/>
      <w:lvlJc w:val="left"/>
      <w:pPr>
        <w:tabs>
          <w:tab w:val="num" w:pos="2520"/>
        </w:tabs>
        <w:ind w:left="2520" w:hanging="2520"/>
      </w:pPr>
    </w:lvl>
  </w:abstractNum>
  <w:abstractNum w:abstractNumId="48">
    <w:nsid w:val="6AC300F8"/>
    <w:multiLevelType w:val="hybridMultilevel"/>
    <w:tmpl w:val="BF583D86"/>
    <w:lvl w:ilvl="0" w:tplc="813081E4">
      <w:start w:val="1"/>
      <w:numFmt w:val="decimal"/>
      <w:lvlText w:val="%1."/>
      <w:lvlJc w:val="left"/>
      <w:pPr>
        <w:ind w:left="1146" w:hanging="360"/>
      </w:pPr>
      <w:rPr>
        <w:rFonts w:hint="default"/>
      </w:rPr>
    </w:lvl>
    <w:lvl w:ilvl="1" w:tplc="74F2E1D4" w:tentative="1">
      <w:start w:val="1"/>
      <w:numFmt w:val="bullet"/>
      <w:lvlText w:val="o"/>
      <w:lvlJc w:val="left"/>
      <w:pPr>
        <w:ind w:left="1866" w:hanging="360"/>
      </w:pPr>
      <w:rPr>
        <w:rFonts w:ascii="Courier New" w:hAnsi="Courier New" w:cs="Courier New" w:hint="default"/>
      </w:rPr>
    </w:lvl>
    <w:lvl w:ilvl="2" w:tplc="05168C04" w:tentative="1">
      <w:start w:val="1"/>
      <w:numFmt w:val="bullet"/>
      <w:lvlText w:val=""/>
      <w:lvlJc w:val="left"/>
      <w:pPr>
        <w:ind w:left="2586" w:hanging="360"/>
      </w:pPr>
      <w:rPr>
        <w:rFonts w:ascii="Wingdings" w:hAnsi="Wingdings" w:hint="default"/>
      </w:rPr>
    </w:lvl>
    <w:lvl w:ilvl="3" w:tplc="F496BD8A" w:tentative="1">
      <w:start w:val="1"/>
      <w:numFmt w:val="bullet"/>
      <w:lvlText w:val=""/>
      <w:lvlJc w:val="left"/>
      <w:pPr>
        <w:ind w:left="3306" w:hanging="360"/>
      </w:pPr>
      <w:rPr>
        <w:rFonts w:ascii="Symbol" w:hAnsi="Symbol" w:hint="default"/>
      </w:rPr>
    </w:lvl>
    <w:lvl w:ilvl="4" w:tplc="F5C4FD30" w:tentative="1">
      <w:start w:val="1"/>
      <w:numFmt w:val="bullet"/>
      <w:lvlText w:val="o"/>
      <w:lvlJc w:val="left"/>
      <w:pPr>
        <w:ind w:left="4026" w:hanging="360"/>
      </w:pPr>
      <w:rPr>
        <w:rFonts w:ascii="Courier New" w:hAnsi="Courier New" w:cs="Courier New" w:hint="default"/>
      </w:rPr>
    </w:lvl>
    <w:lvl w:ilvl="5" w:tplc="E8827AC8" w:tentative="1">
      <w:start w:val="1"/>
      <w:numFmt w:val="bullet"/>
      <w:lvlText w:val=""/>
      <w:lvlJc w:val="left"/>
      <w:pPr>
        <w:ind w:left="4746" w:hanging="360"/>
      </w:pPr>
      <w:rPr>
        <w:rFonts w:ascii="Wingdings" w:hAnsi="Wingdings" w:hint="default"/>
      </w:rPr>
    </w:lvl>
    <w:lvl w:ilvl="6" w:tplc="B1DCDC26" w:tentative="1">
      <w:start w:val="1"/>
      <w:numFmt w:val="bullet"/>
      <w:lvlText w:val=""/>
      <w:lvlJc w:val="left"/>
      <w:pPr>
        <w:ind w:left="5466" w:hanging="360"/>
      </w:pPr>
      <w:rPr>
        <w:rFonts w:ascii="Symbol" w:hAnsi="Symbol" w:hint="default"/>
      </w:rPr>
    </w:lvl>
    <w:lvl w:ilvl="7" w:tplc="4A9CC502" w:tentative="1">
      <w:start w:val="1"/>
      <w:numFmt w:val="bullet"/>
      <w:lvlText w:val="o"/>
      <w:lvlJc w:val="left"/>
      <w:pPr>
        <w:ind w:left="6186" w:hanging="360"/>
      </w:pPr>
      <w:rPr>
        <w:rFonts w:ascii="Courier New" w:hAnsi="Courier New" w:cs="Courier New" w:hint="default"/>
      </w:rPr>
    </w:lvl>
    <w:lvl w:ilvl="8" w:tplc="56FA3E8A" w:tentative="1">
      <w:start w:val="1"/>
      <w:numFmt w:val="bullet"/>
      <w:lvlText w:val=""/>
      <w:lvlJc w:val="left"/>
      <w:pPr>
        <w:ind w:left="6906" w:hanging="360"/>
      </w:pPr>
      <w:rPr>
        <w:rFonts w:ascii="Wingdings" w:hAnsi="Wingdings" w:hint="default"/>
      </w:rPr>
    </w:lvl>
  </w:abstractNum>
  <w:abstractNum w:abstractNumId="49">
    <w:nsid w:val="6B1A1A08"/>
    <w:multiLevelType w:val="multilevel"/>
    <w:tmpl w:val="0C1E2B02"/>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0">
    <w:nsid w:val="6DCA204F"/>
    <w:multiLevelType w:val="multilevel"/>
    <w:tmpl w:val="09DCBC5A"/>
    <w:lvl w:ilvl="0">
      <w:start w:val="1"/>
      <w:numFmt w:val="decimal"/>
      <w:lvlText w:val="%1."/>
      <w:lvlJc w:val="left"/>
      <w:pPr>
        <w:ind w:left="6598" w:hanging="360"/>
      </w:pPr>
      <w:rPr>
        <w:rFonts w:hint="default"/>
      </w:rPr>
    </w:lvl>
    <w:lvl w:ilvl="1">
      <w:start w:val="1"/>
      <w:numFmt w:val="decimal"/>
      <w:lvlText w:val="%1.%2."/>
      <w:lvlJc w:val="left"/>
      <w:pPr>
        <w:ind w:left="1425"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1">
    <w:nsid w:val="708453E5"/>
    <w:multiLevelType w:val="hybridMultilevel"/>
    <w:tmpl w:val="94BC6B58"/>
    <w:lvl w:ilvl="0" w:tplc="04260001">
      <w:start w:val="1"/>
      <w:numFmt w:val="bullet"/>
      <w:lvlText w:val=""/>
      <w:lvlJc w:val="left"/>
      <w:pPr>
        <w:ind w:left="1061" w:hanging="360"/>
      </w:pPr>
      <w:rPr>
        <w:rFonts w:ascii="Symbol" w:hAnsi="Symbol" w:hint="default"/>
      </w:rPr>
    </w:lvl>
    <w:lvl w:ilvl="1" w:tplc="04260003">
      <w:start w:val="1"/>
      <w:numFmt w:val="bullet"/>
      <w:lvlText w:val="o"/>
      <w:lvlJc w:val="left"/>
      <w:pPr>
        <w:ind w:left="1781" w:hanging="360"/>
      </w:pPr>
      <w:rPr>
        <w:rFonts w:ascii="Courier New" w:hAnsi="Courier New" w:cs="Courier New" w:hint="default"/>
      </w:rPr>
    </w:lvl>
    <w:lvl w:ilvl="2" w:tplc="04260005" w:tentative="1">
      <w:start w:val="1"/>
      <w:numFmt w:val="bullet"/>
      <w:lvlText w:val=""/>
      <w:lvlJc w:val="left"/>
      <w:pPr>
        <w:ind w:left="2501" w:hanging="360"/>
      </w:pPr>
      <w:rPr>
        <w:rFonts w:ascii="Wingdings" w:hAnsi="Wingdings" w:hint="default"/>
      </w:rPr>
    </w:lvl>
    <w:lvl w:ilvl="3" w:tplc="04260001" w:tentative="1">
      <w:start w:val="1"/>
      <w:numFmt w:val="bullet"/>
      <w:lvlText w:val=""/>
      <w:lvlJc w:val="left"/>
      <w:pPr>
        <w:ind w:left="3221" w:hanging="360"/>
      </w:pPr>
      <w:rPr>
        <w:rFonts w:ascii="Symbol" w:hAnsi="Symbol" w:hint="default"/>
      </w:rPr>
    </w:lvl>
    <w:lvl w:ilvl="4" w:tplc="04260003" w:tentative="1">
      <w:start w:val="1"/>
      <w:numFmt w:val="bullet"/>
      <w:lvlText w:val="o"/>
      <w:lvlJc w:val="left"/>
      <w:pPr>
        <w:ind w:left="3941" w:hanging="360"/>
      </w:pPr>
      <w:rPr>
        <w:rFonts w:ascii="Courier New" w:hAnsi="Courier New" w:cs="Courier New" w:hint="default"/>
      </w:rPr>
    </w:lvl>
    <w:lvl w:ilvl="5" w:tplc="04260005" w:tentative="1">
      <w:start w:val="1"/>
      <w:numFmt w:val="bullet"/>
      <w:lvlText w:val=""/>
      <w:lvlJc w:val="left"/>
      <w:pPr>
        <w:ind w:left="4661" w:hanging="360"/>
      </w:pPr>
      <w:rPr>
        <w:rFonts w:ascii="Wingdings" w:hAnsi="Wingdings" w:hint="default"/>
      </w:rPr>
    </w:lvl>
    <w:lvl w:ilvl="6" w:tplc="04260001" w:tentative="1">
      <w:start w:val="1"/>
      <w:numFmt w:val="bullet"/>
      <w:lvlText w:val=""/>
      <w:lvlJc w:val="left"/>
      <w:pPr>
        <w:ind w:left="5381" w:hanging="360"/>
      </w:pPr>
      <w:rPr>
        <w:rFonts w:ascii="Symbol" w:hAnsi="Symbol" w:hint="default"/>
      </w:rPr>
    </w:lvl>
    <w:lvl w:ilvl="7" w:tplc="04260003" w:tentative="1">
      <w:start w:val="1"/>
      <w:numFmt w:val="bullet"/>
      <w:lvlText w:val="o"/>
      <w:lvlJc w:val="left"/>
      <w:pPr>
        <w:ind w:left="6101" w:hanging="360"/>
      </w:pPr>
      <w:rPr>
        <w:rFonts w:ascii="Courier New" w:hAnsi="Courier New" w:cs="Courier New" w:hint="default"/>
      </w:rPr>
    </w:lvl>
    <w:lvl w:ilvl="8" w:tplc="04260005" w:tentative="1">
      <w:start w:val="1"/>
      <w:numFmt w:val="bullet"/>
      <w:lvlText w:val=""/>
      <w:lvlJc w:val="left"/>
      <w:pPr>
        <w:ind w:left="6821" w:hanging="360"/>
      </w:pPr>
      <w:rPr>
        <w:rFonts w:ascii="Wingdings" w:hAnsi="Wingdings" w:hint="default"/>
      </w:rPr>
    </w:lvl>
  </w:abstractNum>
  <w:abstractNum w:abstractNumId="52">
    <w:nsid w:val="74B226B5"/>
    <w:multiLevelType w:val="multilevel"/>
    <w:tmpl w:val="48A0B000"/>
    <w:lvl w:ilvl="0">
      <w:start w:val="1"/>
      <w:numFmt w:val="bullet"/>
      <w:lvlText w:val=""/>
      <w:lvlJc w:val="left"/>
      <w:pPr>
        <w:ind w:left="502" w:hanging="360"/>
      </w:pPr>
      <w:rPr>
        <w:rFonts w:ascii="Symbol" w:hAnsi="Symbol" w:hint="default"/>
        <w:b w:val="0"/>
        <w:i w:val="0"/>
        <w:sz w:val="24"/>
        <w:szCs w:val="24"/>
        <w:vertAlign w:val="baseline"/>
      </w:rPr>
    </w:lvl>
    <w:lvl w:ilvl="1">
      <w:start w:val="1"/>
      <w:numFmt w:val="bullet"/>
      <w:lvlText w:val=""/>
      <w:lvlJc w:val="left"/>
      <w:pPr>
        <w:ind w:left="792" w:hanging="432"/>
      </w:pPr>
      <w:rPr>
        <w:rFonts w:ascii="Symbol" w:hAnsi="Symbol" w:hint="default"/>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nsid w:val="75A20A2D"/>
    <w:multiLevelType w:val="hybridMultilevel"/>
    <w:tmpl w:val="0FEAFE78"/>
    <w:lvl w:ilvl="0" w:tplc="18C458B8">
      <w:start w:val="1"/>
      <w:numFmt w:val="bullet"/>
      <w:lvlText w:val=""/>
      <w:lvlJc w:val="left"/>
      <w:pPr>
        <w:ind w:left="878" w:hanging="360"/>
      </w:pPr>
      <w:rPr>
        <w:rFonts w:ascii="Symbol" w:hAnsi="Symbol" w:hint="default"/>
      </w:rPr>
    </w:lvl>
    <w:lvl w:ilvl="1" w:tplc="16AC2158" w:tentative="1">
      <w:start w:val="1"/>
      <w:numFmt w:val="bullet"/>
      <w:lvlText w:val="o"/>
      <w:lvlJc w:val="left"/>
      <w:pPr>
        <w:ind w:left="1598" w:hanging="360"/>
      </w:pPr>
      <w:rPr>
        <w:rFonts w:ascii="Courier New" w:hAnsi="Courier New" w:cs="Courier New" w:hint="default"/>
      </w:rPr>
    </w:lvl>
    <w:lvl w:ilvl="2" w:tplc="8AE88068" w:tentative="1">
      <w:start w:val="1"/>
      <w:numFmt w:val="bullet"/>
      <w:lvlText w:val=""/>
      <w:lvlJc w:val="left"/>
      <w:pPr>
        <w:ind w:left="2318" w:hanging="360"/>
      </w:pPr>
      <w:rPr>
        <w:rFonts w:ascii="Wingdings" w:hAnsi="Wingdings" w:hint="default"/>
      </w:rPr>
    </w:lvl>
    <w:lvl w:ilvl="3" w:tplc="B6544E5E" w:tentative="1">
      <w:start w:val="1"/>
      <w:numFmt w:val="bullet"/>
      <w:lvlText w:val=""/>
      <w:lvlJc w:val="left"/>
      <w:pPr>
        <w:ind w:left="3038" w:hanging="360"/>
      </w:pPr>
      <w:rPr>
        <w:rFonts w:ascii="Symbol" w:hAnsi="Symbol" w:hint="default"/>
      </w:rPr>
    </w:lvl>
    <w:lvl w:ilvl="4" w:tplc="B9DA7BD6" w:tentative="1">
      <w:start w:val="1"/>
      <w:numFmt w:val="bullet"/>
      <w:lvlText w:val="o"/>
      <w:lvlJc w:val="left"/>
      <w:pPr>
        <w:ind w:left="3758" w:hanging="360"/>
      </w:pPr>
      <w:rPr>
        <w:rFonts w:ascii="Courier New" w:hAnsi="Courier New" w:cs="Courier New" w:hint="default"/>
      </w:rPr>
    </w:lvl>
    <w:lvl w:ilvl="5" w:tplc="67C0A520" w:tentative="1">
      <w:start w:val="1"/>
      <w:numFmt w:val="bullet"/>
      <w:lvlText w:val=""/>
      <w:lvlJc w:val="left"/>
      <w:pPr>
        <w:ind w:left="4478" w:hanging="360"/>
      </w:pPr>
      <w:rPr>
        <w:rFonts w:ascii="Wingdings" w:hAnsi="Wingdings" w:hint="default"/>
      </w:rPr>
    </w:lvl>
    <w:lvl w:ilvl="6" w:tplc="52D2B52E" w:tentative="1">
      <w:start w:val="1"/>
      <w:numFmt w:val="bullet"/>
      <w:lvlText w:val=""/>
      <w:lvlJc w:val="left"/>
      <w:pPr>
        <w:ind w:left="5198" w:hanging="360"/>
      </w:pPr>
      <w:rPr>
        <w:rFonts w:ascii="Symbol" w:hAnsi="Symbol" w:hint="default"/>
      </w:rPr>
    </w:lvl>
    <w:lvl w:ilvl="7" w:tplc="45847020" w:tentative="1">
      <w:start w:val="1"/>
      <w:numFmt w:val="bullet"/>
      <w:lvlText w:val="o"/>
      <w:lvlJc w:val="left"/>
      <w:pPr>
        <w:ind w:left="5918" w:hanging="360"/>
      </w:pPr>
      <w:rPr>
        <w:rFonts w:ascii="Courier New" w:hAnsi="Courier New" w:cs="Courier New" w:hint="default"/>
      </w:rPr>
    </w:lvl>
    <w:lvl w:ilvl="8" w:tplc="1856FC82" w:tentative="1">
      <w:start w:val="1"/>
      <w:numFmt w:val="bullet"/>
      <w:lvlText w:val=""/>
      <w:lvlJc w:val="left"/>
      <w:pPr>
        <w:ind w:left="6638" w:hanging="360"/>
      </w:pPr>
      <w:rPr>
        <w:rFonts w:ascii="Wingdings" w:hAnsi="Wingdings" w:hint="default"/>
      </w:rPr>
    </w:lvl>
  </w:abstractNum>
  <w:abstractNum w:abstractNumId="54">
    <w:nsid w:val="764C1A82"/>
    <w:multiLevelType w:val="hybridMultilevel"/>
    <w:tmpl w:val="56BCE1A4"/>
    <w:lvl w:ilvl="0" w:tplc="04260001">
      <w:start w:val="1"/>
      <w:numFmt w:val="bullet"/>
      <w:lvlText w:val=""/>
      <w:lvlJc w:val="left"/>
      <w:pPr>
        <w:ind w:left="1061" w:hanging="360"/>
      </w:pPr>
      <w:rPr>
        <w:rFonts w:ascii="Wingdings" w:hAnsi="Wingdings" w:hint="default"/>
      </w:rPr>
    </w:lvl>
    <w:lvl w:ilvl="1" w:tplc="04260003">
      <w:start w:val="1"/>
      <w:numFmt w:val="bullet"/>
      <w:lvlText w:val="o"/>
      <w:lvlJc w:val="left"/>
      <w:pPr>
        <w:ind w:left="1781" w:hanging="360"/>
      </w:pPr>
      <w:rPr>
        <w:rFonts w:ascii="Courier New" w:hAnsi="Courier New" w:cs="Courier New" w:hint="default"/>
      </w:rPr>
    </w:lvl>
    <w:lvl w:ilvl="2" w:tplc="04260005" w:tentative="1">
      <w:start w:val="1"/>
      <w:numFmt w:val="bullet"/>
      <w:lvlText w:val=""/>
      <w:lvlJc w:val="left"/>
      <w:pPr>
        <w:ind w:left="2501" w:hanging="360"/>
      </w:pPr>
      <w:rPr>
        <w:rFonts w:ascii="Wingdings" w:hAnsi="Wingdings" w:hint="default"/>
      </w:rPr>
    </w:lvl>
    <w:lvl w:ilvl="3" w:tplc="04260001" w:tentative="1">
      <w:start w:val="1"/>
      <w:numFmt w:val="bullet"/>
      <w:lvlText w:val=""/>
      <w:lvlJc w:val="left"/>
      <w:pPr>
        <w:ind w:left="3221" w:hanging="360"/>
      </w:pPr>
      <w:rPr>
        <w:rFonts w:ascii="Symbol" w:hAnsi="Symbol" w:hint="default"/>
      </w:rPr>
    </w:lvl>
    <w:lvl w:ilvl="4" w:tplc="04260003" w:tentative="1">
      <w:start w:val="1"/>
      <w:numFmt w:val="bullet"/>
      <w:lvlText w:val="o"/>
      <w:lvlJc w:val="left"/>
      <w:pPr>
        <w:ind w:left="3941" w:hanging="360"/>
      </w:pPr>
      <w:rPr>
        <w:rFonts w:ascii="Courier New" w:hAnsi="Courier New" w:cs="Courier New" w:hint="default"/>
      </w:rPr>
    </w:lvl>
    <w:lvl w:ilvl="5" w:tplc="04260005" w:tentative="1">
      <w:start w:val="1"/>
      <w:numFmt w:val="bullet"/>
      <w:lvlText w:val=""/>
      <w:lvlJc w:val="left"/>
      <w:pPr>
        <w:ind w:left="4661" w:hanging="360"/>
      </w:pPr>
      <w:rPr>
        <w:rFonts w:ascii="Wingdings" w:hAnsi="Wingdings" w:hint="default"/>
      </w:rPr>
    </w:lvl>
    <w:lvl w:ilvl="6" w:tplc="04260001" w:tentative="1">
      <w:start w:val="1"/>
      <w:numFmt w:val="bullet"/>
      <w:lvlText w:val=""/>
      <w:lvlJc w:val="left"/>
      <w:pPr>
        <w:ind w:left="5381" w:hanging="360"/>
      </w:pPr>
      <w:rPr>
        <w:rFonts w:ascii="Symbol" w:hAnsi="Symbol" w:hint="default"/>
      </w:rPr>
    </w:lvl>
    <w:lvl w:ilvl="7" w:tplc="04260003" w:tentative="1">
      <w:start w:val="1"/>
      <w:numFmt w:val="bullet"/>
      <w:lvlText w:val="o"/>
      <w:lvlJc w:val="left"/>
      <w:pPr>
        <w:ind w:left="6101" w:hanging="360"/>
      </w:pPr>
      <w:rPr>
        <w:rFonts w:ascii="Courier New" w:hAnsi="Courier New" w:cs="Courier New" w:hint="default"/>
      </w:rPr>
    </w:lvl>
    <w:lvl w:ilvl="8" w:tplc="04260005" w:tentative="1">
      <w:start w:val="1"/>
      <w:numFmt w:val="bullet"/>
      <w:lvlText w:val=""/>
      <w:lvlJc w:val="left"/>
      <w:pPr>
        <w:ind w:left="6821" w:hanging="360"/>
      </w:pPr>
      <w:rPr>
        <w:rFonts w:ascii="Wingdings" w:hAnsi="Wingdings" w:hint="default"/>
      </w:rPr>
    </w:lvl>
  </w:abstractNum>
  <w:abstractNum w:abstractNumId="55">
    <w:nsid w:val="779D256F"/>
    <w:multiLevelType w:val="hybridMultilevel"/>
    <w:tmpl w:val="95820646"/>
    <w:lvl w:ilvl="0" w:tplc="04260005">
      <w:start w:val="1"/>
      <w:numFmt w:val="bullet"/>
      <w:lvlText w:val=""/>
      <w:lvlJc w:val="left"/>
      <w:pPr>
        <w:ind w:left="1146" w:hanging="360"/>
      </w:pPr>
      <w:rPr>
        <w:rFonts w:ascii="Symbol" w:hAnsi="Symbol" w:hint="default"/>
      </w:rPr>
    </w:lvl>
    <w:lvl w:ilvl="1" w:tplc="04260003" w:tentative="1">
      <w:start w:val="1"/>
      <w:numFmt w:val="bullet"/>
      <w:lvlText w:val="o"/>
      <w:lvlJc w:val="left"/>
      <w:pPr>
        <w:ind w:left="1866" w:hanging="360"/>
      </w:pPr>
      <w:rPr>
        <w:rFonts w:ascii="Courier New" w:hAnsi="Courier New" w:cs="Courier New" w:hint="default"/>
      </w:rPr>
    </w:lvl>
    <w:lvl w:ilvl="2" w:tplc="04260005" w:tentative="1">
      <w:start w:val="1"/>
      <w:numFmt w:val="bullet"/>
      <w:lvlText w:val=""/>
      <w:lvlJc w:val="left"/>
      <w:pPr>
        <w:ind w:left="2586" w:hanging="360"/>
      </w:pPr>
      <w:rPr>
        <w:rFonts w:ascii="Wingdings" w:hAnsi="Wingdings" w:hint="default"/>
      </w:rPr>
    </w:lvl>
    <w:lvl w:ilvl="3" w:tplc="04260001" w:tentative="1">
      <w:start w:val="1"/>
      <w:numFmt w:val="bullet"/>
      <w:lvlText w:val=""/>
      <w:lvlJc w:val="left"/>
      <w:pPr>
        <w:ind w:left="3306" w:hanging="360"/>
      </w:pPr>
      <w:rPr>
        <w:rFonts w:ascii="Symbol" w:hAnsi="Symbol" w:hint="default"/>
      </w:rPr>
    </w:lvl>
    <w:lvl w:ilvl="4" w:tplc="04260003" w:tentative="1">
      <w:start w:val="1"/>
      <w:numFmt w:val="bullet"/>
      <w:lvlText w:val="o"/>
      <w:lvlJc w:val="left"/>
      <w:pPr>
        <w:ind w:left="4026" w:hanging="360"/>
      </w:pPr>
      <w:rPr>
        <w:rFonts w:ascii="Courier New" w:hAnsi="Courier New" w:cs="Courier New" w:hint="default"/>
      </w:rPr>
    </w:lvl>
    <w:lvl w:ilvl="5" w:tplc="04260005" w:tentative="1">
      <w:start w:val="1"/>
      <w:numFmt w:val="bullet"/>
      <w:lvlText w:val=""/>
      <w:lvlJc w:val="left"/>
      <w:pPr>
        <w:ind w:left="4746" w:hanging="360"/>
      </w:pPr>
      <w:rPr>
        <w:rFonts w:ascii="Wingdings" w:hAnsi="Wingdings" w:hint="default"/>
      </w:rPr>
    </w:lvl>
    <w:lvl w:ilvl="6" w:tplc="04260001" w:tentative="1">
      <w:start w:val="1"/>
      <w:numFmt w:val="bullet"/>
      <w:lvlText w:val=""/>
      <w:lvlJc w:val="left"/>
      <w:pPr>
        <w:ind w:left="5466" w:hanging="360"/>
      </w:pPr>
      <w:rPr>
        <w:rFonts w:ascii="Symbol" w:hAnsi="Symbol" w:hint="default"/>
      </w:rPr>
    </w:lvl>
    <w:lvl w:ilvl="7" w:tplc="04260003" w:tentative="1">
      <w:start w:val="1"/>
      <w:numFmt w:val="bullet"/>
      <w:lvlText w:val="o"/>
      <w:lvlJc w:val="left"/>
      <w:pPr>
        <w:ind w:left="6186" w:hanging="360"/>
      </w:pPr>
      <w:rPr>
        <w:rFonts w:ascii="Courier New" w:hAnsi="Courier New" w:cs="Courier New" w:hint="default"/>
      </w:rPr>
    </w:lvl>
    <w:lvl w:ilvl="8" w:tplc="04260005" w:tentative="1">
      <w:start w:val="1"/>
      <w:numFmt w:val="bullet"/>
      <w:lvlText w:val=""/>
      <w:lvlJc w:val="left"/>
      <w:pPr>
        <w:ind w:left="6906" w:hanging="360"/>
      </w:pPr>
      <w:rPr>
        <w:rFonts w:ascii="Wingdings" w:hAnsi="Wingdings" w:hint="default"/>
      </w:rPr>
    </w:lvl>
  </w:abstractNum>
  <w:abstractNum w:abstractNumId="56">
    <w:nsid w:val="7B6826BC"/>
    <w:multiLevelType w:val="hybridMultilevel"/>
    <w:tmpl w:val="750A7224"/>
    <w:lvl w:ilvl="0" w:tplc="04260001">
      <w:start w:val="1"/>
      <w:numFmt w:val="bullet"/>
      <w:lvlText w:val=""/>
      <w:lvlJc w:val="left"/>
      <w:pPr>
        <w:ind w:left="720" w:hanging="360"/>
      </w:pPr>
      <w:rPr>
        <w:rFonts w:ascii="Symbol" w:hAnsi="Symbol" w:hint="default"/>
      </w:rPr>
    </w:lvl>
    <w:lvl w:ilvl="1" w:tplc="04260003" w:tentative="1">
      <w:start w:val="1"/>
      <w:numFmt w:val="bullet"/>
      <w:lvlText w:val="o"/>
      <w:lvlJc w:val="left"/>
      <w:pPr>
        <w:ind w:left="1440" w:hanging="360"/>
      </w:pPr>
      <w:rPr>
        <w:rFonts w:ascii="Courier New" w:hAnsi="Courier New" w:cs="Courier New"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abstractNum w:abstractNumId="57">
    <w:nsid w:val="7B8B56F5"/>
    <w:multiLevelType w:val="hybridMultilevel"/>
    <w:tmpl w:val="AE38374E"/>
    <w:lvl w:ilvl="0" w:tplc="04260001">
      <w:start w:val="1"/>
      <w:numFmt w:val="decimal"/>
      <w:lvlText w:val="%1."/>
      <w:lvlJc w:val="left"/>
      <w:pPr>
        <w:ind w:left="701" w:hanging="360"/>
      </w:pPr>
      <w:rPr>
        <w:rFonts w:hint="default"/>
      </w:rPr>
    </w:lvl>
    <w:lvl w:ilvl="1" w:tplc="04260003" w:tentative="1">
      <w:start w:val="1"/>
      <w:numFmt w:val="lowerLetter"/>
      <w:lvlText w:val="%2."/>
      <w:lvlJc w:val="left"/>
      <w:pPr>
        <w:ind w:left="1421" w:hanging="360"/>
      </w:pPr>
    </w:lvl>
    <w:lvl w:ilvl="2" w:tplc="04260005" w:tentative="1">
      <w:start w:val="1"/>
      <w:numFmt w:val="lowerRoman"/>
      <w:lvlText w:val="%3."/>
      <w:lvlJc w:val="right"/>
      <w:pPr>
        <w:ind w:left="2141" w:hanging="180"/>
      </w:pPr>
    </w:lvl>
    <w:lvl w:ilvl="3" w:tplc="04260001" w:tentative="1">
      <w:start w:val="1"/>
      <w:numFmt w:val="decimal"/>
      <w:lvlText w:val="%4."/>
      <w:lvlJc w:val="left"/>
      <w:pPr>
        <w:ind w:left="2861" w:hanging="360"/>
      </w:pPr>
    </w:lvl>
    <w:lvl w:ilvl="4" w:tplc="04260003" w:tentative="1">
      <w:start w:val="1"/>
      <w:numFmt w:val="lowerLetter"/>
      <w:lvlText w:val="%5."/>
      <w:lvlJc w:val="left"/>
      <w:pPr>
        <w:ind w:left="3581" w:hanging="360"/>
      </w:pPr>
    </w:lvl>
    <w:lvl w:ilvl="5" w:tplc="04260005" w:tentative="1">
      <w:start w:val="1"/>
      <w:numFmt w:val="lowerRoman"/>
      <w:lvlText w:val="%6."/>
      <w:lvlJc w:val="right"/>
      <w:pPr>
        <w:ind w:left="4301" w:hanging="180"/>
      </w:pPr>
    </w:lvl>
    <w:lvl w:ilvl="6" w:tplc="04260001" w:tentative="1">
      <w:start w:val="1"/>
      <w:numFmt w:val="decimal"/>
      <w:lvlText w:val="%7."/>
      <w:lvlJc w:val="left"/>
      <w:pPr>
        <w:ind w:left="5021" w:hanging="360"/>
      </w:pPr>
    </w:lvl>
    <w:lvl w:ilvl="7" w:tplc="04260003" w:tentative="1">
      <w:start w:val="1"/>
      <w:numFmt w:val="lowerLetter"/>
      <w:lvlText w:val="%8."/>
      <w:lvlJc w:val="left"/>
      <w:pPr>
        <w:ind w:left="5741" w:hanging="360"/>
      </w:pPr>
    </w:lvl>
    <w:lvl w:ilvl="8" w:tplc="04260005" w:tentative="1">
      <w:start w:val="1"/>
      <w:numFmt w:val="lowerRoman"/>
      <w:lvlText w:val="%9."/>
      <w:lvlJc w:val="right"/>
      <w:pPr>
        <w:ind w:left="6461" w:hanging="180"/>
      </w:pPr>
    </w:lvl>
  </w:abstractNum>
  <w:abstractNum w:abstractNumId="58">
    <w:nsid w:val="7E346842"/>
    <w:multiLevelType w:val="multilevel"/>
    <w:tmpl w:val="DB38B244"/>
    <w:lvl w:ilvl="0">
      <w:start w:val="1"/>
      <w:numFmt w:val="decimal"/>
      <w:lvlText w:val="%1."/>
      <w:lvlJc w:val="left"/>
      <w:pPr>
        <w:ind w:left="6598" w:hanging="360"/>
      </w:pPr>
      <w:rPr>
        <w:rFonts w:hint="default"/>
      </w:rPr>
    </w:lvl>
    <w:lvl w:ilvl="1">
      <w:start w:val="1"/>
      <w:numFmt w:val="decimal"/>
      <w:lvlText w:val="%1.%2."/>
      <w:lvlJc w:val="left"/>
      <w:pPr>
        <w:ind w:left="1425" w:hanging="432"/>
      </w:pPr>
      <w:rPr>
        <w:rFonts w:hint="default"/>
      </w:r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54"/>
  </w:num>
  <w:num w:numId="2">
    <w:abstractNumId w:val="12"/>
  </w:num>
  <w:num w:numId="3">
    <w:abstractNumId w:val="32"/>
  </w:num>
  <w:num w:numId="4">
    <w:abstractNumId w:val="46"/>
  </w:num>
  <w:num w:numId="5">
    <w:abstractNumId w:val="22"/>
  </w:num>
  <w:num w:numId="6">
    <w:abstractNumId w:val="57"/>
  </w:num>
  <w:num w:numId="7">
    <w:abstractNumId w:val="53"/>
  </w:num>
  <w:num w:numId="8">
    <w:abstractNumId w:val="14"/>
  </w:num>
  <w:num w:numId="9">
    <w:abstractNumId w:val="7"/>
  </w:num>
  <w:num w:numId="10">
    <w:abstractNumId w:val="10"/>
  </w:num>
  <w:num w:numId="11">
    <w:abstractNumId w:val="41"/>
  </w:num>
  <w:num w:numId="12">
    <w:abstractNumId w:val="24"/>
  </w:num>
  <w:num w:numId="13">
    <w:abstractNumId w:val="39"/>
  </w:num>
  <w:num w:numId="14">
    <w:abstractNumId w:val="50"/>
  </w:num>
  <w:num w:numId="15">
    <w:abstractNumId w:val="58"/>
  </w:num>
  <w:num w:numId="16">
    <w:abstractNumId w:val="29"/>
  </w:num>
  <w:num w:numId="17">
    <w:abstractNumId w:val="23"/>
  </w:num>
  <w:num w:numId="18">
    <w:abstractNumId w:val="25"/>
  </w:num>
  <w:num w:numId="19">
    <w:abstractNumId w:val="5"/>
  </w:num>
  <w:num w:numId="20">
    <w:abstractNumId w:val="4"/>
  </w:num>
  <w:num w:numId="21">
    <w:abstractNumId w:val="44"/>
  </w:num>
  <w:num w:numId="22">
    <w:abstractNumId w:val="56"/>
  </w:num>
  <w:num w:numId="23">
    <w:abstractNumId w:val="15"/>
  </w:num>
  <w:num w:numId="24">
    <w:abstractNumId w:val="40"/>
  </w:num>
  <w:num w:numId="25">
    <w:abstractNumId w:val="35"/>
    <w:lvlOverride w:ilvl="0"/>
    <w:lvlOverride w:ilvl="1"/>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0"/>
    <w:lvlOverride w:ilvl="0">
      <w:lvl w:ilvl="0">
        <w:numFmt w:val="bullet"/>
        <w:lvlText w:val=""/>
        <w:legacy w:legacy="1" w:legacySpace="0" w:legacyIndent="0"/>
        <w:lvlJc w:val="left"/>
        <w:rPr>
          <w:rFonts w:ascii="Symbol" w:hAnsi="Symbol" w:hint="default"/>
          <w:sz w:val="22"/>
        </w:rPr>
      </w:lvl>
    </w:lvlOverride>
  </w:num>
  <w:num w:numId="27">
    <w:abstractNumId w:val="20"/>
  </w:num>
  <w:num w:numId="28">
    <w:abstractNumId w:val="19"/>
  </w:num>
  <w:num w:numId="29">
    <w:abstractNumId w:val="16"/>
  </w:num>
  <w:num w:numId="30">
    <w:abstractNumId w:val="45"/>
  </w:num>
  <w:num w:numId="31">
    <w:abstractNumId w:val="47"/>
    <w:lvlOverride w:ilvl="0">
      <w:startOverride w:val="1"/>
    </w:lvlOverride>
    <w:lvlOverride w:ilvl="1">
      <w:startOverride w:val="2"/>
    </w:lvlOverride>
    <w:lvlOverride w:ilvl="2">
      <w:startOverride w:val="1"/>
    </w:lvlOverride>
    <w:lvlOverride w:ilvl="3">
      <w:startOverride w:val="41"/>
    </w:lvlOverride>
    <w:lvlOverride w:ilvl="4">
      <w:startOverride w:val="4"/>
    </w:lvlOverride>
    <w:lvlOverride w:ilvl="5">
      <w:startOverride w:val="1"/>
    </w:lvlOverride>
    <w:lvlOverride w:ilvl="6">
      <w:startOverride w:val="1"/>
    </w:lvlOverride>
    <w:lvlOverride w:ilvl="7">
      <w:startOverride w:val="1"/>
    </w:lvlOverride>
    <w:lvlOverride w:ilvl="8">
      <w:startOverride w:val="1"/>
    </w:lvlOverride>
  </w:num>
  <w:num w:numId="3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4"/>
  </w:num>
  <w:num w:numId="34">
    <w:abstractNumId w:val="55"/>
  </w:num>
  <w:num w:numId="3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8"/>
  </w:num>
  <w:num w:numId="37">
    <w:abstractNumId w:val="30"/>
  </w:num>
  <w:num w:numId="38">
    <w:abstractNumId w:val="36"/>
  </w:num>
  <w:num w:numId="39">
    <w:abstractNumId w:val="26"/>
  </w:num>
  <w:num w:numId="40">
    <w:abstractNumId w:val="21"/>
  </w:num>
  <w:num w:numId="41">
    <w:abstractNumId w:val="43"/>
  </w:num>
  <w:num w:numId="42">
    <w:abstractNumId w:val="18"/>
  </w:num>
  <w:num w:numId="43">
    <w:abstractNumId w:val="11"/>
  </w:num>
  <w:num w:numId="44">
    <w:abstractNumId w:val="48"/>
  </w:num>
  <w:num w:numId="45">
    <w:abstractNumId w:val="49"/>
  </w:num>
  <w:num w:numId="46">
    <w:abstractNumId w:val="13"/>
  </w:num>
  <w:num w:numId="47">
    <w:abstractNumId w:val="27"/>
  </w:num>
  <w:num w:numId="48">
    <w:abstractNumId w:val="8"/>
  </w:num>
  <w:num w:numId="49">
    <w:abstractNumId w:val="2"/>
  </w:num>
  <w:num w:numId="50">
    <w:abstractNumId w:val="9"/>
  </w:num>
  <w:num w:numId="51">
    <w:abstractNumId w:val="42"/>
  </w:num>
  <w:num w:numId="52">
    <w:abstractNumId w:val="3"/>
  </w:num>
  <w:num w:numId="53">
    <w:abstractNumId w:val="34"/>
  </w:num>
  <w:num w:numId="54">
    <w:abstractNumId w:val="6"/>
  </w:num>
  <w:num w:numId="55">
    <w:abstractNumId w:val="1"/>
  </w:num>
  <w:num w:numId="56">
    <w:abstractNumId w:val="37"/>
  </w:num>
  <w:num w:numId="57">
    <w:abstractNumId w:val="52"/>
  </w:num>
  <w:num w:numId="58">
    <w:abstractNumId w:val="17"/>
  </w:num>
  <w:num w:numId="59">
    <w:abstractNumId w:val="33"/>
  </w:num>
  <w:num w:numId="60">
    <w:abstractNumId w:val="51"/>
  </w:num>
  <w:num w:numId="61">
    <w:abstractNumId w:val="31"/>
  </w:num>
  <w:num w:numId="62">
    <w:abstractNumId w:val="38"/>
  </w:num>
  <w:numIdMacAtCleanup w:val="5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stylePaneFormatFilter w:val="3F01"/>
  <w:defaultTabStop w:val="720"/>
  <w:drawingGridHorizontalSpacing w:val="120"/>
  <w:drawingGridVerticalSpacing w:val="381"/>
  <w:displayHorizontalDrawingGridEvery w:val="2"/>
  <w:noPunctuationKerning/>
  <w:characterSpacingControl w:val="doNotCompress"/>
  <w:hdrShapeDefaults>
    <o:shapedefaults v:ext="edit" spidmax="137217"/>
  </w:hdrShapeDefaults>
  <w:footnotePr>
    <w:footnote w:id="-1"/>
    <w:footnote w:id="0"/>
  </w:footnotePr>
  <w:endnotePr>
    <w:endnote w:id="-1"/>
    <w:endnote w:id="0"/>
  </w:endnotePr>
  <w:compat/>
  <w:rsids>
    <w:rsidRoot w:val="00051A1C"/>
    <w:rsid w:val="0000004E"/>
    <w:rsid w:val="000006CF"/>
    <w:rsid w:val="00006A21"/>
    <w:rsid w:val="00006CA3"/>
    <w:rsid w:val="00010573"/>
    <w:rsid w:val="0001075C"/>
    <w:rsid w:val="00011564"/>
    <w:rsid w:val="00013B7C"/>
    <w:rsid w:val="000142AB"/>
    <w:rsid w:val="0001496E"/>
    <w:rsid w:val="00014D04"/>
    <w:rsid w:val="00016BD9"/>
    <w:rsid w:val="000177D7"/>
    <w:rsid w:val="00017DF7"/>
    <w:rsid w:val="00022205"/>
    <w:rsid w:val="00022523"/>
    <w:rsid w:val="000229B1"/>
    <w:rsid w:val="00022EB7"/>
    <w:rsid w:val="00023A89"/>
    <w:rsid w:val="00023BA6"/>
    <w:rsid w:val="00023EAD"/>
    <w:rsid w:val="0002480A"/>
    <w:rsid w:val="000258B0"/>
    <w:rsid w:val="00027C89"/>
    <w:rsid w:val="00030AEE"/>
    <w:rsid w:val="000311C0"/>
    <w:rsid w:val="00031A28"/>
    <w:rsid w:val="00031B47"/>
    <w:rsid w:val="00032A9F"/>
    <w:rsid w:val="000331F5"/>
    <w:rsid w:val="000332FD"/>
    <w:rsid w:val="000349F4"/>
    <w:rsid w:val="000350F7"/>
    <w:rsid w:val="0003665B"/>
    <w:rsid w:val="000372A0"/>
    <w:rsid w:val="000379CD"/>
    <w:rsid w:val="000401EE"/>
    <w:rsid w:val="00040261"/>
    <w:rsid w:val="00040280"/>
    <w:rsid w:val="0004188B"/>
    <w:rsid w:val="000419AE"/>
    <w:rsid w:val="0004341C"/>
    <w:rsid w:val="00043510"/>
    <w:rsid w:val="00044751"/>
    <w:rsid w:val="00044811"/>
    <w:rsid w:val="000451EF"/>
    <w:rsid w:val="000461A6"/>
    <w:rsid w:val="0004642F"/>
    <w:rsid w:val="0004667B"/>
    <w:rsid w:val="00046C46"/>
    <w:rsid w:val="00047D55"/>
    <w:rsid w:val="00047FB2"/>
    <w:rsid w:val="00051089"/>
    <w:rsid w:val="00051273"/>
    <w:rsid w:val="000512DA"/>
    <w:rsid w:val="000518C5"/>
    <w:rsid w:val="00051A1C"/>
    <w:rsid w:val="00051D8A"/>
    <w:rsid w:val="00054E04"/>
    <w:rsid w:val="0005514A"/>
    <w:rsid w:val="0005536B"/>
    <w:rsid w:val="0005631C"/>
    <w:rsid w:val="0005680A"/>
    <w:rsid w:val="00056BDB"/>
    <w:rsid w:val="00057F15"/>
    <w:rsid w:val="000602B4"/>
    <w:rsid w:val="00060FDE"/>
    <w:rsid w:val="00062879"/>
    <w:rsid w:val="00062E81"/>
    <w:rsid w:val="000637E3"/>
    <w:rsid w:val="00063D80"/>
    <w:rsid w:val="00063FD8"/>
    <w:rsid w:val="00064018"/>
    <w:rsid w:val="000648AB"/>
    <w:rsid w:val="00065BE4"/>
    <w:rsid w:val="00065DC8"/>
    <w:rsid w:val="00066554"/>
    <w:rsid w:val="000700EC"/>
    <w:rsid w:val="000703FA"/>
    <w:rsid w:val="000705DB"/>
    <w:rsid w:val="00072647"/>
    <w:rsid w:val="00072FD1"/>
    <w:rsid w:val="0007350E"/>
    <w:rsid w:val="0007401B"/>
    <w:rsid w:val="000746DD"/>
    <w:rsid w:val="00074C50"/>
    <w:rsid w:val="00075C90"/>
    <w:rsid w:val="00075FD9"/>
    <w:rsid w:val="00075FE6"/>
    <w:rsid w:val="0007617E"/>
    <w:rsid w:val="00077350"/>
    <w:rsid w:val="00080F58"/>
    <w:rsid w:val="0008105E"/>
    <w:rsid w:val="0008118C"/>
    <w:rsid w:val="00081E56"/>
    <w:rsid w:val="00082220"/>
    <w:rsid w:val="0008397F"/>
    <w:rsid w:val="00084332"/>
    <w:rsid w:val="000848D2"/>
    <w:rsid w:val="00085578"/>
    <w:rsid w:val="00086AFA"/>
    <w:rsid w:val="00087449"/>
    <w:rsid w:val="000876AA"/>
    <w:rsid w:val="00087787"/>
    <w:rsid w:val="00087912"/>
    <w:rsid w:val="000879A1"/>
    <w:rsid w:val="00090EEE"/>
    <w:rsid w:val="0009177F"/>
    <w:rsid w:val="0009253D"/>
    <w:rsid w:val="00092C08"/>
    <w:rsid w:val="00092C69"/>
    <w:rsid w:val="00093955"/>
    <w:rsid w:val="00093C1E"/>
    <w:rsid w:val="00093E32"/>
    <w:rsid w:val="00094A86"/>
    <w:rsid w:val="00094D29"/>
    <w:rsid w:val="00094F8F"/>
    <w:rsid w:val="00096071"/>
    <w:rsid w:val="000969F5"/>
    <w:rsid w:val="0009711C"/>
    <w:rsid w:val="0009765C"/>
    <w:rsid w:val="00097667"/>
    <w:rsid w:val="000A0B0B"/>
    <w:rsid w:val="000A0B51"/>
    <w:rsid w:val="000A1230"/>
    <w:rsid w:val="000A2285"/>
    <w:rsid w:val="000A249F"/>
    <w:rsid w:val="000A3D7C"/>
    <w:rsid w:val="000A4F46"/>
    <w:rsid w:val="000A57E5"/>
    <w:rsid w:val="000A5D73"/>
    <w:rsid w:val="000A632A"/>
    <w:rsid w:val="000A6387"/>
    <w:rsid w:val="000A6455"/>
    <w:rsid w:val="000A6B35"/>
    <w:rsid w:val="000A6D36"/>
    <w:rsid w:val="000A7B2A"/>
    <w:rsid w:val="000B0A3D"/>
    <w:rsid w:val="000B0B77"/>
    <w:rsid w:val="000B23AA"/>
    <w:rsid w:val="000B2ED3"/>
    <w:rsid w:val="000B3411"/>
    <w:rsid w:val="000B54AE"/>
    <w:rsid w:val="000B5E3A"/>
    <w:rsid w:val="000B61EF"/>
    <w:rsid w:val="000B6F32"/>
    <w:rsid w:val="000C0654"/>
    <w:rsid w:val="000C075A"/>
    <w:rsid w:val="000C0894"/>
    <w:rsid w:val="000C0BFF"/>
    <w:rsid w:val="000C11F7"/>
    <w:rsid w:val="000C1806"/>
    <w:rsid w:val="000C1E94"/>
    <w:rsid w:val="000C228E"/>
    <w:rsid w:val="000C326C"/>
    <w:rsid w:val="000C328B"/>
    <w:rsid w:val="000C3992"/>
    <w:rsid w:val="000C3DC8"/>
    <w:rsid w:val="000C467C"/>
    <w:rsid w:val="000C5527"/>
    <w:rsid w:val="000C5995"/>
    <w:rsid w:val="000C61CE"/>
    <w:rsid w:val="000C62B6"/>
    <w:rsid w:val="000C69A8"/>
    <w:rsid w:val="000C6E9B"/>
    <w:rsid w:val="000C7F03"/>
    <w:rsid w:val="000C7F3E"/>
    <w:rsid w:val="000D0F10"/>
    <w:rsid w:val="000D10A0"/>
    <w:rsid w:val="000D3507"/>
    <w:rsid w:val="000D40AC"/>
    <w:rsid w:val="000D4C80"/>
    <w:rsid w:val="000D507B"/>
    <w:rsid w:val="000D5A1E"/>
    <w:rsid w:val="000D63FE"/>
    <w:rsid w:val="000D7EB0"/>
    <w:rsid w:val="000E0B74"/>
    <w:rsid w:val="000E2002"/>
    <w:rsid w:val="000E24E4"/>
    <w:rsid w:val="000E2C00"/>
    <w:rsid w:val="000E32B4"/>
    <w:rsid w:val="000E345E"/>
    <w:rsid w:val="000E5F1E"/>
    <w:rsid w:val="000E6C7B"/>
    <w:rsid w:val="000E6D22"/>
    <w:rsid w:val="000E7F58"/>
    <w:rsid w:val="000F079B"/>
    <w:rsid w:val="000F099A"/>
    <w:rsid w:val="000F09E0"/>
    <w:rsid w:val="000F0B0D"/>
    <w:rsid w:val="000F12E4"/>
    <w:rsid w:val="000F18D4"/>
    <w:rsid w:val="000F1A09"/>
    <w:rsid w:val="000F2E5B"/>
    <w:rsid w:val="000F42B4"/>
    <w:rsid w:val="000F46B7"/>
    <w:rsid w:val="000F6127"/>
    <w:rsid w:val="000F6C48"/>
    <w:rsid w:val="000F6CA0"/>
    <w:rsid w:val="00100196"/>
    <w:rsid w:val="001022F4"/>
    <w:rsid w:val="001024E1"/>
    <w:rsid w:val="001026F6"/>
    <w:rsid w:val="00102B64"/>
    <w:rsid w:val="00102FEA"/>
    <w:rsid w:val="00103608"/>
    <w:rsid w:val="001039EE"/>
    <w:rsid w:val="00103E48"/>
    <w:rsid w:val="00104459"/>
    <w:rsid w:val="00104722"/>
    <w:rsid w:val="00104C88"/>
    <w:rsid w:val="00105487"/>
    <w:rsid w:val="00106FF3"/>
    <w:rsid w:val="001108E9"/>
    <w:rsid w:val="001109DA"/>
    <w:rsid w:val="00111190"/>
    <w:rsid w:val="0011122E"/>
    <w:rsid w:val="0011132A"/>
    <w:rsid w:val="00111D17"/>
    <w:rsid w:val="0011391E"/>
    <w:rsid w:val="00113E50"/>
    <w:rsid w:val="00114608"/>
    <w:rsid w:val="00115124"/>
    <w:rsid w:val="001157B2"/>
    <w:rsid w:val="00115996"/>
    <w:rsid w:val="00115C48"/>
    <w:rsid w:val="00117BB9"/>
    <w:rsid w:val="0012089E"/>
    <w:rsid w:val="00120CE6"/>
    <w:rsid w:val="00121058"/>
    <w:rsid w:val="00121708"/>
    <w:rsid w:val="001219BE"/>
    <w:rsid w:val="00122240"/>
    <w:rsid w:val="001228BD"/>
    <w:rsid w:val="00124003"/>
    <w:rsid w:val="00125CC0"/>
    <w:rsid w:val="001268E7"/>
    <w:rsid w:val="001301D8"/>
    <w:rsid w:val="00130286"/>
    <w:rsid w:val="0013083A"/>
    <w:rsid w:val="00130B15"/>
    <w:rsid w:val="00130FA6"/>
    <w:rsid w:val="001311B2"/>
    <w:rsid w:val="00132010"/>
    <w:rsid w:val="00132477"/>
    <w:rsid w:val="00132673"/>
    <w:rsid w:val="0013287B"/>
    <w:rsid w:val="00132D78"/>
    <w:rsid w:val="001342F6"/>
    <w:rsid w:val="001343E2"/>
    <w:rsid w:val="0013473F"/>
    <w:rsid w:val="00135104"/>
    <w:rsid w:val="001364D4"/>
    <w:rsid w:val="001366D7"/>
    <w:rsid w:val="00136FE2"/>
    <w:rsid w:val="00140E7F"/>
    <w:rsid w:val="00141485"/>
    <w:rsid w:val="00142047"/>
    <w:rsid w:val="00142096"/>
    <w:rsid w:val="001420EE"/>
    <w:rsid w:val="0014373C"/>
    <w:rsid w:val="001437C1"/>
    <w:rsid w:val="0014459B"/>
    <w:rsid w:val="001445AA"/>
    <w:rsid w:val="001449CC"/>
    <w:rsid w:val="001461E0"/>
    <w:rsid w:val="00146A34"/>
    <w:rsid w:val="00150DA5"/>
    <w:rsid w:val="0015195C"/>
    <w:rsid w:val="00151C63"/>
    <w:rsid w:val="00151E3F"/>
    <w:rsid w:val="001526CD"/>
    <w:rsid w:val="00152866"/>
    <w:rsid w:val="00153C19"/>
    <w:rsid w:val="0015460D"/>
    <w:rsid w:val="00155B12"/>
    <w:rsid w:val="00160F63"/>
    <w:rsid w:val="0016187F"/>
    <w:rsid w:val="0016188D"/>
    <w:rsid w:val="00162A40"/>
    <w:rsid w:val="00164651"/>
    <w:rsid w:val="001647CA"/>
    <w:rsid w:val="00164C8C"/>
    <w:rsid w:val="00164EDE"/>
    <w:rsid w:val="001654DC"/>
    <w:rsid w:val="0016711A"/>
    <w:rsid w:val="001671FC"/>
    <w:rsid w:val="0016725E"/>
    <w:rsid w:val="00171E70"/>
    <w:rsid w:val="00172C6E"/>
    <w:rsid w:val="00172E1B"/>
    <w:rsid w:val="00173657"/>
    <w:rsid w:val="00173DB7"/>
    <w:rsid w:val="00174BEF"/>
    <w:rsid w:val="00174F93"/>
    <w:rsid w:val="00175FE2"/>
    <w:rsid w:val="00176498"/>
    <w:rsid w:val="0017663B"/>
    <w:rsid w:val="001767BB"/>
    <w:rsid w:val="001775A0"/>
    <w:rsid w:val="001777FC"/>
    <w:rsid w:val="0018006E"/>
    <w:rsid w:val="00180ACF"/>
    <w:rsid w:val="00180D14"/>
    <w:rsid w:val="00181C02"/>
    <w:rsid w:val="00182AA3"/>
    <w:rsid w:val="001830CC"/>
    <w:rsid w:val="001838F3"/>
    <w:rsid w:val="00183B82"/>
    <w:rsid w:val="00184813"/>
    <w:rsid w:val="00184C32"/>
    <w:rsid w:val="00185B8D"/>
    <w:rsid w:val="001860B1"/>
    <w:rsid w:val="001866A5"/>
    <w:rsid w:val="00187801"/>
    <w:rsid w:val="00187BCA"/>
    <w:rsid w:val="00190113"/>
    <w:rsid w:val="0019043A"/>
    <w:rsid w:val="001906D4"/>
    <w:rsid w:val="001908EB"/>
    <w:rsid w:val="00190946"/>
    <w:rsid w:val="001909F3"/>
    <w:rsid w:val="00190B80"/>
    <w:rsid w:val="00190E51"/>
    <w:rsid w:val="00191D21"/>
    <w:rsid w:val="00192C03"/>
    <w:rsid w:val="00193692"/>
    <w:rsid w:val="001942EB"/>
    <w:rsid w:val="001950BA"/>
    <w:rsid w:val="00195123"/>
    <w:rsid w:val="00195AE2"/>
    <w:rsid w:val="00195FE5"/>
    <w:rsid w:val="00197678"/>
    <w:rsid w:val="0019779A"/>
    <w:rsid w:val="001A033A"/>
    <w:rsid w:val="001A22CB"/>
    <w:rsid w:val="001A28C3"/>
    <w:rsid w:val="001A297F"/>
    <w:rsid w:val="001A3232"/>
    <w:rsid w:val="001A3B62"/>
    <w:rsid w:val="001A425F"/>
    <w:rsid w:val="001A4EE7"/>
    <w:rsid w:val="001A5003"/>
    <w:rsid w:val="001A52A1"/>
    <w:rsid w:val="001A5B17"/>
    <w:rsid w:val="001A5F95"/>
    <w:rsid w:val="001A614E"/>
    <w:rsid w:val="001A6AEA"/>
    <w:rsid w:val="001A788A"/>
    <w:rsid w:val="001B02E4"/>
    <w:rsid w:val="001B0C3C"/>
    <w:rsid w:val="001B0FB3"/>
    <w:rsid w:val="001B1BEB"/>
    <w:rsid w:val="001B1DEC"/>
    <w:rsid w:val="001B268D"/>
    <w:rsid w:val="001B2753"/>
    <w:rsid w:val="001B2D1D"/>
    <w:rsid w:val="001B357A"/>
    <w:rsid w:val="001B5116"/>
    <w:rsid w:val="001B7153"/>
    <w:rsid w:val="001B7BBF"/>
    <w:rsid w:val="001C02F2"/>
    <w:rsid w:val="001C07E0"/>
    <w:rsid w:val="001C11EA"/>
    <w:rsid w:val="001C2401"/>
    <w:rsid w:val="001C446A"/>
    <w:rsid w:val="001C457A"/>
    <w:rsid w:val="001C4854"/>
    <w:rsid w:val="001C493F"/>
    <w:rsid w:val="001C5E5F"/>
    <w:rsid w:val="001C5F71"/>
    <w:rsid w:val="001C673C"/>
    <w:rsid w:val="001C68E9"/>
    <w:rsid w:val="001C6EE6"/>
    <w:rsid w:val="001C748D"/>
    <w:rsid w:val="001D0025"/>
    <w:rsid w:val="001D0679"/>
    <w:rsid w:val="001D0F7E"/>
    <w:rsid w:val="001D1622"/>
    <w:rsid w:val="001D2D91"/>
    <w:rsid w:val="001D2F3C"/>
    <w:rsid w:val="001D3051"/>
    <w:rsid w:val="001D3987"/>
    <w:rsid w:val="001D4857"/>
    <w:rsid w:val="001D49E8"/>
    <w:rsid w:val="001D55DA"/>
    <w:rsid w:val="001D6102"/>
    <w:rsid w:val="001D6611"/>
    <w:rsid w:val="001D6DB1"/>
    <w:rsid w:val="001E155F"/>
    <w:rsid w:val="001E185A"/>
    <w:rsid w:val="001E20B3"/>
    <w:rsid w:val="001E21A1"/>
    <w:rsid w:val="001E2A2E"/>
    <w:rsid w:val="001E3003"/>
    <w:rsid w:val="001E32B2"/>
    <w:rsid w:val="001E33AB"/>
    <w:rsid w:val="001E4130"/>
    <w:rsid w:val="001E4513"/>
    <w:rsid w:val="001E6859"/>
    <w:rsid w:val="001E6CEC"/>
    <w:rsid w:val="001E6E67"/>
    <w:rsid w:val="001E753D"/>
    <w:rsid w:val="001E7771"/>
    <w:rsid w:val="001F04ED"/>
    <w:rsid w:val="001F1DDC"/>
    <w:rsid w:val="001F1DDE"/>
    <w:rsid w:val="001F2D21"/>
    <w:rsid w:val="001F2D96"/>
    <w:rsid w:val="001F2F1B"/>
    <w:rsid w:val="001F31EB"/>
    <w:rsid w:val="001F3706"/>
    <w:rsid w:val="001F39B6"/>
    <w:rsid w:val="001F3C3C"/>
    <w:rsid w:val="001F42A5"/>
    <w:rsid w:val="001F4C7B"/>
    <w:rsid w:val="001F4D60"/>
    <w:rsid w:val="001F58D4"/>
    <w:rsid w:val="001F5A02"/>
    <w:rsid w:val="001F6BC5"/>
    <w:rsid w:val="001F7223"/>
    <w:rsid w:val="001F76D3"/>
    <w:rsid w:val="00200E4D"/>
    <w:rsid w:val="0020206A"/>
    <w:rsid w:val="00202099"/>
    <w:rsid w:val="002030C8"/>
    <w:rsid w:val="00203311"/>
    <w:rsid w:val="0020355C"/>
    <w:rsid w:val="0020428A"/>
    <w:rsid w:val="00205006"/>
    <w:rsid w:val="0020696D"/>
    <w:rsid w:val="00206AB9"/>
    <w:rsid w:val="002070E9"/>
    <w:rsid w:val="00207ED4"/>
    <w:rsid w:val="002105B1"/>
    <w:rsid w:val="002106BC"/>
    <w:rsid w:val="00210B37"/>
    <w:rsid w:val="00210C61"/>
    <w:rsid w:val="0021148A"/>
    <w:rsid w:val="00212558"/>
    <w:rsid w:val="002131A0"/>
    <w:rsid w:val="00214A11"/>
    <w:rsid w:val="0021646F"/>
    <w:rsid w:val="00216724"/>
    <w:rsid w:val="002169BD"/>
    <w:rsid w:val="00217705"/>
    <w:rsid w:val="0021798C"/>
    <w:rsid w:val="00217BB5"/>
    <w:rsid w:val="002209CB"/>
    <w:rsid w:val="002211D7"/>
    <w:rsid w:val="00221434"/>
    <w:rsid w:val="00221576"/>
    <w:rsid w:val="0022195A"/>
    <w:rsid w:val="00221ABB"/>
    <w:rsid w:val="00223471"/>
    <w:rsid w:val="002239E1"/>
    <w:rsid w:val="0022598A"/>
    <w:rsid w:val="0022598E"/>
    <w:rsid w:val="00226A38"/>
    <w:rsid w:val="00226A91"/>
    <w:rsid w:val="00226F77"/>
    <w:rsid w:val="00227E32"/>
    <w:rsid w:val="00231010"/>
    <w:rsid w:val="00231B6A"/>
    <w:rsid w:val="00231C91"/>
    <w:rsid w:val="00231F4B"/>
    <w:rsid w:val="00232CEC"/>
    <w:rsid w:val="00233132"/>
    <w:rsid w:val="00233516"/>
    <w:rsid w:val="00233D20"/>
    <w:rsid w:val="0023455C"/>
    <w:rsid w:val="00234B35"/>
    <w:rsid w:val="00234C7C"/>
    <w:rsid w:val="002352C7"/>
    <w:rsid w:val="00235360"/>
    <w:rsid w:val="00235765"/>
    <w:rsid w:val="00235FE2"/>
    <w:rsid w:val="0023643A"/>
    <w:rsid w:val="00236630"/>
    <w:rsid w:val="00236E9B"/>
    <w:rsid w:val="00236F7C"/>
    <w:rsid w:val="00237AA7"/>
    <w:rsid w:val="00240676"/>
    <w:rsid w:val="00240BB9"/>
    <w:rsid w:val="00240C71"/>
    <w:rsid w:val="00241E1A"/>
    <w:rsid w:val="00241EAF"/>
    <w:rsid w:val="00242173"/>
    <w:rsid w:val="00242480"/>
    <w:rsid w:val="00242680"/>
    <w:rsid w:val="00243493"/>
    <w:rsid w:val="00244270"/>
    <w:rsid w:val="002446B4"/>
    <w:rsid w:val="00244932"/>
    <w:rsid w:val="0024551A"/>
    <w:rsid w:val="00245E4D"/>
    <w:rsid w:val="00245E57"/>
    <w:rsid w:val="0024688C"/>
    <w:rsid w:val="002501CD"/>
    <w:rsid w:val="00250392"/>
    <w:rsid w:val="00250C15"/>
    <w:rsid w:val="00250E14"/>
    <w:rsid w:val="00251191"/>
    <w:rsid w:val="00252F83"/>
    <w:rsid w:val="002536B9"/>
    <w:rsid w:val="00253E28"/>
    <w:rsid w:val="002546E8"/>
    <w:rsid w:val="002601B9"/>
    <w:rsid w:val="00260BFA"/>
    <w:rsid w:val="00260F8B"/>
    <w:rsid w:val="00261745"/>
    <w:rsid w:val="002629D3"/>
    <w:rsid w:val="00262B6A"/>
    <w:rsid w:val="0026440F"/>
    <w:rsid w:val="00265010"/>
    <w:rsid w:val="00265FF6"/>
    <w:rsid w:val="002668EC"/>
    <w:rsid w:val="00266AD1"/>
    <w:rsid w:val="0026728B"/>
    <w:rsid w:val="00270B5B"/>
    <w:rsid w:val="00272DE6"/>
    <w:rsid w:val="00273157"/>
    <w:rsid w:val="002742A1"/>
    <w:rsid w:val="002745DA"/>
    <w:rsid w:val="00275599"/>
    <w:rsid w:val="00276190"/>
    <w:rsid w:val="002775DA"/>
    <w:rsid w:val="00277830"/>
    <w:rsid w:val="002779D8"/>
    <w:rsid w:val="00277DFA"/>
    <w:rsid w:val="00281321"/>
    <w:rsid w:val="00281456"/>
    <w:rsid w:val="002821D4"/>
    <w:rsid w:val="00282642"/>
    <w:rsid w:val="0028281D"/>
    <w:rsid w:val="00283496"/>
    <w:rsid w:val="0028404B"/>
    <w:rsid w:val="002845C6"/>
    <w:rsid w:val="0028551C"/>
    <w:rsid w:val="0028615F"/>
    <w:rsid w:val="00290C29"/>
    <w:rsid w:val="0029194F"/>
    <w:rsid w:val="00291DAD"/>
    <w:rsid w:val="00291E72"/>
    <w:rsid w:val="0029403B"/>
    <w:rsid w:val="0029406B"/>
    <w:rsid w:val="00295AF7"/>
    <w:rsid w:val="002970B5"/>
    <w:rsid w:val="00297DDD"/>
    <w:rsid w:val="002A0184"/>
    <w:rsid w:val="002A1432"/>
    <w:rsid w:val="002A150E"/>
    <w:rsid w:val="002A46CA"/>
    <w:rsid w:val="002A4811"/>
    <w:rsid w:val="002A49D0"/>
    <w:rsid w:val="002A725C"/>
    <w:rsid w:val="002A7525"/>
    <w:rsid w:val="002B0032"/>
    <w:rsid w:val="002B0A16"/>
    <w:rsid w:val="002B20CA"/>
    <w:rsid w:val="002B2135"/>
    <w:rsid w:val="002B2650"/>
    <w:rsid w:val="002B29C1"/>
    <w:rsid w:val="002B3DFA"/>
    <w:rsid w:val="002B40D0"/>
    <w:rsid w:val="002B5A80"/>
    <w:rsid w:val="002B5D9A"/>
    <w:rsid w:val="002B5E8D"/>
    <w:rsid w:val="002B646B"/>
    <w:rsid w:val="002B6C72"/>
    <w:rsid w:val="002C13CF"/>
    <w:rsid w:val="002C1C61"/>
    <w:rsid w:val="002C3857"/>
    <w:rsid w:val="002C3F14"/>
    <w:rsid w:val="002C4A84"/>
    <w:rsid w:val="002C5612"/>
    <w:rsid w:val="002C58CF"/>
    <w:rsid w:val="002C5D12"/>
    <w:rsid w:val="002C5F79"/>
    <w:rsid w:val="002C605B"/>
    <w:rsid w:val="002C6AD5"/>
    <w:rsid w:val="002C6B64"/>
    <w:rsid w:val="002C6CFF"/>
    <w:rsid w:val="002D0144"/>
    <w:rsid w:val="002D0DEF"/>
    <w:rsid w:val="002D0E43"/>
    <w:rsid w:val="002D0EC7"/>
    <w:rsid w:val="002D12CC"/>
    <w:rsid w:val="002D2859"/>
    <w:rsid w:val="002D307D"/>
    <w:rsid w:val="002D33E0"/>
    <w:rsid w:val="002D3C85"/>
    <w:rsid w:val="002D3F36"/>
    <w:rsid w:val="002D48B0"/>
    <w:rsid w:val="002D5934"/>
    <w:rsid w:val="002D599A"/>
    <w:rsid w:val="002D5F26"/>
    <w:rsid w:val="002D771B"/>
    <w:rsid w:val="002D7F59"/>
    <w:rsid w:val="002E0E0E"/>
    <w:rsid w:val="002E1C0E"/>
    <w:rsid w:val="002E29E7"/>
    <w:rsid w:val="002E38B5"/>
    <w:rsid w:val="002E477D"/>
    <w:rsid w:val="002E4977"/>
    <w:rsid w:val="002E4DFE"/>
    <w:rsid w:val="002E4FD0"/>
    <w:rsid w:val="002E64EC"/>
    <w:rsid w:val="002E6680"/>
    <w:rsid w:val="002E6967"/>
    <w:rsid w:val="002E70B4"/>
    <w:rsid w:val="002F1089"/>
    <w:rsid w:val="002F1C53"/>
    <w:rsid w:val="002F25D5"/>
    <w:rsid w:val="002F25F5"/>
    <w:rsid w:val="002F2ACD"/>
    <w:rsid w:val="002F2C30"/>
    <w:rsid w:val="002F35E2"/>
    <w:rsid w:val="002F3C9C"/>
    <w:rsid w:val="002F3DAD"/>
    <w:rsid w:val="002F4AA1"/>
    <w:rsid w:val="002F55B9"/>
    <w:rsid w:val="002F5C8A"/>
    <w:rsid w:val="002F6C5D"/>
    <w:rsid w:val="002F6DDC"/>
    <w:rsid w:val="0030010A"/>
    <w:rsid w:val="00301BEE"/>
    <w:rsid w:val="00302E22"/>
    <w:rsid w:val="00303ECC"/>
    <w:rsid w:val="0030406D"/>
    <w:rsid w:val="003040AC"/>
    <w:rsid w:val="003049B9"/>
    <w:rsid w:val="00304CAD"/>
    <w:rsid w:val="00304FB3"/>
    <w:rsid w:val="003053E2"/>
    <w:rsid w:val="00305C7A"/>
    <w:rsid w:val="00312F4F"/>
    <w:rsid w:val="003148E2"/>
    <w:rsid w:val="003155DF"/>
    <w:rsid w:val="00315984"/>
    <w:rsid w:val="003171D8"/>
    <w:rsid w:val="00317C42"/>
    <w:rsid w:val="0032178A"/>
    <w:rsid w:val="003225AA"/>
    <w:rsid w:val="003233AF"/>
    <w:rsid w:val="00323DD9"/>
    <w:rsid w:val="00323E40"/>
    <w:rsid w:val="00323F11"/>
    <w:rsid w:val="00324A02"/>
    <w:rsid w:val="00325C93"/>
    <w:rsid w:val="00326D94"/>
    <w:rsid w:val="003270A8"/>
    <w:rsid w:val="00327F2F"/>
    <w:rsid w:val="003312B4"/>
    <w:rsid w:val="00332010"/>
    <w:rsid w:val="00332500"/>
    <w:rsid w:val="003345AC"/>
    <w:rsid w:val="0033534F"/>
    <w:rsid w:val="0033566F"/>
    <w:rsid w:val="00335E2F"/>
    <w:rsid w:val="003404B8"/>
    <w:rsid w:val="003405B9"/>
    <w:rsid w:val="00340B9C"/>
    <w:rsid w:val="00341808"/>
    <w:rsid w:val="0034346D"/>
    <w:rsid w:val="003443E6"/>
    <w:rsid w:val="00344652"/>
    <w:rsid w:val="0034510E"/>
    <w:rsid w:val="0034660F"/>
    <w:rsid w:val="00346B0B"/>
    <w:rsid w:val="003472C1"/>
    <w:rsid w:val="00347C98"/>
    <w:rsid w:val="003502A0"/>
    <w:rsid w:val="00350BD6"/>
    <w:rsid w:val="00351794"/>
    <w:rsid w:val="003519D9"/>
    <w:rsid w:val="0035355E"/>
    <w:rsid w:val="003536A6"/>
    <w:rsid w:val="003536D5"/>
    <w:rsid w:val="003541D1"/>
    <w:rsid w:val="003542B0"/>
    <w:rsid w:val="0035501A"/>
    <w:rsid w:val="00356A38"/>
    <w:rsid w:val="00356CD5"/>
    <w:rsid w:val="00356F91"/>
    <w:rsid w:val="003579AB"/>
    <w:rsid w:val="00357A42"/>
    <w:rsid w:val="0036029D"/>
    <w:rsid w:val="00360528"/>
    <w:rsid w:val="00360890"/>
    <w:rsid w:val="003615C2"/>
    <w:rsid w:val="0036166B"/>
    <w:rsid w:val="00361E0D"/>
    <w:rsid w:val="0036307A"/>
    <w:rsid w:val="0036313C"/>
    <w:rsid w:val="00363DC2"/>
    <w:rsid w:val="00365A5C"/>
    <w:rsid w:val="00365F3F"/>
    <w:rsid w:val="003669C2"/>
    <w:rsid w:val="003677E4"/>
    <w:rsid w:val="00367A86"/>
    <w:rsid w:val="00370604"/>
    <w:rsid w:val="00371CAB"/>
    <w:rsid w:val="003720ED"/>
    <w:rsid w:val="00372200"/>
    <w:rsid w:val="00372CBF"/>
    <w:rsid w:val="003735C6"/>
    <w:rsid w:val="003736CE"/>
    <w:rsid w:val="00374B1F"/>
    <w:rsid w:val="00374D59"/>
    <w:rsid w:val="00374E68"/>
    <w:rsid w:val="00375726"/>
    <w:rsid w:val="00375EFD"/>
    <w:rsid w:val="00375FE7"/>
    <w:rsid w:val="00376CD4"/>
    <w:rsid w:val="00377438"/>
    <w:rsid w:val="00377F49"/>
    <w:rsid w:val="003820EE"/>
    <w:rsid w:val="0038256D"/>
    <w:rsid w:val="00383602"/>
    <w:rsid w:val="00384797"/>
    <w:rsid w:val="003849EB"/>
    <w:rsid w:val="00384D18"/>
    <w:rsid w:val="0038533F"/>
    <w:rsid w:val="00386E54"/>
    <w:rsid w:val="00386E5C"/>
    <w:rsid w:val="0038720A"/>
    <w:rsid w:val="00387602"/>
    <w:rsid w:val="00387FBB"/>
    <w:rsid w:val="00391A0D"/>
    <w:rsid w:val="00391DD4"/>
    <w:rsid w:val="003923A2"/>
    <w:rsid w:val="00392AD8"/>
    <w:rsid w:val="00394632"/>
    <w:rsid w:val="00394AC9"/>
    <w:rsid w:val="00395167"/>
    <w:rsid w:val="00396C3C"/>
    <w:rsid w:val="00397320"/>
    <w:rsid w:val="003979EF"/>
    <w:rsid w:val="00397A86"/>
    <w:rsid w:val="00397E92"/>
    <w:rsid w:val="003A0162"/>
    <w:rsid w:val="003A0D9D"/>
    <w:rsid w:val="003A23E9"/>
    <w:rsid w:val="003A2B7B"/>
    <w:rsid w:val="003A33E3"/>
    <w:rsid w:val="003A35CE"/>
    <w:rsid w:val="003A4057"/>
    <w:rsid w:val="003A4FD6"/>
    <w:rsid w:val="003A5810"/>
    <w:rsid w:val="003A58AA"/>
    <w:rsid w:val="003A6675"/>
    <w:rsid w:val="003A66E5"/>
    <w:rsid w:val="003A6ED8"/>
    <w:rsid w:val="003A71D9"/>
    <w:rsid w:val="003A743D"/>
    <w:rsid w:val="003A7C39"/>
    <w:rsid w:val="003B2028"/>
    <w:rsid w:val="003B21AF"/>
    <w:rsid w:val="003B27A7"/>
    <w:rsid w:val="003B2F70"/>
    <w:rsid w:val="003B34C5"/>
    <w:rsid w:val="003B35F5"/>
    <w:rsid w:val="003B440E"/>
    <w:rsid w:val="003B5988"/>
    <w:rsid w:val="003B5B47"/>
    <w:rsid w:val="003B6A1B"/>
    <w:rsid w:val="003B6F55"/>
    <w:rsid w:val="003B7ED4"/>
    <w:rsid w:val="003B7F45"/>
    <w:rsid w:val="003C0045"/>
    <w:rsid w:val="003C0241"/>
    <w:rsid w:val="003C1A61"/>
    <w:rsid w:val="003C1A7F"/>
    <w:rsid w:val="003C3911"/>
    <w:rsid w:val="003C509F"/>
    <w:rsid w:val="003C6583"/>
    <w:rsid w:val="003C6E25"/>
    <w:rsid w:val="003C71C8"/>
    <w:rsid w:val="003D019E"/>
    <w:rsid w:val="003D1747"/>
    <w:rsid w:val="003D19D5"/>
    <w:rsid w:val="003D2D26"/>
    <w:rsid w:val="003D41F3"/>
    <w:rsid w:val="003D48D4"/>
    <w:rsid w:val="003D55EC"/>
    <w:rsid w:val="003D5665"/>
    <w:rsid w:val="003D6FF6"/>
    <w:rsid w:val="003D7101"/>
    <w:rsid w:val="003D7B7E"/>
    <w:rsid w:val="003D7E84"/>
    <w:rsid w:val="003E07CF"/>
    <w:rsid w:val="003E093F"/>
    <w:rsid w:val="003E1C44"/>
    <w:rsid w:val="003E2BBE"/>
    <w:rsid w:val="003E4352"/>
    <w:rsid w:val="003E44BE"/>
    <w:rsid w:val="003E552E"/>
    <w:rsid w:val="003E5FE9"/>
    <w:rsid w:val="003E65C9"/>
    <w:rsid w:val="003E6BA0"/>
    <w:rsid w:val="003E726D"/>
    <w:rsid w:val="003E7513"/>
    <w:rsid w:val="003E7680"/>
    <w:rsid w:val="003F02B2"/>
    <w:rsid w:val="003F0BCF"/>
    <w:rsid w:val="003F1D51"/>
    <w:rsid w:val="003F27AD"/>
    <w:rsid w:val="003F2C9C"/>
    <w:rsid w:val="003F3A56"/>
    <w:rsid w:val="003F45C7"/>
    <w:rsid w:val="003F4890"/>
    <w:rsid w:val="003F5584"/>
    <w:rsid w:val="003F64ED"/>
    <w:rsid w:val="003F6C29"/>
    <w:rsid w:val="003F6E3D"/>
    <w:rsid w:val="003F763D"/>
    <w:rsid w:val="003F7881"/>
    <w:rsid w:val="003F7B8E"/>
    <w:rsid w:val="0040092E"/>
    <w:rsid w:val="00401EDF"/>
    <w:rsid w:val="00402582"/>
    <w:rsid w:val="00402AEB"/>
    <w:rsid w:val="00402FEA"/>
    <w:rsid w:val="00403525"/>
    <w:rsid w:val="004039F0"/>
    <w:rsid w:val="00403CC0"/>
    <w:rsid w:val="0040415B"/>
    <w:rsid w:val="00404336"/>
    <w:rsid w:val="00404EB6"/>
    <w:rsid w:val="00406460"/>
    <w:rsid w:val="00406A38"/>
    <w:rsid w:val="00406F0A"/>
    <w:rsid w:val="00407067"/>
    <w:rsid w:val="00407AD9"/>
    <w:rsid w:val="004106D1"/>
    <w:rsid w:val="00411F3B"/>
    <w:rsid w:val="00412639"/>
    <w:rsid w:val="004127CC"/>
    <w:rsid w:val="00413E82"/>
    <w:rsid w:val="00413FE9"/>
    <w:rsid w:val="00415074"/>
    <w:rsid w:val="00415285"/>
    <w:rsid w:val="004163B4"/>
    <w:rsid w:val="00416D6D"/>
    <w:rsid w:val="00416E99"/>
    <w:rsid w:val="00417592"/>
    <w:rsid w:val="00417AAF"/>
    <w:rsid w:val="00422021"/>
    <w:rsid w:val="0042211C"/>
    <w:rsid w:val="00423EDA"/>
    <w:rsid w:val="00424278"/>
    <w:rsid w:val="00424362"/>
    <w:rsid w:val="00424AD4"/>
    <w:rsid w:val="00424E0C"/>
    <w:rsid w:val="004251A9"/>
    <w:rsid w:val="00425F1A"/>
    <w:rsid w:val="00425FA9"/>
    <w:rsid w:val="00426EF4"/>
    <w:rsid w:val="00427E7B"/>
    <w:rsid w:val="004304EA"/>
    <w:rsid w:val="004343A0"/>
    <w:rsid w:val="00434456"/>
    <w:rsid w:val="00435509"/>
    <w:rsid w:val="00436025"/>
    <w:rsid w:val="00437493"/>
    <w:rsid w:val="00437540"/>
    <w:rsid w:val="0043756A"/>
    <w:rsid w:val="004375F7"/>
    <w:rsid w:val="00437975"/>
    <w:rsid w:val="00440839"/>
    <w:rsid w:val="004408EA"/>
    <w:rsid w:val="0044099E"/>
    <w:rsid w:val="00442323"/>
    <w:rsid w:val="004432C6"/>
    <w:rsid w:val="00443810"/>
    <w:rsid w:val="00443ABE"/>
    <w:rsid w:val="00443CA4"/>
    <w:rsid w:val="0044469A"/>
    <w:rsid w:val="00444DC2"/>
    <w:rsid w:val="00445515"/>
    <w:rsid w:val="00445817"/>
    <w:rsid w:val="00445E18"/>
    <w:rsid w:val="00445EF6"/>
    <w:rsid w:val="004463E4"/>
    <w:rsid w:val="004464FA"/>
    <w:rsid w:val="00446AD1"/>
    <w:rsid w:val="00447358"/>
    <w:rsid w:val="004473C8"/>
    <w:rsid w:val="00447E21"/>
    <w:rsid w:val="00451DF3"/>
    <w:rsid w:val="00452170"/>
    <w:rsid w:val="0045270C"/>
    <w:rsid w:val="00452AA8"/>
    <w:rsid w:val="00452DC4"/>
    <w:rsid w:val="0045306C"/>
    <w:rsid w:val="00453806"/>
    <w:rsid w:val="0045425B"/>
    <w:rsid w:val="004543CC"/>
    <w:rsid w:val="0045495E"/>
    <w:rsid w:val="004556DF"/>
    <w:rsid w:val="0045670D"/>
    <w:rsid w:val="00456D1C"/>
    <w:rsid w:val="00457472"/>
    <w:rsid w:val="00457F88"/>
    <w:rsid w:val="00460FE0"/>
    <w:rsid w:val="004612BD"/>
    <w:rsid w:val="004614BE"/>
    <w:rsid w:val="00461752"/>
    <w:rsid w:val="0046222A"/>
    <w:rsid w:val="004632E6"/>
    <w:rsid w:val="0046332B"/>
    <w:rsid w:val="00463530"/>
    <w:rsid w:val="00463603"/>
    <w:rsid w:val="00463E49"/>
    <w:rsid w:val="00463F25"/>
    <w:rsid w:val="00465A6A"/>
    <w:rsid w:val="0047035C"/>
    <w:rsid w:val="0047129B"/>
    <w:rsid w:val="00472279"/>
    <w:rsid w:val="0047285A"/>
    <w:rsid w:val="00472AC0"/>
    <w:rsid w:val="004733BB"/>
    <w:rsid w:val="00473A57"/>
    <w:rsid w:val="0047643F"/>
    <w:rsid w:val="00476A6E"/>
    <w:rsid w:val="004777AE"/>
    <w:rsid w:val="004779B5"/>
    <w:rsid w:val="00477BD6"/>
    <w:rsid w:val="00480AFD"/>
    <w:rsid w:val="004823BF"/>
    <w:rsid w:val="004825C6"/>
    <w:rsid w:val="0048261D"/>
    <w:rsid w:val="004832CE"/>
    <w:rsid w:val="004837AB"/>
    <w:rsid w:val="00483B09"/>
    <w:rsid w:val="00483C82"/>
    <w:rsid w:val="00483F8A"/>
    <w:rsid w:val="0048532F"/>
    <w:rsid w:val="004855AC"/>
    <w:rsid w:val="00485E89"/>
    <w:rsid w:val="00487725"/>
    <w:rsid w:val="00487AEB"/>
    <w:rsid w:val="00487DBC"/>
    <w:rsid w:val="00491387"/>
    <w:rsid w:val="004915E7"/>
    <w:rsid w:val="004922B6"/>
    <w:rsid w:val="0049553E"/>
    <w:rsid w:val="00495DED"/>
    <w:rsid w:val="00496650"/>
    <w:rsid w:val="00497B9B"/>
    <w:rsid w:val="00497CBE"/>
    <w:rsid w:val="00497D7B"/>
    <w:rsid w:val="004A006B"/>
    <w:rsid w:val="004A085E"/>
    <w:rsid w:val="004A1920"/>
    <w:rsid w:val="004A289F"/>
    <w:rsid w:val="004A303C"/>
    <w:rsid w:val="004A3942"/>
    <w:rsid w:val="004A41D5"/>
    <w:rsid w:val="004A455D"/>
    <w:rsid w:val="004A4E6C"/>
    <w:rsid w:val="004A5AC1"/>
    <w:rsid w:val="004A60A4"/>
    <w:rsid w:val="004A60DF"/>
    <w:rsid w:val="004A68D0"/>
    <w:rsid w:val="004B0DBD"/>
    <w:rsid w:val="004B232E"/>
    <w:rsid w:val="004B2405"/>
    <w:rsid w:val="004B3557"/>
    <w:rsid w:val="004B4C51"/>
    <w:rsid w:val="004B4E58"/>
    <w:rsid w:val="004B4ED5"/>
    <w:rsid w:val="004B5FCF"/>
    <w:rsid w:val="004B6222"/>
    <w:rsid w:val="004B6226"/>
    <w:rsid w:val="004C0A2D"/>
    <w:rsid w:val="004C0B9C"/>
    <w:rsid w:val="004C14EB"/>
    <w:rsid w:val="004C1EBF"/>
    <w:rsid w:val="004C242C"/>
    <w:rsid w:val="004C2881"/>
    <w:rsid w:val="004C2A4E"/>
    <w:rsid w:val="004C2C1C"/>
    <w:rsid w:val="004C3F69"/>
    <w:rsid w:val="004C43EB"/>
    <w:rsid w:val="004C465E"/>
    <w:rsid w:val="004C4A5A"/>
    <w:rsid w:val="004C4AFE"/>
    <w:rsid w:val="004C5595"/>
    <w:rsid w:val="004C6D39"/>
    <w:rsid w:val="004D014F"/>
    <w:rsid w:val="004D07DB"/>
    <w:rsid w:val="004D0E2C"/>
    <w:rsid w:val="004D1F78"/>
    <w:rsid w:val="004D2CB9"/>
    <w:rsid w:val="004D5B1B"/>
    <w:rsid w:val="004D6813"/>
    <w:rsid w:val="004D7597"/>
    <w:rsid w:val="004D7867"/>
    <w:rsid w:val="004D7897"/>
    <w:rsid w:val="004E00AB"/>
    <w:rsid w:val="004E1AD5"/>
    <w:rsid w:val="004E1B75"/>
    <w:rsid w:val="004E3019"/>
    <w:rsid w:val="004E37D6"/>
    <w:rsid w:val="004E37E9"/>
    <w:rsid w:val="004E4ABB"/>
    <w:rsid w:val="004E5738"/>
    <w:rsid w:val="004E7530"/>
    <w:rsid w:val="004E79CD"/>
    <w:rsid w:val="004E7C20"/>
    <w:rsid w:val="004F2B51"/>
    <w:rsid w:val="004F3397"/>
    <w:rsid w:val="004F3D53"/>
    <w:rsid w:val="004F3F9F"/>
    <w:rsid w:val="004F4692"/>
    <w:rsid w:val="004F5F76"/>
    <w:rsid w:val="004F6013"/>
    <w:rsid w:val="004F68A9"/>
    <w:rsid w:val="00500D8F"/>
    <w:rsid w:val="00501DFB"/>
    <w:rsid w:val="00502C2B"/>
    <w:rsid w:val="00503B34"/>
    <w:rsid w:val="00504667"/>
    <w:rsid w:val="005056F4"/>
    <w:rsid w:val="00505E68"/>
    <w:rsid w:val="00506028"/>
    <w:rsid w:val="00506220"/>
    <w:rsid w:val="00507B6B"/>
    <w:rsid w:val="00511C3F"/>
    <w:rsid w:val="00511CEB"/>
    <w:rsid w:val="00512149"/>
    <w:rsid w:val="0051270C"/>
    <w:rsid w:val="00513043"/>
    <w:rsid w:val="0051459B"/>
    <w:rsid w:val="005147E2"/>
    <w:rsid w:val="00514DD7"/>
    <w:rsid w:val="005154D7"/>
    <w:rsid w:val="00515706"/>
    <w:rsid w:val="00515C04"/>
    <w:rsid w:val="00517FBB"/>
    <w:rsid w:val="0052055D"/>
    <w:rsid w:val="005212B1"/>
    <w:rsid w:val="00521331"/>
    <w:rsid w:val="00522163"/>
    <w:rsid w:val="005234E4"/>
    <w:rsid w:val="00523695"/>
    <w:rsid w:val="00524751"/>
    <w:rsid w:val="00525855"/>
    <w:rsid w:val="0052755A"/>
    <w:rsid w:val="00527A13"/>
    <w:rsid w:val="00530D0A"/>
    <w:rsid w:val="00531C98"/>
    <w:rsid w:val="00533845"/>
    <w:rsid w:val="00534EF5"/>
    <w:rsid w:val="00535B14"/>
    <w:rsid w:val="00536990"/>
    <w:rsid w:val="00536F46"/>
    <w:rsid w:val="00540ED9"/>
    <w:rsid w:val="00541630"/>
    <w:rsid w:val="005421B6"/>
    <w:rsid w:val="005421B9"/>
    <w:rsid w:val="0054229B"/>
    <w:rsid w:val="0054254F"/>
    <w:rsid w:val="00543098"/>
    <w:rsid w:val="0054383D"/>
    <w:rsid w:val="005456A4"/>
    <w:rsid w:val="00545862"/>
    <w:rsid w:val="0054632E"/>
    <w:rsid w:val="005473E7"/>
    <w:rsid w:val="00550437"/>
    <w:rsid w:val="00551721"/>
    <w:rsid w:val="00551D96"/>
    <w:rsid w:val="00553314"/>
    <w:rsid w:val="005540B9"/>
    <w:rsid w:val="005541C3"/>
    <w:rsid w:val="005548BD"/>
    <w:rsid w:val="00554E84"/>
    <w:rsid w:val="00555582"/>
    <w:rsid w:val="00555707"/>
    <w:rsid w:val="005557A1"/>
    <w:rsid w:val="00556789"/>
    <w:rsid w:val="005568EE"/>
    <w:rsid w:val="00556A19"/>
    <w:rsid w:val="00556FA6"/>
    <w:rsid w:val="00557784"/>
    <w:rsid w:val="00560744"/>
    <w:rsid w:val="00560C9E"/>
    <w:rsid w:val="0056168A"/>
    <w:rsid w:val="00562116"/>
    <w:rsid w:val="0056303D"/>
    <w:rsid w:val="00564B00"/>
    <w:rsid w:val="00564FCF"/>
    <w:rsid w:val="00565F33"/>
    <w:rsid w:val="0056678A"/>
    <w:rsid w:val="00567885"/>
    <w:rsid w:val="00570845"/>
    <w:rsid w:val="00570F82"/>
    <w:rsid w:val="005715E6"/>
    <w:rsid w:val="00572022"/>
    <w:rsid w:val="0057205D"/>
    <w:rsid w:val="005727D4"/>
    <w:rsid w:val="00572AEC"/>
    <w:rsid w:val="00572B38"/>
    <w:rsid w:val="005730EE"/>
    <w:rsid w:val="005746A0"/>
    <w:rsid w:val="00574786"/>
    <w:rsid w:val="005749A7"/>
    <w:rsid w:val="00574C62"/>
    <w:rsid w:val="00574FA8"/>
    <w:rsid w:val="0057502B"/>
    <w:rsid w:val="005755A2"/>
    <w:rsid w:val="005759D8"/>
    <w:rsid w:val="00576503"/>
    <w:rsid w:val="00577339"/>
    <w:rsid w:val="00580558"/>
    <w:rsid w:val="00581162"/>
    <w:rsid w:val="00581270"/>
    <w:rsid w:val="00581432"/>
    <w:rsid w:val="00582808"/>
    <w:rsid w:val="0058375A"/>
    <w:rsid w:val="00584D91"/>
    <w:rsid w:val="00585F96"/>
    <w:rsid w:val="00586566"/>
    <w:rsid w:val="0059023B"/>
    <w:rsid w:val="00590345"/>
    <w:rsid w:val="00592472"/>
    <w:rsid w:val="00592B8E"/>
    <w:rsid w:val="00593B92"/>
    <w:rsid w:val="00593E48"/>
    <w:rsid w:val="0059541B"/>
    <w:rsid w:val="00595890"/>
    <w:rsid w:val="00595DFB"/>
    <w:rsid w:val="005968B7"/>
    <w:rsid w:val="00597E7E"/>
    <w:rsid w:val="005A0203"/>
    <w:rsid w:val="005A0358"/>
    <w:rsid w:val="005A456B"/>
    <w:rsid w:val="005A4B47"/>
    <w:rsid w:val="005A5899"/>
    <w:rsid w:val="005A5968"/>
    <w:rsid w:val="005A64CD"/>
    <w:rsid w:val="005A6E26"/>
    <w:rsid w:val="005A7100"/>
    <w:rsid w:val="005B01E1"/>
    <w:rsid w:val="005B073D"/>
    <w:rsid w:val="005B0C40"/>
    <w:rsid w:val="005B10BB"/>
    <w:rsid w:val="005B121C"/>
    <w:rsid w:val="005B143B"/>
    <w:rsid w:val="005B1B69"/>
    <w:rsid w:val="005B2AF4"/>
    <w:rsid w:val="005B2CE0"/>
    <w:rsid w:val="005B2F32"/>
    <w:rsid w:val="005B4A53"/>
    <w:rsid w:val="005B4AA4"/>
    <w:rsid w:val="005B6123"/>
    <w:rsid w:val="005B6ADF"/>
    <w:rsid w:val="005B7AA5"/>
    <w:rsid w:val="005C0F88"/>
    <w:rsid w:val="005C1D60"/>
    <w:rsid w:val="005C2152"/>
    <w:rsid w:val="005C23C5"/>
    <w:rsid w:val="005C4E2D"/>
    <w:rsid w:val="005C5317"/>
    <w:rsid w:val="005C544F"/>
    <w:rsid w:val="005C5726"/>
    <w:rsid w:val="005C68D5"/>
    <w:rsid w:val="005C78B3"/>
    <w:rsid w:val="005D106F"/>
    <w:rsid w:val="005D1725"/>
    <w:rsid w:val="005D18B6"/>
    <w:rsid w:val="005D1C88"/>
    <w:rsid w:val="005D244C"/>
    <w:rsid w:val="005D2CAC"/>
    <w:rsid w:val="005D3DEE"/>
    <w:rsid w:val="005D3EE2"/>
    <w:rsid w:val="005D4977"/>
    <w:rsid w:val="005D4D8A"/>
    <w:rsid w:val="005D650E"/>
    <w:rsid w:val="005D7578"/>
    <w:rsid w:val="005E0FE9"/>
    <w:rsid w:val="005E1132"/>
    <w:rsid w:val="005E173B"/>
    <w:rsid w:val="005E2FA8"/>
    <w:rsid w:val="005E627E"/>
    <w:rsid w:val="005E685D"/>
    <w:rsid w:val="005E6A79"/>
    <w:rsid w:val="005F1430"/>
    <w:rsid w:val="005F2C82"/>
    <w:rsid w:val="005F383A"/>
    <w:rsid w:val="005F512B"/>
    <w:rsid w:val="005F5711"/>
    <w:rsid w:val="005F57DC"/>
    <w:rsid w:val="00600132"/>
    <w:rsid w:val="006007D6"/>
    <w:rsid w:val="00601201"/>
    <w:rsid w:val="0060137D"/>
    <w:rsid w:val="006017BB"/>
    <w:rsid w:val="00602F2F"/>
    <w:rsid w:val="00603A61"/>
    <w:rsid w:val="00603B17"/>
    <w:rsid w:val="006045C5"/>
    <w:rsid w:val="00605C51"/>
    <w:rsid w:val="00607355"/>
    <w:rsid w:val="00611B0E"/>
    <w:rsid w:val="00612914"/>
    <w:rsid w:val="00612FE3"/>
    <w:rsid w:val="00613EF1"/>
    <w:rsid w:val="00614DEA"/>
    <w:rsid w:val="0061544F"/>
    <w:rsid w:val="00617813"/>
    <w:rsid w:val="00617EAE"/>
    <w:rsid w:val="006200EC"/>
    <w:rsid w:val="00621791"/>
    <w:rsid w:val="00621CE5"/>
    <w:rsid w:val="00622ACC"/>
    <w:rsid w:val="00622D42"/>
    <w:rsid w:val="00623154"/>
    <w:rsid w:val="00623AE2"/>
    <w:rsid w:val="00624C32"/>
    <w:rsid w:val="00624CE3"/>
    <w:rsid w:val="006268EA"/>
    <w:rsid w:val="00626EFE"/>
    <w:rsid w:val="006303F8"/>
    <w:rsid w:val="00630A55"/>
    <w:rsid w:val="00631007"/>
    <w:rsid w:val="0063122B"/>
    <w:rsid w:val="00633A90"/>
    <w:rsid w:val="0063422A"/>
    <w:rsid w:val="006343E1"/>
    <w:rsid w:val="00634A76"/>
    <w:rsid w:val="00635F13"/>
    <w:rsid w:val="006364A4"/>
    <w:rsid w:val="00636C40"/>
    <w:rsid w:val="00636F5B"/>
    <w:rsid w:val="0063757E"/>
    <w:rsid w:val="00640263"/>
    <w:rsid w:val="00640B54"/>
    <w:rsid w:val="00640EE7"/>
    <w:rsid w:val="00641585"/>
    <w:rsid w:val="0064167F"/>
    <w:rsid w:val="006419D0"/>
    <w:rsid w:val="006419FF"/>
    <w:rsid w:val="006427FC"/>
    <w:rsid w:val="0064310B"/>
    <w:rsid w:val="0064331E"/>
    <w:rsid w:val="00643D50"/>
    <w:rsid w:val="00643EA4"/>
    <w:rsid w:val="00644254"/>
    <w:rsid w:val="006446A6"/>
    <w:rsid w:val="006450C2"/>
    <w:rsid w:val="00645213"/>
    <w:rsid w:val="00645C03"/>
    <w:rsid w:val="00646424"/>
    <w:rsid w:val="00646938"/>
    <w:rsid w:val="00650C8D"/>
    <w:rsid w:val="00652215"/>
    <w:rsid w:val="006526A1"/>
    <w:rsid w:val="00653354"/>
    <w:rsid w:val="00653419"/>
    <w:rsid w:val="00653845"/>
    <w:rsid w:val="00653E91"/>
    <w:rsid w:val="00653EC5"/>
    <w:rsid w:val="0065441B"/>
    <w:rsid w:val="006559AC"/>
    <w:rsid w:val="00656818"/>
    <w:rsid w:val="00656B85"/>
    <w:rsid w:val="00656CA5"/>
    <w:rsid w:val="00656CBC"/>
    <w:rsid w:val="00656EA7"/>
    <w:rsid w:val="0065733C"/>
    <w:rsid w:val="00657610"/>
    <w:rsid w:val="00657C1F"/>
    <w:rsid w:val="006605C7"/>
    <w:rsid w:val="0066117F"/>
    <w:rsid w:val="00661695"/>
    <w:rsid w:val="00662DF2"/>
    <w:rsid w:val="00664844"/>
    <w:rsid w:val="00664DD3"/>
    <w:rsid w:val="00665CEB"/>
    <w:rsid w:val="00665F03"/>
    <w:rsid w:val="00666E06"/>
    <w:rsid w:val="00666F89"/>
    <w:rsid w:val="00670776"/>
    <w:rsid w:val="00670D7F"/>
    <w:rsid w:val="00672058"/>
    <w:rsid w:val="006721D7"/>
    <w:rsid w:val="006722DB"/>
    <w:rsid w:val="006726FB"/>
    <w:rsid w:val="00673220"/>
    <w:rsid w:val="00673AA7"/>
    <w:rsid w:val="00673F52"/>
    <w:rsid w:val="006744A0"/>
    <w:rsid w:val="00674E83"/>
    <w:rsid w:val="00675F2D"/>
    <w:rsid w:val="006763C5"/>
    <w:rsid w:val="0067660E"/>
    <w:rsid w:val="006771FC"/>
    <w:rsid w:val="0067773F"/>
    <w:rsid w:val="00677BB8"/>
    <w:rsid w:val="00680B0D"/>
    <w:rsid w:val="00680CD5"/>
    <w:rsid w:val="00681332"/>
    <w:rsid w:val="00681E0E"/>
    <w:rsid w:val="00682A99"/>
    <w:rsid w:val="00683AEF"/>
    <w:rsid w:val="0068418D"/>
    <w:rsid w:val="0068450E"/>
    <w:rsid w:val="00685F16"/>
    <w:rsid w:val="00686007"/>
    <w:rsid w:val="0068626A"/>
    <w:rsid w:val="006865A9"/>
    <w:rsid w:val="0068678B"/>
    <w:rsid w:val="00686D7C"/>
    <w:rsid w:val="0068746E"/>
    <w:rsid w:val="00687949"/>
    <w:rsid w:val="00687FC1"/>
    <w:rsid w:val="00690AB6"/>
    <w:rsid w:val="006914FB"/>
    <w:rsid w:val="00692632"/>
    <w:rsid w:val="00693223"/>
    <w:rsid w:val="0069413C"/>
    <w:rsid w:val="00694C8F"/>
    <w:rsid w:val="00695DB2"/>
    <w:rsid w:val="0069680F"/>
    <w:rsid w:val="00696EFF"/>
    <w:rsid w:val="00697672"/>
    <w:rsid w:val="006A0071"/>
    <w:rsid w:val="006A14BD"/>
    <w:rsid w:val="006A35B8"/>
    <w:rsid w:val="006A4472"/>
    <w:rsid w:val="006A4E3A"/>
    <w:rsid w:val="006A4F15"/>
    <w:rsid w:val="006A5026"/>
    <w:rsid w:val="006A5088"/>
    <w:rsid w:val="006A53EF"/>
    <w:rsid w:val="006A5E10"/>
    <w:rsid w:val="006A60F3"/>
    <w:rsid w:val="006A64E5"/>
    <w:rsid w:val="006A76E2"/>
    <w:rsid w:val="006B0D61"/>
    <w:rsid w:val="006B1174"/>
    <w:rsid w:val="006B1587"/>
    <w:rsid w:val="006B1E1F"/>
    <w:rsid w:val="006B2120"/>
    <w:rsid w:val="006B2CDB"/>
    <w:rsid w:val="006B2FB5"/>
    <w:rsid w:val="006B3CA6"/>
    <w:rsid w:val="006B3DE2"/>
    <w:rsid w:val="006B3EFF"/>
    <w:rsid w:val="006B3F0A"/>
    <w:rsid w:val="006B3FEE"/>
    <w:rsid w:val="006B669A"/>
    <w:rsid w:val="006B6C1F"/>
    <w:rsid w:val="006B7013"/>
    <w:rsid w:val="006B7639"/>
    <w:rsid w:val="006C0069"/>
    <w:rsid w:val="006C0373"/>
    <w:rsid w:val="006C19B4"/>
    <w:rsid w:val="006C21D2"/>
    <w:rsid w:val="006C2585"/>
    <w:rsid w:val="006C2AAE"/>
    <w:rsid w:val="006C45DA"/>
    <w:rsid w:val="006C50D0"/>
    <w:rsid w:val="006C5FC8"/>
    <w:rsid w:val="006C7BBD"/>
    <w:rsid w:val="006C7DDE"/>
    <w:rsid w:val="006D0547"/>
    <w:rsid w:val="006D1A86"/>
    <w:rsid w:val="006D29DE"/>
    <w:rsid w:val="006D3298"/>
    <w:rsid w:val="006D336B"/>
    <w:rsid w:val="006D3A6C"/>
    <w:rsid w:val="006D3EC5"/>
    <w:rsid w:val="006D45E1"/>
    <w:rsid w:val="006D4755"/>
    <w:rsid w:val="006D5D9A"/>
    <w:rsid w:val="006D6230"/>
    <w:rsid w:val="006D7A15"/>
    <w:rsid w:val="006E0234"/>
    <w:rsid w:val="006E03BE"/>
    <w:rsid w:val="006E0628"/>
    <w:rsid w:val="006E0D6B"/>
    <w:rsid w:val="006E20EE"/>
    <w:rsid w:val="006E333F"/>
    <w:rsid w:val="006E52DA"/>
    <w:rsid w:val="006E6892"/>
    <w:rsid w:val="006E6F24"/>
    <w:rsid w:val="006E719B"/>
    <w:rsid w:val="006E7387"/>
    <w:rsid w:val="006E7A83"/>
    <w:rsid w:val="006F13BE"/>
    <w:rsid w:val="006F19AE"/>
    <w:rsid w:val="006F291D"/>
    <w:rsid w:val="006F45D6"/>
    <w:rsid w:val="006F507E"/>
    <w:rsid w:val="006F535A"/>
    <w:rsid w:val="006F55BB"/>
    <w:rsid w:val="006F75C1"/>
    <w:rsid w:val="00700CA2"/>
    <w:rsid w:val="00701E2C"/>
    <w:rsid w:val="0070230F"/>
    <w:rsid w:val="00702DFD"/>
    <w:rsid w:val="007044DA"/>
    <w:rsid w:val="00704D5E"/>
    <w:rsid w:val="0070523D"/>
    <w:rsid w:val="00705713"/>
    <w:rsid w:val="00706882"/>
    <w:rsid w:val="00707BDE"/>
    <w:rsid w:val="00707DCB"/>
    <w:rsid w:val="00710358"/>
    <w:rsid w:val="00710816"/>
    <w:rsid w:val="007109EB"/>
    <w:rsid w:val="00710E8D"/>
    <w:rsid w:val="0071114E"/>
    <w:rsid w:val="00711521"/>
    <w:rsid w:val="00712DA1"/>
    <w:rsid w:val="007137F3"/>
    <w:rsid w:val="00713B2C"/>
    <w:rsid w:val="00713DE8"/>
    <w:rsid w:val="00713FE4"/>
    <w:rsid w:val="007145F2"/>
    <w:rsid w:val="00714795"/>
    <w:rsid w:val="00715B84"/>
    <w:rsid w:val="00715FAC"/>
    <w:rsid w:val="00716720"/>
    <w:rsid w:val="00717D11"/>
    <w:rsid w:val="00720097"/>
    <w:rsid w:val="00721752"/>
    <w:rsid w:val="00721C3B"/>
    <w:rsid w:val="00722800"/>
    <w:rsid w:val="00722A98"/>
    <w:rsid w:val="00723AD0"/>
    <w:rsid w:val="00724E7D"/>
    <w:rsid w:val="00727B39"/>
    <w:rsid w:val="00730693"/>
    <w:rsid w:val="007319AA"/>
    <w:rsid w:val="007321CD"/>
    <w:rsid w:val="00732F6F"/>
    <w:rsid w:val="00733524"/>
    <w:rsid w:val="00733C28"/>
    <w:rsid w:val="00734F11"/>
    <w:rsid w:val="0073560E"/>
    <w:rsid w:val="007357B6"/>
    <w:rsid w:val="0073585F"/>
    <w:rsid w:val="00735911"/>
    <w:rsid w:val="00735F67"/>
    <w:rsid w:val="007364C7"/>
    <w:rsid w:val="007379D6"/>
    <w:rsid w:val="00740F76"/>
    <w:rsid w:val="00742C51"/>
    <w:rsid w:val="00742FDD"/>
    <w:rsid w:val="00743D5B"/>
    <w:rsid w:val="00744650"/>
    <w:rsid w:val="007454B7"/>
    <w:rsid w:val="0075020C"/>
    <w:rsid w:val="00751B66"/>
    <w:rsid w:val="00752044"/>
    <w:rsid w:val="00752565"/>
    <w:rsid w:val="00752662"/>
    <w:rsid w:val="00752B35"/>
    <w:rsid w:val="0075389C"/>
    <w:rsid w:val="007545DD"/>
    <w:rsid w:val="007558F7"/>
    <w:rsid w:val="007560F0"/>
    <w:rsid w:val="0075610E"/>
    <w:rsid w:val="007565E0"/>
    <w:rsid w:val="00756B2D"/>
    <w:rsid w:val="00756F4D"/>
    <w:rsid w:val="00757C4D"/>
    <w:rsid w:val="00757E17"/>
    <w:rsid w:val="00760D71"/>
    <w:rsid w:val="00760F9F"/>
    <w:rsid w:val="00761BCE"/>
    <w:rsid w:val="00763141"/>
    <w:rsid w:val="007648BF"/>
    <w:rsid w:val="007652CA"/>
    <w:rsid w:val="00765528"/>
    <w:rsid w:val="007656DE"/>
    <w:rsid w:val="00765726"/>
    <w:rsid w:val="007667EC"/>
    <w:rsid w:val="00766FF7"/>
    <w:rsid w:val="00770756"/>
    <w:rsid w:val="00771460"/>
    <w:rsid w:val="00771DF1"/>
    <w:rsid w:val="0077212E"/>
    <w:rsid w:val="00773135"/>
    <w:rsid w:val="0077566B"/>
    <w:rsid w:val="00775DA1"/>
    <w:rsid w:val="00776EED"/>
    <w:rsid w:val="007808DA"/>
    <w:rsid w:val="007812D1"/>
    <w:rsid w:val="00781671"/>
    <w:rsid w:val="007817EB"/>
    <w:rsid w:val="00781D2C"/>
    <w:rsid w:val="00781F9D"/>
    <w:rsid w:val="00782B61"/>
    <w:rsid w:val="00784F9A"/>
    <w:rsid w:val="0078572B"/>
    <w:rsid w:val="00785DCD"/>
    <w:rsid w:val="007875BB"/>
    <w:rsid w:val="00787D01"/>
    <w:rsid w:val="0079058D"/>
    <w:rsid w:val="00790A31"/>
    <w:rsid w:val="007912F8"/>
    <w:rsid w:val="0079215A"/>
    <w:rsid w:val="00792BFC"/>
    <w:rsid w:val="00792C43"/>
    <w:rsid w:val="007952DD"/>
    <w:rsid w:val="00797404"/>
    <w:rsid w:val="00797791"/>
    <w:rsid w:val="00797847"/>
    <w:rsid w:val="00797FFD"/>
    <w:rsid w:val="007A01EB"/>
    <w:rsid w:val="007A0784"/>
    <w:rsid w:val="007A122F"/>
    <w:rsid w:val="007A1387"/>
    <w:rsid w:val="007A1919"/>
    <w:rsid w:val="007A19F4"/>
    <w:rsid w:val="007A21B4"/>
    <w:rsid w:val="007A441C"/>
    <w:rsid w:val="007A5FB2"/>
    <w:rsid w:val="007A6598"/>
    <w:rsid w:val="007A7C8B"/>
    <w:rsid w:val="007B2107"/>
    <w:rsid w:val="007B2A22"/>
    <w:rsid w:val="007B2A5C"/>
    <w:rsid w:val="007B2BF0"/>
    <w:rsid w:val="007B2C3C"/>
    <w:rsid w:val="007B5209"/>
    <w:rsid w:val="007B5C03"/>
    <w:rsid w:val="007B5F28"/>
    <w:rsid w:val="007B6C21"/>
    <w:rsid w:val="007C0858"/>
    <w:rsid w:val="007C0E17"/>
    <w:rsid w:val="007C0F62"/>
    <w:rsid w:val="007C2E69"/>
    <w:rsid w:val="007C316D"/>
    <w:rsid w:val="007C4095"/>
    <w:rsid w:val="007C4099"/>
    <w:rsid w:val="007C4A52"/>
    <w:rsid w:val="007C57CD"/>
    <w:rsid w:val="007C782F"/>
    <w:rsid w:val="007D021B"/>
    <w:rsid w:val="007D03DA"/>
    <w:rsid w:val="007D132E"/>
    <w:rsid w:val="007D1DEB"/>
    <w:rsid w:val="007D28CF"/>
    <w:rsid w:val="007D28F1"/>
    <w:rsid w:val="007D2FD6"/>
    <w:rsid w:val="007D318B"/>
    <w:rsid w:val="007D3BCC"/>
    <w:rsid w:val="007D4607"/>
    <w:rsid w:val="007D4B95"/>
    <w:rsid w:val="007D4C79"/>
    <w:rsid w:val="007D4F4F"/>
    <w:rsid w:val="007D5722"/>
    <w:rsid w:val="007D703B"/>
    <w:rsid w:val="007D732E"/>
    <w:rsid w:val="007D7B79"/>
    <w:rsid w:val="007E0B71"/>
    <w:rsid w:val="007E1121"/>
    <w:rsid w:val="007E21EC"/>
    <w:rsid w:val="007E263B"/>
    <w:rsid w:val="007E2AE3"/>
    <w:rsid w:val="007E2BDE"/>
    <w:rsid w:val="007E32B0"/>
    <w:rsid w:val="007E4827"/>
    <w:rsid w:val="007E492B"/>
    <w:rsid w:val="007E5047"/>
    <w:rsid w:val="007E63FA"/>
    <w:rsid w:val="007E7574"/>
    <w:rsid w:val="007F08D4"/>
    <w:rsid w:val="007F1156"/>
    <w:rsid w:val="007F1B40"/>
    <w:rsid w:val="007F1EA6"/>
    <w:rsid w:val="007F1F1A"/>
    <w:rsid w:val="007F2A84"/>
    <w:rsid w:val="007F2B5D"/>
    <w:rsid w:val="007F3581"/>
    <w:rsid w:val="007F3A28"/>
    <w:rsid w:val="007F4514"/>
    <w:rsid w:val="007F6644"/>
    <w:rsid w:val="007F72A8"/>
    <w:rsid w:val="007F779E"/>
    <w:rsid w:val="007F7C4B"/>
    <w:rsid w:val="0080048D"/>
    <w:rsid w:val="0080180A"/>
    <w:rsid w:val="00801900"/>
    <w:rsid w:val="00801DF0"/>
    <w:rsid w:val="00801E7A"/>
    <w:rsid w:val="00802B33"/>
    <w:rsid w:val="0080447C"/>
    <w:rsid w:val="00804872"/>
    <w:rsid w:val="00804E4E"/>
    <w:rsid w:val="00805AF2"/>
    <w:rsid w:val="008061A5"/>
    <w:rsid w:val="00806BF8"/>
    <w:rsid w:val="008100A7"/>
    <w:rsid w:val="0081042F"/>
    <w:rsid w:val="0081067C"/>
    <w:rsid w:val="00810B42"/>
    <w:rsid w:val="00810E47"/>
    <w:rsid w:val="008112BF"/>
    <w:rsid w:val="00811E7B"/>
    <w:rsid w:val="008134E4"/>
    <w:rsid w:val="0081374A"/>
    <w:rsid w:val="00814750"/>
    <w:rsid w:val="008151A4"/>
    <w:rsid w:val="00815C41"/>
    <w:rsid w:val="008164E0"/>
    <w:rsid w:val="00817C9E"/>
    <w:rsid w:val="00817F1B"/>
    <w:rsid w:val="00820CDF"/>
    <w:rsid w:val="0082170C"/>
    <w:rsid w:val="00821895"/>
    <w:rsid w:val="0082192C"/>
    <w:rsid w:val="00822D82"/>
    <w:rsid w:val="0082323A"/>
    <w:rsid w:val="0082335B"/>
    <w:rsid w:val="00823656"/>
    <w:rsid w:val="00823BFB"/>
    <w:rsid w:val="00823DA8"/>
    <w:rsid w:val="008249B3"/>
    <w:rsid w:val="00825205"/>
    <w:rsid w:val="00825B27"/>
    <w:rsid w:val="00825EF0"/>
    <w:rsid w:val="00826192"/>
    <w:rsid w:val="00826CA8"/>
    <w:rsid w:val="00831928"/>
    <w:rsid w:val="00832C90"/>
    <w:rsid w:val="00832F8E"/>
    <w:rsid w:val="00833D31"/>
    <w:rsid w:val="00834C16"/>
    <w:rsid w:val="00835419"/>
    <w:rsid w:val="00835B35"/>
    <w:rsid w:val="008361C3"/>
    <w:rsid w:val="00837E60"/>
    <w:rsid w:val="0084007F"/>
    <w:rsid w:val="00841D0C"/>
    <w:rsid w:val="00841E0F"/>
    <w:rsid w:val="008422CD"/>
    <w:rsid w:val="00842411"/>
    <w:rsid w:val="00842F1F"/>
    <w:rsid w:val="00843CC2"/>
    <w:rsid w:val="00844751"/>
    <w:rsid w:val="008447F2"/>
    <w:rsid w:val="0084592A"/>
    <w:rsid w:val="00845972"/>
    <w:rsid w:val="00846370"/>
    <w:rsid w:val="00847124"/>
    <w:rsid w:val="008509D2"/>
    <w:rsid w:val="00850CA6"/>
    <w:rsid w:val="00850CDB"/>
    <w:rsid w:val="00850D9A"/>
    <w:rsid w:val="00851089"/>
    <w:rsid w:val="00851140"/>
    <w:rsid w:val="00851718"/>
    <w:rsid w:val="008530B9"/>
    <w:rsid w:val="00854D50"/>
    <w:rsid w:val="00855289"/>
    <w:rsid w:val="008575EC"/>
    <w:rsid w:val="00860888"/>
    <w:rsid w:val="008609BA"/>
    <w:rsid w:val="0086170A"/>
    <w:rsid w:val="00861B14"/>
    <w:rsid w:val="008628F7"/>
    <w:rsid w:val="00862C86"/>
    <w:rsid w:val="0086329C"/>
    <w:rsid w:val="0086372D"/>
    <w:rsid w:val="00863B70"/>
    <w:rsid w:val="00864C89"/>
    <w:rsid w:val="008651D5"/>
    <w:rsid w:val="0086681C"/>
    <w:rsid w:val="00867D21"/>
    <w:rsid w:val="00870D44"/>
    <w:rsid w:val="0087292C"/>
    <w:rsid w:val="0087453A"/>
    <w:rsid w:val="00874B9F"/>
    <w:rsid w:val="00874EED"/>
    <w:rsid w:val="0087514B"/>
    <w:rsid w:val="008751D7"/>
    <w:rsid w:val="00875A1F"/>
    <w:rsid w:val="00875B68"/>
    <w:rsid w:val="00875DE7"/>
    <w:rsid w:val="008764D5"/>
    <w:rsid w:val="00877171"/>
    <w:rsid w:val="00877E4A"/>
    <w:rsid w:val="0088309F"/>
    <w:rsid w:val="008832C4"/>
    <w:rsid w:val="00883458"/>
    <w:rsid w:val="00883CA7"/>
    <w:rsid w:val="00884187"/>
    <w:rsid w:val="00885423"/>
    <w:rsid w:val="00885691"/>
    <w:rsid w:val="0088649A"/>
    <w:rsid w:val="00886EA7"/>
    <w:rsid w:val="00890451"/>
    <w:rsid w:val="00890606"/>
    <w:rsid w:val="00890A41"/>
    <w:rsid w:val="00892E13"/>
    <w:rsid w:val="00895AAA"/>
    <w:rsid w:val="00896E66"/>
    <w:rsid w:val="008974D5"/>
    <w:rsid w:val="00897FD3"/>
    <w:rsid w:val="008A0962"/>
    <w:rsid w:val="008A1044"/>
    <w:rsid w:val="008A12DE"/>
    <w:rsid w:val="008A2394"/>
    <w:rsid w:val="008A264A"/>
    <w:rsid w:val="008A2E52"/>
    <w:rsid w:val="008A3670"/>
    <w:rsid w:val="008A3D92"/>
    <w:rsid w:val="008A4E49"/>
    <w:rsid w:val="008A4E9F"/>
    <w:rsid w:val="008A5924"/>
    <w:rsid w:val="008A652A"/>
    <w:rsid w:val="008A6795"/>
    <w:rsid w:val="008A6BF2"/>
    <w:rsid w:val="008A7545"/>
    <w:rsid w:val="008A762B"/>
    <w:rsid w:val="008A77D4"/>
    <w:rsid w:val="008B1824"/>
    <w:rsid w:val="008B1DDD"/>
    <w:rsid w:val="008B2B87"/>
    <w:rsid w:val="008B2F47"/>
    <w:rsid w:val="008B3998"/>
    <w:rsid w:val="008B477D"/>
    <w:rsid w:val="008B5597"/>
    <w:rsid w:val="008B67B3"/>
    <w:rsid w:val="008B7445"/>
    <w:rsid w:val="008B75DB"/>
    <w:rsid w:val="008C0C96"/>
    <w:rsid w:val="008C10FA"/>
    <w:rsid w:val="008C1926"/>
    <w:rsid w:val="008C2C5E"/>
    <w:rsid w:val="008C3050"/>
    <w:rsid w:val="008C432F"/>
    <w:rsid w:val="008C4AF9"/>
    <w:rsid w:val="008C5493"/>
    <w:rsid w:val="008C59F5"/>
    <w:rsid w:val="008C5A12"/>
    <w:rsid w:val="008C5DA9"/>
    <w:rsid w:val="008C79D1"/>
    <w:rsid w:val="008D228A"/>
    <w:rsid w:val="008D35AB"/>
    <w:rsid w:val="008D5674"/>
    <w:rsid w:val="008D69E8"/>
    <w:rsid w:val="008D7F14"/>
    <w:rsid w:val="008E007A"/>
    <w:rsid w:val="008E0428"/>
    <w:rsid w:val="008E0DAE"/>
    <w:rsid w:val="008E1297"/>
    <w:rsid w:val="008E181F"/>
    <w:rsid w:val="008E2128"/>
    <w:rsid w:val="008E2D79"/>
    <w:rsid w:val="008E31E6"/>
    <w:rsid w:val="008E3447"/>
    <w:rsid w:val="008E3D00"/>
    <w:rsid w:val="008E4E6D"/>
    <w:rsid w:val="008E4ED4"/>
    <w:rsid w:val="008E593B"/>
    <w:rsid w:val="008E5A3F"/>
    <w:rsid w:val="008E60A1"/>
    <w:rsid w:val="008E6C07"/>
    <w:rsid w:val="008F0CB7"/>
    <w:rsid w:val="008F1146"/>
    <w:rsid w:val="008F2B3E"/>
    <w:rsid w:val="008F32EF"/>
    <w:rsid w:val="008F387F"/>
    <w:rsid w:val="008F3F39"/>
    <w:rsid w:val="008F4E95"/>
    <w:rsid w:val="008F6177"/>
    <w:rsid w:val="008F70B4"/>
    <w:rsid w:val="008F738A"/>
    <w:rsid w:val="008F7EE4"/>
    <w:rsid w:val="009006B1"/>
    <w:rsid w:val="00901BEC"/>
    <w:rsid w:val="0090369A"/>
    <w:rsid w:val="00903AF4"/>
    <w:rsid w:val="009045B4"/>
    <w:rsid w:val="009048CA"/>
    <w:rsid w:val="0090571A"/>
    <w:rsid w:val="00906472"/>
    <w:rsid w:val="009072E8"/>
    <w:rsid w:val="00907682"/>
    <w:rsid w:val="00907FB0"/>
    <w:rsid w:val="00907FDA"/>
    <w:rsid w:val="00911EC3"/>
    <w:rsid w:val="00911F86"/>
    <w:rsid w:val="00912071"/>
    <w:rsid w:val="0091213A"/>
    <w:rsid w:val="009123EF"/>
    <w:rsid w:val="009125C8"/>
    <w:rsid w:val="009126B4"/>
    <w:rsid w:val="00912883"/>
    <w:rsid w:val="00912CDC"/>
    <w:rsid w:val="00912D24"/>
    <w:rsid w:val="009138E2"/>
    <w:rsid w:val="00914901"/>
    <w:rsid w:val="00914B80"/>
    <w:rsid w:val="00915966"/>
    <w:rsid w:val="00916CCF"/>
    <w:rsid w:val="00916CEF"/>
    <w:rsid w:val="00920A48"/>
    <w:rsid w:val="00921A8D"/>
    <w:rsid w:val="00922DF3"/>
    <w:rsid w:val="009239C5"/>
    <w:rsid w:val="009257DB"/>
    <w:rsid w:val="0092787E"/>
    <w:rsid w:val="00927B54"/>
    <w:rsid w:val="00934179"/>
    <w:rsid w:val="00934387"/>
    <w:rsid w:val="00934CE1"/>
    <w:rsid w:val="00937B91"/>
    <w:rsid w:val="009402B1"/>
    <w:rsid w:val="00940866"/>
    <w:rsid w:val="00942202"/>
    <w:rsid w:val="0094229E"/>
    <w:rsid w:val="009422B9"/>
    <w:rsid w:val="0094336C"/>
    <w:rsid w:val="009433DF"/>
    <w:rsid w:val="00943BA7"/>
    <w:rsid w:val="00943C64"/>
    <w:rsid w:val="00943D11"/>
    <w:rsid w:val="00944623"/>
    <w:rsid w:val="00944F7A"/>
    <w:rsid w:val="00947C31"/>
    <w:rsid w:val="009506EC"/>
    <w:rsid w:val="00951E0D"/>
    <w:rsid w:val="00951F80"/>
    <w:rsid w:val="00952C19"/>
    <w:rsid w:val="00952ECC"/>
    <w:rsid w:val="00952F6D"/>
    <w:rsid w:val="0095449B"/>
    <w:rsid w:val="00954E9D"/>
    <w:rsid w:val="00955292"/>
    <w:rsid w:val="00955488"/>
    <w:rsid w:val="009561E1"/>
    <w:rsid w:val="00956648"/>
    <w:rsid w:val="009566DF"/>
    <w:rsid w:val="00956BE0"/>
    <w:rsid w:val="00957066"/>
    <w:rsid w:val="009607D7"/>
    <w:rsid w:val="0096126B"/>
    <w:rsid w:val="00963C1F"/>
    <w:rsid w:val="00965014"/>
    <w:rsid w:val="009651E9"/>
    <w:rsid w:val="00965A66"/>
    <w:rsid w:val="00966443"/>
    <w:rsid w:val="009669AC"/>
    <w:rsid w:val="0096765E"/>
    <w:rsid w:val="00970CF7"/>
    <w:rsid w:val="0097184E"/>
    <w:rsid w:val="00971CF8"/>
    <w:rsid w:val="009725B4"/>
    <w:rsid w:val="0097520E"/>
    <w:rsid w:val="00975792"/>
    <w:rsid w:val="0097712B"/>
    <w:rsid w:val="00977BED"/>
    <w:rsid w:val="00977C9D"/>
    <w:rsid w:val="00982293"/>
    <w:rsid w:val="00982BCB"/>
    <w:rsid w:val="0098468C"/>
    <w:rsid w:val="009848F8"/>
    <w:rsid w:val="00984D40"/>
    <w:rsid w:val="00985226"/>
    <w:rsid w:val="0098570E"/>
    <w:rsid w:val="009863B1"/>
    <w:rsid w:val="00987488"/>
    <w:rsid w:val="00987B37"/>
    <w:rsid w:val="009904EA"/>
    <w:rsid w:val="009906A4"/>
    <w:rsid w:val="00991D8E"/>
    <w:rsid w:val="00992136"/>
    <w:rsid w:val="009953E1"/>
    <w:rsid w:val="00995A27"/>
    <w:rsid w:val="0099765A"/>
    <w:rsid w:val="009A04A8"/>
    <w:rsid w:val="009A0E6B"/>
    <w:rsid w:val="009A1AD8"/>
    <w:rsid w:val="009A1E74"/>
    <w:rsid w:val="009A2E6C"/>
    <w:rsid w:val="009A3A46"/>
    <w:rsid w:val="009A3B53"/>
    <w:rsid w:val="009A4137"/>
    <w:rsid w:val="009A527D"/>
    <w:rsid w:val="009A5B6B"/>
    <w:rsid w:val="009A690C"/>
    <w:rsid w:val="009A7369"/>
    <w:rsid w:val="009A7544"/>
    <w:rsid w:val="009B0A7B"/>
    <w:rsid w:val="009B2734"/>
    <w:rsid w:val="009B3E22"/>
    <w:rsid w:val="009B3EF7"/>
    <w:rsid w:val="009B42AA"/>
    <w:rsid w:val="009B4456"/>
    <w:rsid w:val="009B4D86"/>
    <w:rsid w:val="009B5142"/>
    <w:rsid w:val="009B5305"/>
    <w:rsid w:val="009B7177"/>
    <w:rsid w:val="009B7188"/>
    <w:rsid w:val="009B78CA"/>
    <w:rsid w:val="009C25C5"/>
    <w:rsid w:val="009C29D8"/>
    <w:rsid w:val="009C3139"/>
    <w:rsid w:val="009C449D"/>
    <w:rsid w:val="009C49B9"/>
    <w:rsid w:val="009C4B63"/>
    <w:rsid w:val="009C4F84"/>
    <w:rsid w:val="009C70D7"/>
    <w:rsid w:val="009C7705"/>
    <w:rsid w:val="009C7AD2"/>
    <w:rsid w:val="009C7DED"/>
    <w:rsid w:val="009C7F06"/>
    <w:rsid w:val="009D02B6"/>
    <w:rsid w:val="009D0F62"/>
    <w:rsid w:val="009D2615"/>
    <w:rsid w:val="009D2633"/>
    <w:rsid w:val="009D36EF"/>
    <w:rsid w:val="009D444C"/>
    <w:rsid w:val="009D4640"/>
    <w:rsid w:val="009D4889"/>
    <w:rsid w:val="009D6632"/>
    <w:rsid w:val="009D6D8F"/>
    <w:rsid w:val="009D75F6"/>
    <w:rsid w:val="009E025B"/>
    <w:rsid w:val="009E0463"/>
    <w:rsid w:val="009E053A"/>
    <w:rsid w:val="009E10FC"/>
    <w:rsid w:val="009E2F70"/>
    <w:rsid w:val="009E3028"/>
    <w:rsid w:val="009E3A47"/>
    <w:rsid w:val="009E3B48"/>
    <w:rsid w:val="009E3BF3"/>
    <w:rsid w:val="009E4020"/>
    <w:rsid w:val="009E46FC"/>
    <w:rsid w:val="009E58C7"/>
    <w:rsid w:val="009E7D7D"/>
    <w:rsid w:val="009F0333"/>
    <w:rsid w:val="009F1B0A"/>
    <w:rsid w:val="009F1D45"/>
    <w:rsid w:val="009F2063"/>
    <w:rsid w:val="009F20EB"/>
    <w:rsid w:val="009F2230"/>
    <w:rsid w:val="009F297E"/>
    <w:rsid w:val="009F2D95"/>
    <w:rsid w:val="009F3DDB"/>
    <w:rsid w:val="009F411E"/>
    <w:rsid w:val="009F51A5"/>
    <w:rsid w:val="009F52EB"/>
    <w:rsid w:val="009F5349"/>
    <w:rsid w:val="009F681B"/>
    <w:rsid w:val="009F68D4"/>
    <w:rsid w:val="009F6950"/>
    <w:rsid w:val="009F697B"/>
    <w:rsid w:val="009F6FFC"/>
    <w:rsid w:val="009F7206"/>
    <w:rsid w:val="00A00C4F"/>
    <w:rsid w:val="00A0103E"/>
    <w:rsid w:val="00A019D5"/>
    <w:rsid w:val="00A03770"/>
    <w:rsid w:val="00A05C48"/>
    <w:rsid w:val="00A05CFE"/>
    <w:rsid w:val="00A06121"/>
    <w:rsid w:val="00A0723C"/>
    <w:rsid w:val="00A0772D"/>
    <w:rsid w:val="00A07B3B"/>
    <w:rsid w:val="00A107FA"/>
    <w:rsid w:val="00A11B1F"/>
    <w:rsid w:val="00A11C7F"/>
    <w:rsid w:val="00A11DF0"/>
    <w:rsid w:val="00A12602"/>
    <w:rsid w:val="00A12CFF"/>
    <w:rsid w:val="00A1405D"/>
    <w:rsid w:val="00A14F28"/>
    <w:rsid w:val="00A15840"/>
    <w:rsid w:val="00A2076A"/>
    <w:rsid w:val="00A20B68"/>
    <w:rsid w:val="00A237C6"/>
    <w:rsid w:val="00A24190"/>
    <w:rsid w:val="00A248AC"/>
    <w:rsid w:val="00A25691"/>
    <w:rsid w:val="00A259C5"/>
    <w:rsid w:val="00A265E1"/>
    <w:rsid w:val="00A308E2"/>
    <w:rsid w:val="00A30FDA"/>
    <w:rsid w:val="00A31701"/>
    <w:rsid w:val="00A31739"/>
    <w:rsid w:val="00A31E05"/>
    <w:rsid w:val="00A340B8"/>
    <w:rsid w:val="00A3480D"/>
    <w:rsid w:val="00A34B3F"/>
    <w:rsid w:val="00A34BFA"/>
    <w:rsid w:val="00A35A5F"/>
    <w:rsid w:val="00A35D22"/>
    <w:rsid w:val="00A36037"/>
    <w:rsid w:val="00A374FB"/>
    <w:rsid w:val="00A37B8E"/>
    <w:rsid w:val="00A4000E"/>
    <w:rsid w:val="00A40C22"/>
    <w:rsid w:val="00A41BF1"/>
    <w:rsid w:val="00A43E90"/>
    <w:rsid w:val="00A43F13"/>
    <w:rsid w:val="00A45172"/>
    <w:rsid w:val="00A456AA"/>
    <w:rsid w:val="00A459A4"/>
    <w:rsid w:val="00A461F4"/>
    <w:rsid w:val="00A463C0"/>
    <w:rsid w:val="00A467DF"/>
    <w:rsid w:val="00A478CF"/>
    <w:rsid w:val="00A47ABD"/>
    <w:rsid w:val="00A47FC5"/>
    <w:rsid w:val="00A5211E"/>
    <w:rsid w:val="00A52390"/>
    <w:rsid w:val="00A52B18"/>
    <w:rsid w:val="00A52F6A"/>
    <w:rsid w:val="00A53705"/>
    <w:rsid w:val="00A53E1A"/>
    <w:rsid w:val="00A5596B"/>
    <w:rsid w:val="00A56076"/>
    <w:rsid w:val="00A56161"/>
    <w:rsid w:val="00A57070"/>
    <w:rsid w:val="00A573C2"/>
    <w:rsid w:val="00A5789D"/>
    <w:rsid w:val="00A60BA3"/>
    <w:rsid w:val="00A61668"/>
    <w:rsid w:val="00A64419"/>
    <w:rsid w:val="00A652F8"/>
    <w:rsid w:val="00A65C1E"/>
    <w:rsid w:val="00A666EA"/>
    <w:rsid w:val="00A677FC"/>
    <w:rsid w:val="00A678BC"/>
    <w:rsid w:val="00A67BC9"/>
    <w:rsid w:val="00A703EA"/>
    <w:rsid w:val="00A71123"/>
    <w:rsid w:val="00A723F7"/>
    <w:rsid w:val="00A73D10"/>
    <w:rsid w:val="00A741A1"/>
    <w:rsid w:val="00A7421E"/>
    <w:rsid w:val="00A745BF"/>
    <w:rsid w:val="00A7474F"/>
    <w:rsid w:val="00A74F92"/>
    <w:rsid w:val="00A7585E"/>
    <w:rsid w:val="00A75BFC"/>
    <w:rsid w:val="00A75DBC"/>
    <w:rsid w:val="00A75FE0"/>
    <w:rsid w:val="00A76668"/>
    <w:rsid w:val="00A76A4B"/>
    <w:rsid w:val="00A81CC2"/>
    <w:rsid w:val="00A82B3C"/>
    <w:rsid w:val="00A83A8C"/>
    <w:rsid w:val="00A848F6"/>
    <w:rsid w:val="00A86DA7"/>
    <w:rsid w:val="00A86F66"/>
    <w:rsid w:val="00A90124"/>
    <w:rsid w:val="00A90B88"/>
    <w:rsid w:val="00A90BCD"/>
    <w:rsid w:val="00A9277C"/>
    <w:rsid w:val="00A94638"/>
    <w:rsid w:val="00A94F44"/>
    <w:rsid w:val="00A95059"/>
    <w:rsid w:val="00A95CF7"/>
    <w:rsid w:val="00A9616F"/>
    <w:rsid w:val="00A968DE"/>
    <w:rsid w:val="00A9738B"/>
    <w:rsid w:val="00A9791B"/>
    <w:rsid w:val="00AA07E2"/>
    <w:rsid w:val="00AA135F"/>
    <w:rsid w:val="00AA1869"/>
    <w:rsid w:val="00AA2DE9"/>
    <w:rsid w:val="00AA328F"/>
    <w:rsid w:val="00AA35B4"/>
    <w:rsid w:val="00AA3995"/>
    <w:rsid w:val="00AA46F7"/>
    <w:rsid w:val="00AA4987"/>
    <w:rsid w:val="00AA75F5"/>
    <w:rsid w:val="00AA7901"/>
    <w:rsid w:val="00AA7A23"/>
    <w:rsid w:val="00AB0C3D"/>
    <w:rsid w:val="00AB2A1F"/>
    <w:rsid w:val="00AB2AB3"/>
    <w:rsid w:val="00AB2FEB"/>
    <w:rsid w:val="00AB380B"/>
    <w:rsid w:val="00AB433B"/>
    <w:rsid w:val="00AB4BCB"/>
    <w:rsid w:val="00AB51FD"/>
    <w:rsid w:val="00AB551F"/>
    <w:rsid w:val="00AB7CE1"/>
    <w:rsid w:val="00AC0B8D"/>
    <w:rsid w:val="00AC0C69"/>
    <w:rsid w:val="00AC110A"/>
    <w:rsid w:val="00AC3BF5"/>
    <w:rsid w:val="00AC51C4"/>
    <w:rsid w:val="00AC5356"/>
    <w:rsid w:val="00AC6313"/>
    <w:rsid w:val="00AD05EB"/>
    <w:rsid w:val="00AD07E9"/>
    <w:rsid w:val="00AD26F4"/>
    <w:rsid w:val="00AD4A55"/>
    <w:rsid w:val="00AD4AEA"/>
    <w:rsid w:val="00AD527B"/>
    <w:rsid w:val="00AD528C"/>
    <w:rsid w:val="00AD63DB"/>
    <w:rsid w:val="00AD7814"/>
    <w:rsid w:val="00AE098F"/>
    <w:rsid w:val="00AE0DCA"/>
    <w:rsid w:val="00AE2E33"/>
    <w:rsid w:val="00AE3150"/>
    <w:rsid w:val="00AE31FA"/>
    <w:rsid w:val="00AE3CB9"/>
    <w:rsid w:val="00AE415C"/>
    <w:rsid w:val="00AE5851"/>
    <w:rsid w:val="00AE5AFB"/>
    <w:rsid w:val="00AE6256"/>
    <w:rsid w:val="00AE6F3D"/>
    <w:rsid w:val="00AE7341"/>
    <w:rsid w:val="00AE7C17"/>
    <w:rsid w:val="00AF0958"/>
    <w:rsid w:val="00AF194D"/>
    <w:rsid w:val="00AF1DE6"/>
    <w:rsid w:val="00AF1F92"/>
    <w:rsid w:val="00AF3EC1"/>
    <w:rsid w:val="00AF446E"/>
    <w:rsid w:val="00AF44AF"/>
    <w:rsid w:val="00AF46C2"/>
    <w:rsid w:val="00AF4A73"/>
    <w:rsid w:val="00AF53F0"/>
    <w:rsid w:val="00AF5621"/>
    <w:rsid w:val="00AF593E"/>
    <w:rsid w:val="00AF5CE1"/>
    <w:rsid w:val="00AF5D85"/>
    <w:rsid w:val="00AF6FBC"/>
    <w:rsid w:val="00B021EF"/>
    <w:rsid w:val="00B03F74"/>
    <w:rsid w:val="00B04685"/>
    <w:rsid w:val="00B04796"/>
    <w:rsid w:val="00B04B2A"/>
    <w:rsid w:val="00B05460"/>
    <w:rsid w:val="00B05DFB"/>
    <w:rsid w:val="00B06149"/>
    <w:rsid w:val="00B0671E"/>
    <w:rsid w:val="00B115B5"/>
    <w:rsid w:val="00B115D0"/>
    <w:rsid w:val="00B11BC6"/>
    <w:rsid w:val="00B13048"/>
    <w:rsid w:val="00B1330A"/>
    <w:rsid w:val="00B133AF"/>
    <w:rsid w:val="00B13C3A"/>
    <w:rsid w:val="00B13F29"/>
    <w:rsid w:val="00B15208"/>
    <w:rsid w:val="00B15488"/>
    <w:rsid w:val="00B15B83"/>
    <w:rsid w:val="00B169C4"/>
    <w:rsid w:val="00B16A64"/>
    <w:rsid w:val="00B177BC"/>
    <w:rsid w:val="00B21AB9"/>
    <w:rsid w:val="00B21E5F"/>
    <w:rsid w:val="00B223EB"/>
    <w:rsid w:val="00B23B86"/>
    <w:rsid w:val="00B23F8F"/>
    <w:rsid w:val="00B23FFE"/>
    <w:rsid w:val="00B2599B"/>
    <w:rsid w:val="00B25A49"/>
    <w:rsid w:val="00B26CA7"/>
    <w:rsid w:val="00B27BFD"/>
    <w:rsid w:val="00B27CAF"/>
    <w:rsid w:val="00B310E7"/>
    <w:rsid w:val="00B31260"/>
    <w:rsid w:val="00B3195A"/>
    <w:rsid w:val="00B31994"/>
    <w:rsid w:val="00B319F8"/>
    <w:rsid w:val="00B3344D"/>
    <w:rsid w:val="00B336CA"/>
    <w:rsid w:val="00B33C07"/>
    <w:rsid w:val="00B33CE4"/>
    <w:rsid w:val="00B340B6"/>
    <w:rsid w:val="00B34CB6"/>
    <w:rsid w:val="00B3546D"/>
    <w:rsid w:val="00B3574E"/>
    <w:rsid w:val="00B3622E"/>
    <w:rsid w:val="00B36429"/>
    <w:rsid w:val="00B404FB"/>
    <w:rsid w:val="00B40722"/>
    <w:rsid w:val="00B40890"/>
    <w:rsid w:val="00B412B7"/>
    <w:rsid w:val="00B41CC9"/>
    <w:rsid w:val="00B42D18"/>
    <w:rsid w:val="00B43465"/>
    <w:rsid w:val="00B43976"/>
    <w:rsid w:val="00B43D3B"/>
    <w:rsid w:val="00B440B2"/>
    <w:rsid w:val="00B441B5"/>
    <w:rsid w:val="00B44327"/>
    <w:rsid w:val="00B46024"/>
    <w:rsid w:val="00B46499"/>
    <w:rsid w:val="00B465E2"/>
    <w:rsid w:val="00B46AD1"/>
    <w:rsid w:val="00B46B4C"/>
    <w:rsid w:val="00B509FB"/>
    <w:rsid w:val="00B50FF5"/>
    <w:rsid w:val="00B516DB"/>
    <w:rsid w:val="00B52A17"/>
    <w:rsid w:val="00B52F1B"/>
    <w:rsid w:val="00B5458B"/>
    <w:rsid w:val="00B54D97"/>
    <w:rsid w:val="00B5520A"/>
    <w:rsid w:val="00B5574F"/>
    <w:rsid w:val="00B55987"/>
    <w:rsid w:val="00B56B24"/>
    <w:rsid w:val="00B56FBC"/>
    <w:rsid w:val="00B57073"/>
    <w:rsid w:val="00B57EE4"/>
    <w:rsid w:val="00B6075D"/>
    <w:rsid w:val="00B60AEF"/>
    <w:rsid w:val="00B60E3F"/>
    <w:rsid w:val="00B61008"/>
    <w:rsid w:val="00B62302"/>
    <w:rsid w:val="00B63149"/>
    <w:rsid w:val="00B632A3"/>
    <w:rsid w:val="00B63ADF"/>
    <w:rsid w:val="00B64A91"/>
    <w:rsid w:val="00B64CA7"/>
    <w:rsid w:val="00B657DF"/>
    <w:rsid w:val="00B6659C"/>
    <w:rsid w:val="00B6722B"/>
    <w:rsid w:val="00B70FC8"/>
    <w:rsid w:val="00B712D0"/>
    <w:rsid w:val="00B71474"/>
    <w:rsid w:val="00B71713"/>
    <w:rsid w:val="00B717AB"/>
    <w:rsid w:val="00B7194C"/>
    <w:rsid w:val="00B722C7"/>
    <w:rsid w:val="00B740F0"/>
    <w:rsid w:val="00B7420A"/>
    <w:rsid w:val="00B756A9"/>
    <w:rsid w:val="00B7581F"/>
    <w:rsid w:val="00B75E8D"/>
    <w:rsid w:val="00B75FAB"/>
    <w:rsid w:val="00B76126"/>
    <w:rsid w:val="00B76575"/>
    <w:rsid w:val="00B766E0"/>
    <w:rsid w:val="00B76B5D"/>
    <w:rsid w:val="00B76F4B"/>
    <w:rsid w:val="00B81520"/>
    <w:rsid w:val="00B8184B"/>
    <w:rsid w:val="00B818EB"/>
    <w:rsid w:val="00B81D29"/>
    <w:rsid w:val="00B82539"/>
    <w:rsid w:val="00B83AF0"/>
    <w:rsid w:val="00B84473"/>
    <w:rsid w:val="00B8465B"/>
    <w:rsid w:val="00B84FF5"/>
    <w:rsid w:val="00B8503D"/>
    <w:rsid w:val="00B86783"/>
    <w:rsid w:val="00B87D57"/>
    <w:rsid w:val="00B923BE"/>
    <w:rsid w:val="00B9292C"/>
    <w:rsid w:val="00B937BE"/>
    <w:rsid w:val="00B93D57"/>
    <w:rsid w:val="00B9454B"/>
    <w:rsid w:val="00B952F5"/>
    <w:rsid w:val="00B9584E"/>
    <w:rsid w:val="00B95B41"/>
    <w:rsid w:val="00B96CE1"/>
    <w:rsid w:val="00BA02A5"/>
    <w:rsid w:val="00BA0CE5"/>
    <w:rsid w:val="00BA1E77"/>
    <w:rsid w:val="00BA1E7C"/>
    <w:rsid w:val="00BA2CD0"/>
    <w:rsid w:val="00BA2D3C"/>
    <w:rsid w:val="00BA3412"/>
    <w:rsid w:val="00BA525D"/>
    <w:rsid w:val="00BA6009"/>
    <w:rsid w:val="00BA6371"/>
    <w:rsid w:val="00BA657E"/>
    <w:rsid w:val="00BA6835"/>
    <w:rsid w:val="00BB0B79"/>
    <w:rsid w:val="00BB0C1F"/>
    <w:rsid w:val="00BB1E2F"/>
    <w:rsid w:val="00BB3A3A"/>
    <w:rsid w:val="00BB3BAD"/>
    <w:rsid w:val="00BB4913"/>
    <w:rsid w:val="00BB4DFB"/>
    <w:rsid w:val="00BB5AD0"/>
    <w:rsid w:val="00BB61CF"/>
    <w:rsid w:val="00BB68CD"/>
    <w:rsid w:val="00BB7397"/>
    <w:rsid w:val="00BB788F"/>
    <w:rsid w:val="00BC0222"/>
    <w:rsid w:val="00BC0F3D"/>
    <w:rsid w:val="00BC2B38"/>
    <w:rsid w:val="00BC2B59"/>
    <w:rsid w:val="00BC3F5B"/>
    <w:rsid w:val="00BC4231"/>
    <w:rsid w:val="00BC458E"/>
    <w:rsid w:val="00BC528F"/>
    <w:rsid w:val="00BC55EF"/>
    <w:rsid w:val="00BC5649"/>
    <w:rsid w:val="00BC7204"/>
    <w:rsid w:val="00BC7AB5"/>
    <w:rsid w:val="00BC7B08"/>
    <w:rsid w:val="00BC7E68"/>
    <w:rsid w:val="00BD1A70"/>
    <w:rsid w:val="00BD3728"/>
    <w:rsid w:val="00BD37A4"/>
    <w:rsid w:val="00BD3F80"/>
    <w:rsid w:val="00BD6EEE"/>
    <w:rsid w:val="00BD7E44"/>
    <w:rsid w:val="00BE05D8"/>
    <w:rsid w:val="00BE09F3"/>
    <w:rsid w:val="00BE0C68"/>
    <w:rsid w:val="00BE2709"/>
    <w:rsid w:val="00BE2DAA"/>
    <w:rsid w:val="00BE320E"/>
    <w:rsid w:val="00BE3636"/>
    <w:rsid w:val="00BE38A1"/>
    <w:rsid w:val="00BE4343"/>
    <w:rsid w:val="00BE44FA"/>
    <w:rsid w:val="00BE4BE4"/>
    <w:rsid w:val="00BE50E6"/>
    <w:rsid w:val="00BE517A"/>
    <w:rsid w:val="00BE58B9"/>
    <w:rsid w:val="00BE5AAA"/>
    <w:rsid w:val="00BE68F4"/>
    <w:rsid w:val="00BE70F1"/>
    <w:rsid w:val="00BE7B3E"/>
    <w:rsid w:val="00BF1C44"/>
    <w:rsid w:val="00BF2977"/>
    <w:rsid w:val="00BF309E"/>
    <w:rsid w:val="00BF3978"/>
    <w:rsid w:val="00BF3BC6"/>
    <w:rsid w:val="00BF41FA"/>
    <w:rsid w:val="00BF5CC3"/>
    <w:rsid w:val="00BF6E9C"/>
    <w:rsid w:val="00BF74B8"/>
    <w:rsid w:val="00C0031F"/>
    <w:rsid w:val="00C00531"/>
    <w:rsid w:val="00C0091F"/>
    <w:rsid w:val="00C00BB6"/>
    <w:rsid w:val="00C01058"/>
    <w:rsid w:val="00C0149B"/>
    <w:rsid w:val="00C01D30"/>
    <w:rsid w:val="00C02558"/>
    <w:rsid w:val="00C026BF"/>
    <w:rsid w:val="00C04C2C"/>
    <w:rsid w:val="00C05976"/>
    <w:rsid w:val="00C065AA"/>
    <w:rsid w:val="00C06674"/>
    <w:rsid w:val="00C06827"/>
    <w:rsid w:val="00C0771C"/>
    <w:rsid w:val="00C077F6"/>
    <w:rsid w:val="00C11782"/>
    <w:rsid w:val="00C12976"/>
    <w:rsid w:val="00C14961"/>
    <w:rsid w:val="00C1591C"/>
    <w:rsid w:val="00C1604E"/>
    <w:rsid w:val="00C17B13"/>
    <w:rsid w:val="00C2015A"/>
    <w:rsid w:val="00C20ACF"/>
    <w:rsid w:val="00C212DB"/>
    <w:rsid w:val="00C2186C"/>
    <w:rsid w:val="00C21D87"/>
    <w:rsid w:val="00C23096"/>
    <w:rsid w:val="00C2313A"/>
    <w:rsid w:val="00C23677"/>
    <w:rsid w:val="00C243D7"/>
    <w:rsid w:val="00C24788"/>
    <w:rsid w:val="00C24972"/>
    <w:rsid w:val="00C24B96"/>
    <w:rsid w:val="00C24ECD"/>
    <w:rsid w:val="00C25CBF"/>
    <w:rsid w:val="00C26649"/>
    <w:rsid w:val="00C267DD"/>
    <w:rsid w:val="00C300A6"/>
    <w:rsid w:val="00C30337"/>
    <w:rsid w:val="00C304A8"/>
    <w:rsid w:val="00C3055C"/>
    <w:rsid w:val="00C307CD"/>
    <w:rsid w:val="00C3082F"/>
    <w:rsid w:val="00C3125C"/>
    <w:rsid w:val="00C31A86"/>
    <w:rsid w:val="00C31F2E"/>
    <w:rsid w:val="00C3226E"/>
    <w:rsid w:val="00C33018"/>
    <w:rsid w:val="00C33C0F"/>
    <w:rsid w:val="00C3434D"/>
    <w:rsid w:val="00C34826"/>
    <w:rsid w:val="00C34CE9"/>
    <w:rsid w:val="00C36387"/>
    <w:rsid w:val="00C36450"/>
    <w:rsid w:val="00C371C7"/>
    <w:rsid w:val="00C37452"/>
    <w:rsid w:val="00C37760"/>
    <w:rsid w:val="00C40835"/>
    <w:rsid w:val="00C40BF8"/>
    <w:rsid w:val="00C40D44"/>
    <w:rsid w:val="00C40E72"/>
    <w:rsid w:val="00C41B42"/>
    <w:rsid w:val="00C41D51"/>
    <w:rsid w:val="00C42202"/>
    <w:rsid w:val="00C42A69"/>
    <w:rsid w:val="00C439BF"/>
    <w:rsid w:val="00C43A19"/>
    <w:rsid w:val="00C44299"/>
    <w:rsid w:val="00C4486F"/>
    <w:rsid w:val="00C449B0"/>
    <w:rsid w:val="00C45455"/>
    <w:rsid w:val="00C45516"/>
    <w:rsid w:val="00C45B81"/>
    <w:rsid w:val="00C45CF2"/>
    <w:rsid w:val="00C4604F"/>
    <w:rsid w:val="00C461E6"/>
    <w:rsid w:val="00C50066"/>
    <w:rsid w:val="00C5021D"/>
    <w:rsid w:val="00C5065D"/>
    <w:rsid w:val="00C52487"/>
    <w:rsid w:val="00C53E8C"/>
    <w:rsid w:val="00C541AC"/>
    <w:rsid w:val="00C549FD"/>
    <w:rsid w:val="00C54B68"/>
    <w:rsid w:val="00C553BE"/>
    <w:rsid w:val="00C557BA"/>
    <w:rsid w:val="00C55928"/>
    <w:rsid w:val="00C563AD"/>
    <w:rsid w:val="00C56574"/>
    <w:rsid w:val="00C56D02"/>
    <w:rsid w:val="00C57472"/>
    <w:rsid w:val="00C5750D"/>
    <w:rsid w:val="00C5782A"/>
    <w:rsid w:val="00C5785D"/>
    <w:rsid w:val="00C61317"/>
    <w:rsid w:val="00C61E2E"/>
    <w:rsid w:val="00C62EE0"/>
    <w:rsid w:val="00C63A40"/>
    <w:rsid w:val="00C63E15"/>
    <w:rsid w:val="00C63E4C"/>
    <w:rsid w:val="00C65542"/>
    <w:rsid w:val="00C658AB"/>
    <w:rsid w:val="00C6663F"/>
    <w:rsid w:val="00C66996"/>
    <w:rsid w:val="00C670BC"/>
    <w:rsid w:val="00C67598"/>
    <w:rsid w:val="00C67E99"/>
    <w:rsid w:val="00C71E4B"/>
    <w:rsid w:val="00C722E4"/>
    <w:rsid w:val="00C725BD"/>
    <w:rsid w:val="00C72F9A"/>
    <w:rsid w:val="00C73757"/>
    <w:rsid w:val="00C73B2D"/>
    <w:rsid w:val="00C74370"/>
    <w:rsid w:val="00C759E4"/>
    <w:rsid w:val="00C75CB8"/>
    <w:rsid w:val="00C75D52"/>
    <w:rsid w:val="00C772C8"/>
    <w:rsid w:val="00C77E43"/>
    <w:rsid w:val="00C80C08"/>
    <w:rsid w:val="00C826AF"/>
    <w:rsid w:val="00C826C9"/>
    <w:rsid w:val="00C82864"/>
    <w:rsid w:val="00C82D8E"/>
    <w:rsid w:val="00C83002"/>
    <w:rsid w:val="00C83D4C"/>
    <w:rsid w:val="00C83E55"/>
    <w:rsid w:val="00C85131"/>
    <w:rsid w:val="00C85A62"/>
    <w:rsid w:val="00C861C1"/>
    <w:rsid w:val="00C87753"/>
    <w:rsid w:val="00C91DF4"/>
    <w:rsid w:val="00C922F6"/>
    <w:rsid w:val="00C937D8"/>
    <w:rsid w:val="00C9396D"/>
    <w:rsid w:val="00C949E1"/>
    <w:rsid w:val="00C94C21"/>
    <w:rsid w:val="00C95269"/>
    <w:rsid w:val="00C967E5"/>
    <w:rsid w:val="00C96F32"/>
    <w:rsid w:val="00C97483"/>
    <w:rsid w:val="00C97E05"/>
    <w:rsid w:val="00CA0795"/>
    <w:rsid w:val="00CA13C3"/>
    <w:rsid w:val="00CA19D7"/>
    <w:rsid w:val="00CA1A66"/>
    <w:rsid w:val="00CA207A"/>
    <w:rsid w:val="00CA2C99"/>
    <w:rsid w:val="00CA2CE9"/>
    <w:rsid w:val="00CA3654"/>
    <w:rsid w:val="00CA3B03"/>
    <w:rsid w:val="00CA44AB"/>
    <w:rsid w:val="00CA6069"/>
    <w:rsid w:val="00CA6245"/>
    <w:rsid w:val="00CA718A"/>
    <w:rsid w:val="00CA732A"/>
    <w:rsid w:val="00CB0270"/>
    <w:rsid w:val="00CB2573"/>
    <w:rsid w:val="00CB34E4"/>
    <w:rsid w:val="00CB4A5A"/>
    <w:rsid w:val="00CB5E8F"/>
    <w:rsid w:val="00CB6196"/>
    <w:rsid w:val="00CB6BCB"/>
    <w:rsid w:val="00CB7251"/>
    <w:rsid w:val="00CC14E4"/>
    <w:rsid w:val="00CC16AA"/>
    <w:rsid w:val="00CC2883"/>
    <w:rsid w:val="00CC353E"/>
    <w:rsid w:val="00CC3C46"/>
    <w:rsid w:val="00CC4507"/>
    <w:rsid w:val="00CC4957"/>
    <w:rsid w:val="00CC4CE3"/>
    <w:rsid w:val="00CC5007"/>
    <w:rsid w:val="00CC6303"/>
    <w:rsid w:val="00CC7089"/>
    <w:rsid w:val="00CC74E5"/>
    <w:rsid w:val="00CC7955"/>
    <w:rsid w:val="00CD063B"/>
    <w:rsid w:val="00CD1B39"/>
    <w:rsid w:val="00CD1D29"/>
    <w:rsid w:val="00CD1E1F"/>
    <w:rsid w:val="00CD2DAE"/>
    <w:rsid w:val="00CD30A1"/>
    <w:rsid w:val="00CD31C3"/>
    <w:rsid w:val="00CD3741"/>
    <w:rsid w:val="00CD382D"/>
    <w:rsid w:val="00CD424F"/>
    <w:rsid w:val="00CD48F4"/>
    <w:rsid w:val="00CD50C0"/>
    <w:rsid w:val="00CD5770"/>
    <w:rsid w:val="00CD6D5A"/>
    <w:rsid w:val="00CD6F38"/>
    <w:rsid w:val="00CD7164"/>
    <w:rsid w:val="00CD740C"/>
    <w:rsid w:val="00CE00A3"/>
    <w:rsid w:val="00CE029B"/>
    <w:rsid w:val="00CE0325"/>
    <w:rsid w:val="00CE0CE9"/>
    <w:rsid w:val="00CE0D9D"/>
    <w:rsid w:val="00CE14D4"/>
    <w:rsid w:val="00CE2B42"/>
    <w:rsid w:val="00CE317F"/>
    <w:rsid w:val="00CE3CF6"/>
    <w:rsid w:val="00CE4034"/>
    <w:rsid w:val="00CE5640"/>
    <w:rsid w:val="00CE6E46"/>
    <w:rsid w:val="00CE7987"/>
    <w:rsid w:val="00CE7C07"/>
    <w:rsid w:val="00CF0629"/>
    <w:rsid w:val="00CF2E90"/>
    <w:rsid w:val="00CF3A7A"/>
    <w:rsid w:val="00CF40A7"/>
    <w:rsid w:val="00CF47F3"/>
    <w:rsid w:val="00CF506B"/>
    <w:rsid w:val="00CF5EE5"/>
    <w:rsid w:val="00CF7299"/>
    <w:rsid w:val="00CF7434"/>
    <w:rsid w:val="00CF7671"/>
    <w:rsid w:val="00D000F0"/>
    <w:rsid w:val="00D01272"/>
    <w:rsid w:val="00D0263B"/>
    <w:rsid w:val="00D0309B"/>
    <w:rsid w:val="00D0369B"/>
    <w:rsid w:val="00D03D10"/>
    <w:rsid w:val="00D041AD"/>
    <w:rsid w:val="00D04247"/>
    <w:rsid w:val="00D042B6"/>
    <w:rsid w:val="00D050DD"/>
    <w:rsid w:val="00D05230"/>
    <w:rsid w:val="00D057C9"/>
    <w:rsid w:val="00D05E51"/>
    <w:rsid w:val="00D0659C"/>
    <w:rsid w:val="00D078A1"/>
    <w:rsid w:val="00D116AA"/>
    <w:rsid w:val="00D11DB5"/>
    <w:rsid w:val="00D121E5"/>
    <w:rsid w:val="00D1273D"/>
    <w:rsid w:val="00D12BA8"/>
    <w:rsid w:val="00D1442D"/>
    <w:rsid w:val="00D14666"/>
    <w:rsid w:val="00D147EB"/>
    <w:rsid w:val="00D156E5"/>
    <w:rsid w:val="00D15DDC"/>
    <w:rsid w:val="00D16D57"/>
    <w:rsid w:val="00D174AF"/>
    <w:rsid w:val="00D177BC"/>
    <w:rsid w:val="00D17B99"/>
    <w:rsid w:val="00D2060A"/>
    <w:rsid w:val="00D20C65"/>
    <w:rsid w:val="00D20CD7"/>
    <w:rsid w:val="00D21670"/>
    <w:rsid w:val="00D21A5E"/>
    <w:rsid w:val="00D23A77"/>
    <w:rsid w:val="00D240D1"/>
    <w:rsid w:val="00D24255"/>
    <w:rsid w:val="00D2440C"/>
    <w:rsid w:val="00D2651F"/>
    <w:rsid w:val="00D26824"/>
    <w:rsid w:val="00D27A64"/>
    <w:rsid w:val="00D30468"/>
    <w:rsid w:val="00D306F3"/>
    <w:rsid w:val="00D30E2B"/>
    <w:rsid w:val="00D32B01"/>
    <w:rsid w:val="00D33426"/>
    <w:rsid w:val="00D33BEB"/>
    <w:rsid w:val="00D34F90"/>
    <w:rsid w:val="00D35632"/>
    <w:rsid w:val="00D359FC"/>
    <w:rsid w:val="00D35F61"/>
    <w:rsid w:val="00D362E7"/>
    <w:rsid w:val="00D378F0"/>
    <w:rsid w:val="00D41187"/>
    <w:rsid w:val="00D41AA3"/>
    <w:rsid w:val="00D42358"/>
    <w:rsid w:val="00D4246D"/>
    <w:rsid w:val="00D4298D"/>
    <w:rsid w:val="00D4399A"/>
    <w:rsid w:val="00D43D08"/>
    <w:rsid w:val="00D43D35"/>
    <w:rsid w:val="00D43EFB"/>
    <w:rsid w:val="00D443AF"/>
    <w:rsid w:val="00D45193"/>
    <w:rsid w:val="00D45E3F"/>
    <w:rsid w:val="00D46B63"/>
    <w:rsid w:val="00D46BBB"/>
    <w:rsid w:val="00D473C0"/>
    <w:rsid w:val="00D477B5"/>
    <w:rsid w:val="00D477E4"/>
    <w:rsid w:val="00D47DBC"/>
    <w:rsid w:val="00D47FA6"/>
    <w:rsid w:val="00D50E4C"/>
    <w:rsid w:val="00D50E74"/>
    <w:rsid w:val="00D51B1F"/>
    <w:rsid w:val="00D527EC"/>
    <w:rsid w:val="00D543B1"/>
    <w:rsid w:val="00D55B8D"/>
    <w:rsid w:val="00D55BA3"/>
    <w:rsid w:val="00D606F0"/>
    <w:rsid w:val="00D60B19"/>
    <w:rsid w:val="00D61040"/>
    <w:rsid w:val="00D625DC"/>
    <w:rsid w:val="00D62C18"/>
    <w:rsid w:val="00D632B5"/>
    <w:rsid w:val="00D65492"/>
    <w:rsid w:val="00D664F3"/>
    <w:rsid w:val="00D66F97"/>
    <w:rsid w:val="00D704F7"/>
    <w:rsid w:val="00D70B58"/>
    <w:rsid w:val="00D70E1B"/>
    <w:rsid w:val="00D72EC8"/>
    <w:rsid w:val="00D75260"/>
    <w:rsid w:val="00D75358"/>
    <w:rsid w:val="00D75D10"/>
    <w:rsid w:val="00D75E17"/>
    <w:rsid w:val="00D7651B"/>
    <w:rsid w:val="00D8093A"/>
    <w:rsid w:val="00D80C2E"/>
    <w:rsid w:val="00D8102D"/>
    <w:rsid w:val="00D81390"/>
    <w:rsid w:val="00D81B3C"/>
    <w:rsid w:val="00D82E71"/>
    <w:rsid w:val="00D83E2F"/>
    <w:rsid w:val="00D84449"/>
    <w:rsid w:val="00D848CA"/>
    <w:rsid w:val="00D857FB"/>
    <w:rsid w:val="00D85DCE"/>
    <w:rsid w:val="00D86C78"/>
    <w:rsid w:val="00D8764F"/>
    <w:rsid w:val="00D87BBB"/>
    <w:rsid w:val="00D903D1"/>
    <w:rsid w:val="00D910D0"/>
    <w:rsid w:val="00D912B1"/>
    <w:rsid w:val="00D91781"/>
    <w:rsid w:val="00D93C42"/>
    <w:rsid w:val="00D941B4"/>
    <w:rsid w:val="00D944A4"/>
    <w:rsid w:val="00D96A66"/>
    <w:rsid w:val="00D96BCE"/>
    <w:rsid w:val="00D96EA0"/>
    <w:rsid w:val="00D979E1"/>
    <w:rsid w:val="00D97E59"/>
    <w:rsid w:val="00DA02F4"/>
    <w:rsid w:val="00DA0829"/>
    <w:rsid w:val="00DA0B30"/>
    <w:rsid w:val="00DA287E"/>
    <w:rsid w:val="00DA2F3A"/>
    <w:rsid w:val="00DA355C"/>
    <w:rsid w:val="00DA5DF8"/>
    <w:rsid w:val="00DA62C6"/>
    <w:rsid w:val="00DA6465"/>
    <w:rsid w:val="00DA6A8E"/>
    <w:rsid w:val="00DA6F59"/>
    <w:rsid w:val="00DA78C4"/>
    <w:rsid w:val="00DB01CE"/>
    <w:rsid w:val="00DB07AF"/>
    <w:rsid w:val="00DB0CAD"/>
    <w:rsid w:val="00DB0E6C"/>
    <w:rsid w:val="00DB1AAD"/>
    <w:rsid w:val="00DB1DD2"/>
    <w:rsid w:val="00DB2340"/>
    <w:rsid w:val="00DB2ABA"/>
    <w:rsid w:val="00DB395A"/>
    <w:rsid w:val="00DB44B0"/>
    <w:rsid w:val="00DB4848"/>
    <w:rsid w:val="00DB4E32"/>
    <w:rsid w:val="00DB574B"/>
    <w:rsid w:val="00DB63B9"/>
    <w:rsid w:val="00DB7BC2"/>
    <w:rsid w:val="00DB7E55"/>
    <w:rsid w:val="00DC0011"/>
    <w:rsid w:val="00DC14D7"/>
    <w:rsid w:val="00DC20BC"/>
    <w:rsid w:val="00DC579F"/>
    <w:rsid w:val="00DC6C95"/>
    <w:rsid w:val="00DD02AB"/>
    <w:rsid w:val="00DD094C"/>
    <w:rsid w:val="00DD0B70"/>
    <w:rsid w:val="00DD133B"/>
    <w:rsid w:val="00DD196F"/>
    <w:rsid w:val="00DD2256"/>
    <w:rsid w:val="00DD2393"/>
    <w:rsid w:val="00DD287C"/>
    <w:rsid w:val="00DD3067"/>
    <w:rsid w:val="00DD4306"/>
    <w:rsid w:val="00DD4980"/>
    <w:rsid w:val="00DD4A81"/>
    <w:rsid w:val="00DD4DB2"/>
    <w:rsid w:val="00DD4DE6"/>
    <w:rsid w:val="00DD5C29"/>
    <w:rsid w:val="00DD60E5"/>
    <w:rsid w:val="00DD78D9"/>
    <w:rsid w:val="00DD7CDF"/>
    <w:rsid w:val="00DE0119"/>
    <w:rsid w:val="00DE0E77"/>
    <w:rsid w:val="00DE15B9"/>
    <w:rsid w:val="00DE27B2"/>
    <w:rsid w:val="00DE296E"/>
    <w:rsid w:val="00DE3623"/>
    <w:rsid w:val="00DE4286"/>
    <w:rsid w:val="00DE42A2"/>
    <w:rsid w:val="00DE4609"/>
    <w:rsid w:val="00DE4791"/>
    <w:rsid w:val="00DE4DE0"/>
    <w:rsid w:val="00DE587C"/>
    <w:rsid w:val="00DE6093"/>
    <w:rsid w:val="00DE695E"/>
    <w:rsid w:val="00DE74CA"/>
    <w:rsid w:val="00DE7E28"/>
    <w:rsid w:val="00DF0395"/>
    <w:rsid w:val="00DF03B5"/>
    <w:rsid w:val="00DF2479"/>
    <w:rsid w:val="00DF254F"/>
    <w:rsid w:val="00DF3AB8"/>
    <w:rsid w:val="00DF3D31"/>
    <w:rsid w:val="00DF4002"/>
    <w:rsid w:val="00DF4337"/>
    <w:rsid w:val="00DF517E"/>
    <w:rsid w:val="00DF5418"/>
    <w:rsid w:val="00DF5588"/>
    <w:rsid w:val="00DF5B54"/>
    <w:rsid w:val="00DF5BFF"/>
    <w:rsid w:val="00DF6A86"/>
    <w:rsid w:val="00DF6C15"/>
    <w:rsid w:val="00DF6F99"/>
    <w:rsid w:val="00E00A8F"/>
    <w:rsid w:val="00E00B41"/>
    <w:rsid w:val="00E03229"/>
    <w:rsid w:val="00E034A7"/>
    <w:rsid w:val="00E03820"/>
    <w:rsid w:val="00E040BC"/>
    <w:rsid w:val="00E0429A"/>
    <w:rsid w:val="00E047B2"/>
    <w:rsid w:val="00E04AF5"/>
    <w:rsid w:val="00E04B83"/>
    <w:rsid w:val="00E05863"/>
    <w:rsid w:val="00E0672A"/>
    <w:rsid w:val="00E06749"/>
    <w:rsid w:val="00E068C3"/>
    <w:rsid w:val="00E102C2"/>
    <w:rsid w:val="00E1053D"/>
    <w:rsid w:val="00E10794"/>
    <w:rsid w:val="00E11C5F"/>
    <w:rsid w:val="00E12271"/>
    <w:rsid w:val="00E129A6"/>
    <w:rsid w:val="00E12FB6"/>
    <w:rsid w:val="00E12FC6"/>
    <w:rsid w:val="00E138BB"/>
    <w:rsid w:val="00E13AE0"/>
    <w:rsid w:val="00E13BBE"/>
    <w:rsid w:val="00E143FE"/>
    <w:rsid w:val="00E15B9B"/>
    <w:rsid w:val="00E16425"/>
    <w:rsid w:val="00E165C9"/>
    <w:rsid w:val="00E172CA"/>
    <w:rsid w:val="00E177DE"/>
    <w:rsid w:val="00E17847"/>
    <w:rsid w:val="00E200AE"/>
    <w:rsid w:val="00E207AF"/>
    <w:rsid w:val="00E208D4"/>
    <w:rsid w:val="00E21BF8"/>
    <w:rsid w:val="00E224D1"/>
    <w:rsid w:val="00E2337A"/>
    <w:rsid w:val="00E2422B"/>
    <w:rsid w:val="00E244F6"/>
    <w:rsid w:val="00E24823"/>
    <w:rsid w:val="00E24962"/>
    <w:rsid w:val="00E24C80"/>
    <w:rsid w:val="00E25074"/>
    <w:rsid w:val="00E2578F"/>
    <w:rsid w:val="00E27A85"/>
    <w:rsid w:val="00E27BA5"/>
    <w:rsid w:val="00E30910"/>
    <w:rsid w:val="00E32A46"/>
    <w:rsid w:val="00E32DB2"/>
    <w:rsid w:val="00E32F22"/>
    <w:rsid w:val="00E3320C"/>
    <w:rsid w:val="00E3474A"/>
    <w:rsid w:val="00E41192"/>
    <w:rsid w:val="00E44753"/>
    <w:rsid w:val="00E45163"/>
    <w:rsid w:val="00E45E2A"/>
    <w:rsid w:val="00E461F1"/>
    <w:rsid w:val="00E4627B"/>
    <w:rsid w:val="00E462C5"/>
    <w:rsid w:val="00E46C46"/>
    <w:rsid w:val="00E472C5"/>
    <w:rsid w:val="00E5049F"/>
    <w:rsid w:val="00E51181"/>
    <w:rsid w:val="00E527B2"/>
    <w:rsid w:val="00E532A2"/>
    <w:rsid w:val="00E535EE"/>
    <w:rsid w:val="00E553AD"/>
    <w:rsid w:val="00E563F9"/>
    <w:rsid w:val="00E564A1"/>
    <w:rsid w:val="00E57F0C"/>
    <w:rsid w:val="00E60C9D"/>
    <w:rsid w:val="00E60DB9"/>
    <w:rsid w:val="00E63CC0"/>
    <w:rsid w:val="00E64655"/>
    <w:rsid w:val="00E65018"/>
    <w:rsid w:val="00E66A0C"/>
    <w:rsid w:val="00E675BE"/>
    <w:rsid w:val="00E7042B"/>
    <w:rsid w:val="00E71052"/>
    <w:rsid w:val="00E71719"/>
    <w:rsid w:val="00E71994"/>
    <w:rsid w:val="00E7243B"/>
    <w:rsid w:val="00E7273D"/>
    <w:rsid w:val="00E72F02"/>
    <w:rsid w:val="00E7341F"/>
    <w:rsid w:val="00E738C0"/>
    <w:rsid w:val="00E73B29"/>
    <w:rsid w:val="00E74C0F"/>
    <w:rsid w:val="00E76692"/>
    <w:rsid w:val="00E77306"/>
    <w:rsid w:val="00E778BB"/>
    <w:rsid w:val="00E804F9"/>
    <w:rsid w:val="00E80B62"/>
    <w:rsid w:val="00E80E9B"/>
    <w:rsid w:val="00E81442"/>
    <w:rsid w:val="00E827D9"/>
    <w:rsid w:val="00E829A3"/>
    <w:rsid w:val="00E84264"/>
    <w:rsid w:val="00E84508"/>
    <w:rsid w:val="00E857FC"/>
    <w:rsid w:val="00E85B8C"/>
    <w:rsid w:val="00E86CDC"/>
    <w:rsid w:val="00E878F0"/>
    <w:rsid w:val="00E87D80"/>
    <w:rsid w:val="00E931DC"/>
    <w:rsid w:val="00E9340C"/>
    <w:rsid w:val="00E948E4"/>
    <w:rsid w:val="00E96BDC"/>
    <w:rsid w:val="00E97C3D"/>
    <w:rsid w:val="00E97CF8"/>
    <w:rsid w:val="00EA0248"/>
    <w:rsid w:val="00EA0FE0"/>
    <w:rsid w:val="00EA12B1"/>
    <w:rsid w:val="00EA2165"/>
    <w:rsid w:val="00EA34CE"/>
    <w:rsid w:val="00EA384A"/>
    <w:rsid w:val="00EA3F33"/>
    <w:rsid w:val="00EA4808"/>
    <w:rsid w:val="00EA4B81"/>
    <w:rsid w:val="00EA4DF9"/>
    <w:rsid w:val="00EA5416"/>
    <w:rsid w:val="00EB0240"/>
    <w:rsid w:val="00EB1317"/>
    <w:rsid w:val="00EB1AC1"/>
    <w:rsid w:val="00EB3AF3"/>
    <w:rsid w:val="00EB4278"/>
    <w:rsid w:val="00EB4803"/>
    <w:rsid w:val="00EB543B"/>
    <w:rsid w:val="00EB564F"/>
    <w:rsid w:val="00EB5D54"/>
    <w:rsid w:val="00EB6BB2"/>
    <w:rsid w:val="00EB71A9"/>
    <w:rsid w:val="00EB721E"/>
    <w:rsid w:val="00EB7580"/>
    <w:rsid w:val="00EC01F6"/>
    <w:rsid w:val="00EC19AA"/>
    <w:rsid w:val="00EC21C0"/>
    <w:rsid w:val="00EC2968"/>
    <w:rsid w:val="00EC2AEC"/>
    <w:rsid w:val="00EC3C23"/>
    <w:rsid w:val="00EC3D25"/>
    <w:rsid w:val="00EC3F34"/>
    <w:rsid w:val="00EC466F"/>
    <w:rsid w:val="00EC5193"/>
    <w:rsid w:val="00EC6394"/>
    <w:rsid w:val="00EC63C8"/>
    <w:rsid w:val="00EC6D23"/>
    <w:rsid w:val="00EC71D4"/>
    <w:rsid w:val="00EC7219"/>
    <w:rsid w:val="00ED00BD"/>
    <w:rsid w:val="00ED0196"/>
    <w:rsid w:val="00ED0AC1"/>
    <w:rsid w:val="00ED159C"/>
    <w:rsid w:val="00ED1F3B"/>
    <w:rsid w:val="00ED2CD1"/>
    <w:rsid w:val="00ED3B4C"/>
    <w:rsid w:val="00ED3F50"/>
    <w:rsid w:val="00ED42E2"/>
    <w:rsid w:val="00ED5237"/>
    <w:rsid w:val="00ED53D6"/>
    <w:rsid w:val="00ED58D0"/>
    <w:rsid w:val="00ED6914"/>
    <w:rsid w:val="00ED6AA6"/>
    <w:rsid w:val="00ED7219"/>
    <w:rsid w:val="00EE0D59"/>
    <w:rsid w:val="00EE16A4"/>
    <w:rsid w:val="00EE1BA5"/>
    <w:rsid w:val="00EE1BE7"/>
    <w:rsid w:val="00EE2097"/>
    <w:rsid w:val="00EE4281"/>
    <w:rsid w:val="00EE43E2"/>
    <w:rsid w:val="00EE4DD8"/>
    <w:rsid w:val="00EE4E95"/>
    <w:rsid w:val="00EE5E9C"/>
    <w:rsid w:val="00EE662E"/>
    <w:rsid w:val="00EE6D83"/>
    <w:rsid w:val="00EF0F8D"/>
    <w:rsid w:val="00EF12DF"/>
    <w:rsid w:val="00EF1D5A"/>
    <w:rsid w:val="00EF2BB1"/>
    <w:rsid w:val="00EF3E07"/>
    <w:rsid w:val="00EF415D"/>
    <w:rsid w:val="00EF5D8A"/>
    <w:rsid w:val="00EF66BB"/>
    <w:rsid w:val="00EF7A50"/>
    <w:rsid w:val="00F000FB"/>
    <w:rsid w:val="00F0258D"/>
    <w:rsid w:val="00F02A68"/>
    <w:rsid w:val="00F03F36"/>
    <w:rsid w:val="00F04C25"/>
    <w:rsid w:val="00F05693"/>
    <w:rsid w:val="00F05A22"/>
    <w:rsid w:val="00F05C68"/>
    <w:rsid w:val="00F0653F"/>
    <w:rsid w:val="00F0696F"/>
    <w:rsid w:val="00F07836"/>
    <w:rsid w:val="00F105B7"/>
    <w:rsid w:val="00F10AA8"/>
    <w:rsid w:val="00F11797"/>
    <w:rsid w:val="00F117EA"/>
    <w:rsid w:val="00F120F0"/>
    <w:rsid w:val="00F12899"/>
    <w:rsid w:val="00F135A7"/>
    <w:rsid w:val="00F13E3B"/>
    <w:rsid w:val="00F15639"/>
    <w:rsid w:val="00F16864"/>
    <w:rsid w:val="00F17C34"/>
    <w:rsid w:val="00F21799"/>
    <w:rsid w:val="00F21EB4"/>
    <w:rsid w:val="00F22A8D"/>
    <w:rsid w:val="00F22C61"/>
    <w:rsid w:val="00F232F5"/>
    <w:rsid w:val="00F23F39"/>
    <w:rsid w:val="00F24DDE"/>
    <w:rsid w:val="00F25980"/>
    <w:rsid w:val="00F25F18"/>
    <w:rsid w:val="00F26BD3"/>
    <w:rsid w:val="00F26FA6"/>
    <w:rsid w:val="00F27CC5"/>
    <w:rsid w:val="00F3058C"/>
    <w:rsid w:val="00F3068A"/>
    <w:rsid w:val="00F309C6"/>
    <w:rsid w:val="00F30BA4"/>
    <w:rsid w:val="00F31326"/>
    <w:rsid w:val="00F33964"/>
    <w:rsid w:val="00F33D25"/>
    <w:rsid w:val="00F344EF"/>
    <w:rsid w:val="00F349C3"/>
    <w:rsid w:val="00F362C5"/>
    <w:rsid w:val="00F36C7D"/>
    <w:rsid w:val="00F40558"/>
    <w:rsid w:val="00F42CA2"/>
    <w:rsid w:val="00F42E4E"/>
    <w:rsid w:val="00F440BE"/>
    <w:rsid w:val="00F446AC"/>
    <w:rsid w:val="00F44B3B"/>
    <w:rsid w:val="00F45261"/>
    <w:rsid w:val="00F459FA"/>
    <w:rsid w:val="00F45C3F"/>
    <w:rsid w:val="00F45C55"/>
    <w:rsid w:val="00F46706"/>
    <w:rsid w:val="00F4712B"/>
    <w:rsid w:val="00F479E7"/>
    <w:rsid w:val="00F50B42"/>
    <w:rsid w:val="00F514AD"/>
    <w:rsid w:val="00F51554"/>
    <w:rsid w:val="00F519C0"/>
    <w:rsid w:val="00F5490C"/>
    <w:rsid w:val="00F563E0"/>
    <w:rsid w:val="00F57002"/>
    <w:rsid w:val="00F6079C"/>
    <w:rsid w:val="00F614EC"/>
    <w:rsid w:val="00F61994"/>
    <w:rsid w:val="00F62B10"/>
    <w:rsid w:val="00F62B29"/>
    <w:rsid w:val="00F62C94"/>
    <w:rsid w:val="00F62D9F"/>
    <w:rsid w:val="00F6306B"/>
    <w:rsid w:val="00F639C8"/>
    <w:rsid w:val="00F64CE1"/>
    <w:rsid w:val="00F651AC"/>
    <w:rsid w:val="00F6531E"/>
    <w:rsid w:val="00F65398"/>
    <w:rsid w:val="00F65AD8"/>
    <w:rsid w:val="00F66A05"/>
    <w:rsid w:val="00F67057"/>
    <w:rsid w:val="00F67BB2"/>
    <w:rsid w:val="00F70B7F"/>
    <w:rsid w:val="00F711E9"/>
    <w:rsid w:val="00F720AE"/>
    <w:rsid w:val="00F72C4D"/>
    <w:rsid w:val="00F73602"/>
    <w:rsid w:val="00F738E9"/>
    <w:rsid w:val="00F73E6B"/>
    <w:rsid w:val="00F7428B"/>
    <w:rsid w:val="00F74E49"/>
    <w:rsid w:val="00F75164"/>
    <w:rsid w:val="00F758FB"/>
    <w:rsid w:val="00F76564"/>
    <w:rsid w:val="00F766CD"/>
    <w:rsid w:val="00F767F6"/>
    <w:rsid w:val="00F76BB3"/>
    <w:rsid w:val="00F77604"/>
    <w:rsid w:val="00F80C9E"/>
    <w:rsid w:val="00F810C5"/>
    <w:rsid w:val="00F821A9"/>
    <w:rsid w:val="00F8247D"/>
    <w:rsid w:val="00F82EF7"/>
    <w:rsid w:val="00F83BC8"/>
    <w:rsid w:val="00F83C8A"/>
    <w:rsid w:val="00F84DDB"/>
    <w:rsid w:val="00F84EC1"/>
    <w:rsid w:val="00F8579C"/>
    <w:rsid w:val="00F85C3A"/>
    <w:rsid w:val="00F85EFE"/>
    <w:rsid w:val="00F87A21"/>
    <w:rsid w:val="00F87B13"/>
    <w:rsid w:val="00F87BFB"/>
    <w:rsid w:val="00F87DE5"/>
    <w:rsid w:val="00F903C8"/>
    <w:rsid w:val="00F9044E"/>
    <w:rsid w:val="00F90A99"/>
    <w:rsid w:val="00F91158"/>
    <w:rsid w:val="00F9169D"/>
    <w:rsid w:val="00F924F5"/>
    <w:rsid w:val="00F92599"/>
    <w:rsid w:val="00F92D1C"/>
    <w:rsid w:val="00F93A3F"/>
    <w:rsid w:val="00F93ADD"/>
    <w:rsid w:val="00F94666"/>
    <w:rsid w:val="00F96301"/>
    <w:rsid w:val="00F966B9"/>
    <w:rsid w:val="00F96818"/>
    <w:rsid w:val="00F96978"/>
    <w:rsid w:val="00F9787F"/>
    <w:rsid w:val="00FA01E5"/>
    <w:rsid w:val="00FA07D5"/>
    <w:rsid w:val="00FA153E"/>
    <w:rsid w:val="00FA15E0"/>
    <w:rsid w:val="00FA23E0"/>
    <w:rsid w:val="00FA3EB8"/>
    <w:rsid w:val="00FA41D1"/>
    <w:rsid w:val="00FA44E9"/>
    <w:rsid w:val="00FA52EA"/>
    <w:rsid w:val="00FA67AC"/>
    <w:rsid w:val="00FA6A73"/>
    <w:rsid w:val="00FA6EF1"/>
    <w:rsid w:val="00FA7414"/>
    <w:rsid w:val="00FB0C41"/>
    <w:rsid w:val="00FB0E56"/>
    <w:rsid w:val="00FB14D0"/>
    <w:rsid w:val="00FB18C0"/>
    <w:rsid w:val="00FB2263"/>
    <w:rsid w:val="00FB4149"/>
    <w:rsid w:val="00FB5271"/>
    <w:rsid w:val="00FB61D2"/>
    <w:rsid w:val="00FB6BE5"/>
    <w:rsid w:val="00FB6D84"/>
    <w:rsid w:val="00FB7556"/>
    <w:rsid w:val="00FC0D7B"/>
    <w:rsid w:val="00FC23EB"/>
    <w:rsid w:val="00FC2EFF"/>
    <w:rsid w:val="00FC3FE2"/>
    <w:rsid w:val="00FC430C"/>
    <w:rsid w:val="00FC5807"/>
    <w:rsid w:val="00FC6213"/>
    <w:rsid w:val="00FC62CC"/>
    <w:rsid w:val="00FC65F0"/>
    <w:rsid w:val="00FC763D"/>
    <w:rsid w:val="00FC7E86"/>
    <w:rsid w:val="00FD036F"/>
    <w:rsid w:val="00FD056E"/>
    <w:rsid w:val="00FD080B"/>
    <w:rsid w:val="00FD208F"/>
    <w:rsid w:val="00FD243E"/>
    <w:rsid w:val="00FD31C5"/>
    <w:rsid w:val="00FD40D7"/>
    <w:rsid w:val="00FD4885"/>
    <w:rsid w:val="00FD495A"/>
    <w:rsid w:val="00FD49CA"/>
    <w:rsid w:val="00FD5493"/>
    <w:rsid w:val="00FD5F2B"/>
    <w:rsid w:val="00FD6AAB"/>
    <w:rsid w:val="00FD7521"/>
    <w:rsid w:val="00FE0FCD"/>
    <w:rsid w:val="00FE1DFC"/>
    <w:rsid w:val="00FE2370"/>
    <w:rsid w:val="00FE2643"/>
    <w:rsid w:val="00FE27B3"/>
    <w:rsid w:val="00FE3662"/>
    <w:rsid w:val="00FE3954"/>
    <w:rsid w:val="00FE52ED"/>
    <w:rsid w:val="00FE792B"/>
    <w:rsid w:val="00FF19C9"/>
    <w:rsid w:val="00FF29AD"/>
    <w:rsid w:val="00FF3A09"/>
    <w:rsid w:val="00FF3B3C"/>
    <w:rsid w:val="00FF3E8A"/>
    <w:rsid w:val="00FF471C"/>
    <w:rsid w:val="00FF50E3"/>
    <w:rsid w:val="00FF5BD9"/>
    <w:rsid w:val="00FF6C9C"/>
  </w:rsids>
  <m:mathPr>
    <m:mathFont m:val="Cambria Math"/>
    <m:brkBin m:val="before"/>
    <m:brkBinSub m:val="--"/>
    <m:smallFrac m:val="off"/>
    <m:dispDef/>
    <m:lMargin m:val="0"/>
    <m:rMargin m:val="0"/>
    <m:defJc m:val="centerGroup"/>
    <m:wrapIndent m:val="1440"/>
    <m:intLim m:val="subSup"/>
    <m:naryLim m:val="undOvr"/>
  </m:mathPr>
  <w:themeFontLang w:val="lv-LV" w:bidi="lo-L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3721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lv-LV" w:eastAsia="lv-LV"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semiHidden="0" w:uiPriority="9" w:unhideWhenUsed="0" w:qFormat="1"/>
    <w:lsdException w:name="heading 5" w:semiHidden="0" w:uiPriority="9" w:unhideWhenUsed="0" w:qFormat="1"/>
    <w:lsdException w:name="heading 6" w:uiPriority="9" w:qFormat="1"/>
    <w:lsdException w:name="heading 7" w:semiHidden="0" w:uiPriority="9" w:unhideWhenUsed="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footnote reference"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273D"/>
    <w:rPr>
      <w:sz w:val="24"/>
      <w:szCs w:val="24"/>
      <w:lang w:eastAsia="en-US"/>
    </w:rPr>
  </w:style>
  <w:style w:type="paragraph" w:styleId="Heading1">
    <w:name w:val="heading 1"/>
    <w:basedOn w:val="Normal"/>
    <w:next w:val="Normal"/>
    <w:link w:val="Heading1Char"/>
    <w:uiPriority w:val="9"/>
    <w:qFormat/>
    <w:rsid w:val="00D1273D"/>
    <w:pPr>
      <w:keepNext/>
      <w:jc w:val="center"/>
      <w:outlineLvl w:val="0"/>
    </w:pPr>
    <w:rPr>
      <w:rFonts w:ascii="Cambria" w:hAnsi="Cambria"/>
      <w:b/>
      <w:bCs/>
      <w:kern w:val="32"/>
      <w:sz w:val="32"/>
      <w:szCs w:val="32"/>
    </w:rPr>
  </w:style>
  <w:style w:type="paragraph" w:styleId="Heading2">
    <w:name w:val="heading 2"/>
    <w:basedOn w:val="Normal"/>
    <w:next w:val="Normal"/>
    <w:link w:val="Heading2Char"/>
    <w:uiPriority w:val="9"/>
    <w:qFormat/>
    <w:rsid w:val="00D1273D"/>
    <w:pPr>
      <w:keepNext/>
      <w:jc w:val="center"/>
      <w:outlineLvl w:val="1"/>
    </w:pPr>
    <w:rPr>
      <w:rFonts w:ascii="Cambria" w:hAnsi="Cambria"/>
      <w:b/>
      <w:bCs/>
      <w:i/>
      <w:iCs/>
      <w:sz w:val="28"/>
      <w:szCs w:val="28"/>
    </w:rPr>
  </w:style>
  <w:style w:type="paragraph" w:styleId="Heading3">
    <w:name w:val="heading 3"/>
    <w:basedOn w:val="Normal"/>
    <w:next w:val="Normal"/>
    <w:link w:val="Heading3Char"/>
    <w:uiPriority w:val="9"/>
    <w:unhideWhenUsed/>
    <w:qFormat/>
    <w:rsid w:val="001A323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qFormat/>
    <w:rsid w:val="002B2650"/>
    <w:pPr>
      <w:keepNext/>
      <w:jc w:val="right"/>
      <w:outlineLvl w:val="3"/>
    </w:pPr>
    <w:rPr>
      <w:rFonts w:ascii="Calibri" w:hAnsi="Calibri"/>
      <w:b/>
      <w:bCs/>
      <w:sz w:val="28"/>
      <w:szCs w:val="28"/>
    </w:rPr>
  </w:style>
  <w:style w:type="paragraph" w:styleId="Heading5">
    <w:name w:val="heading 5"/>
    <w:basedOn w:val="Normal"/>
    <w:next w:val="Normal"/>
    <w:link w:val="Heading5Char"/>
    <w:uiPriority w:val="9"/>
    <w:qFormat/>
    <w:rsid w:val="00D1273D"/>
    <w:pPr>
      <w:keepNext/>
      <w:jc w:val="center"/>
      <w:outlineLvl w:val="4"/>
    </w:pPr>
    <w:rPr>
      <w:rFonts w:ascii="Calibri" w:hAnsi="Calibri"/>
      <w:b/>
      <w:bCs/>
      <w:i/>
      <w:iCs/>
      <w:sz w:val="26"/>
      <w:szCs w:val="26"/>
    </w:rPr>
  </w:style>
  <w:style w:type="paragraph" w:styleId="Heading7">
    <w:name w:val="heading 7"/>
    <w:basedOn w:val="Normal"/>
    <w:next w:val="Normal"/>
    <w:link w:val="Heading7Char"/>
    <w:uiPriority w:val="9"/>
    <w:qFormat/>
    <w:rsid w:val="00D1273D"/>
    <w:pPr>
      <w:keepNext/>
      <w:ind w:left="360"/>
      <w:outlineLvl w:val="6"/>
    </w:pPr>
    <w:rPr>
      <w:rFonts w:ascii="Calibri" w:hAnsi="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1273D"/>
    <w:rPr>
      <w:rFonts w:ascii="Cambria" w:eastAsia="Times New Roman" w:hAnsi="Cambria" w:cs="Times New Roman"/>
      <w:b/>
      <w:bCs/>
      <w:kern w:val="32"/>
      <w:sz w:val="32"/>
      <w:szCs w:val="32"/>
      <w:lang w:val="lv-LV"/>
    </w:rPr>
  </w:style>
  <w:style w:type="character" w:customStyle="1" w:styleId="Heading2Char">
    <w:name w:val="Heading 2 Char"/>
    <w:link w:val="Heading2"/>
    <w:uiPriority w:val="9"/>
    <w:rsid w:val="00D1273D"/>
    <w:rPr>
      <w:rFonts w:ascii="Cambria" w:eastAsia="Times New Roman" w:hAnsi="Cambria" w:cs="Times New Roman"/>
      <w:b/>
      <w:bCs/>
      <w:i/>
      <w:iCs/>
      <w:sz w:val="28"/>
      <w:szCs w:val="28"/>
      <w:lang w:val="lv-LV"/>
    </w:rPr>
  </w:style>
  <w:style w:type="character" w:customStyle="1" w:styleId="Heading4Char">
    <w:name w:val="Heading 4 Char"/>
    <w:link w:val="Heading4"/>
    <w:uiPriority w:val="9"/>
    <w:semiHidden/>
    <w:rsid w:val="00D1273D"/>
    <w:rPr>
      <w:rFonts w:ascii="Calibri" w:eastAsia="Times New Roman" w:hAnsi="Calibri" w:cs="Times New Roman"/>
      <w:b/>
      <w:bCs/>
      <w:sz w:val="28"/>
      <w:szCs w:val="28"/>
      <w:lang w:val="lv-LV"/>
    </w:rPr>
  </w:style>
  <w:style w:type="character" w:customStyle="1" w:styleId="Heading5Char">
    <w:name w:val="Heading 5 Char"/>
    <w:link w:val="Heading5"/>
    <w:uiPriority w:val="99"/>
    <w:rsid w:val="00D1273D"/>
    <w:rPr>
      <w:rFonts w:ascii="Calibri" w:eastAsia="Times New Roman" w:hAnsi="Calibri" w:cs="Times New Roman"/>
      <w:b/>
      <w:bCs/>
      <w:i/>
      <w:iCs/>
      <w:sz w:val="26"/>
      <w:szCs w:val="26"/>
      <w:lang w:val="lv-LV"/>
    </w:rPr>
  </w:style>
  <w:style w:type="character" w:customStyle="1" w:styleId="Heading7Char">
    <w:name w:val="Heading 7 Char"/>
    <w:link w:val="Heading7"/>
    <w:uiPriority w:val="9"/>
    <w:semiHidden/>
    <w:rsid w:val="00D1273D"/>
    <w:rPr>
      <w:rFonts w:ascii="Calibri" w:eastAsia="Times New Roman" w:hAnsi="Calibri" w:cs="Times New Roman"/>
      <w:sz w:val="24"/>
      <w:szCs w:val="24"/>
      <w:lang w:val="lv-LV"/>
    </w:rPr>
  </w:style>
  <w:style w:type="paragraph" w:styleId="BalloonText">
    <w:name w:val="Balloon Text"/>
    <w:basedOn w:val="Normal"/>
    <w:link w:val="BalloonTextChar"/>
    <w:uiPriority w:val="99"/>
    <w:semiHidden/>
    <w:rsid w:val="005548BD"/>
    <w:rPr>
      <w:rFonts w:ascii="Tahoma" w:hAnsi="Tahoma" w:cs="Tahoma"/>
      <w:sz w:val="16"/>
      <w:szCs w:val="16"/>
    </w:rPr>
  </w:style>
  <w:style w:type="character" w:customStyle="1" w:styleId="FootnoteTextChar">
    <w:name w:val="Footnote Text Char"/>
    <w:aliases w:val="Footnote Char,Fußnote Char,Char Char,Char Rakstz. Rakstz. Rakstz. Rakstz. Rakstz. Rakstz. Rakstz. Char,Char Rakstz. Rakstz. Rakstz. Rakstz. Rakstz. Rakstz. Char,single spa Char"/>
    <w:link w:val="FootnoteText"/>
    <w:locked/>
    <w:rsid w:val="007A7C8B"/>
    <w:rPr>
      <w:rFonts w:cs="Times New Roman"/>
      <w:lang w:val="lv-LV" w:eastAsia="lv-LV" w:bidi="ar-SA"/>
    </w:rPr>
  </w:style>
  <w:style w:type="paragraph" w:styleId="EnvelopeAddress">
    <w:name w:val="envelope address"/>
    <w:basedOn w:val="Normal"/>
    <w:uiPriority w:val="99"/>
    <w:rsid w:val="00D1273D"/>
    <w:pPr>
      <w:framePr w:w="7920" w:h="1980" w:hRule="exact" w:hSpace="180" w:wrap="auto" w:hAnchor="page" w:xAlign="center" w:yAlign="bottom"/>
      <w:ind w:left="2880"/>
    </w:pPr>
    <w:rPr>
      <w:rFonts w:ascii="Garamond" w:hAnsi="Garamond" w:cs="Arial"/>
      <w:b/>
      <w:sz w:val="36"/>
      <w:szCs w:val="36"/>
    </w:rPr>
  </w:style>
  <w:style w:type="paragraph" w:styleId="EnvelopeReturn">
    <w:name w:val="envelope return"/>
    <w:basedOn w:val="Normal"/>
    <w:uiPriority w:val="99"/>
    <w:rsid w:val="00D1273D"/>
    <w:rPr>
      <w:rFonts w:ascii="Garamond" w:hAnsi="Garamond" w:cs="Arial"/>
      <w:b/>
    </w:rPr>
  </w:style>
  <w:style w:type="paragraph" w:styleId="BodyText2">
    <w:name w:val="Body Text 2"/>
    <w:basedOn w:val="Normal"/>
    <w:link w:val="BodyText2Char"/>
    <w:uiPriority w:val="99"/>
    <w:rsid w:val="00D1273D"/>
    <w:pPr>
      <w:jc w:val="both"/>
    </w:pPr>
  </w:style>
  <w:style w:type="character" w:customStyle="1" w:styleId="BodyText2Char">
    <w:name w:val="Body Text 2 Char"/>
    <w:link w:val="BodyText2"/>
    <w:uiPriority w:val="99"/>
    <w:semiHidden/>
    <w:rsid w:val="00D1273D"/>
    <w:rPr>
      <w:sz w:val="24"/>
      <w:szCs w:val="24"/>
      <w:lang w:val="lv-LV"/>
    </w:rPr>
  </w:style>
  <w:style w:type="paragraph" w:styleId="NormalWeb">
    <w:name w:val="Normal (Web)"/>
    <w:aliases w:val="sākums,s?kums Rakstz. Rakstz.,s?kums Rakstz.,s?kums"/>
    <w:basedOn w:val="Normal"/>
    <w:link w:val="NormalWebChar"/>
    <w:uiPriority w:val="99"/>
    <w:rsid w:val="00D1273D"/>
    <w:pPr>
      <w:spacing w:before="100" w:beforeAutospacing="1" w:after="100" w:afterAutospacing="1"/>
    </w:pPr>
    <w:rPr>
      <w:lang w:val="en-GB"/>
    </w:rPr>
  </w:style>
  <w:style w:type="paragraph" w:customStyle="1" w:styleId="naisc">
    <w:name w:val="naisc"/>
    <w:basedOn w:val="Normal"/>
    <w:rsid w:val="00D1273D"/>
    <w:pPr>
      <w:spacing w:before="100" w:beforeAutospacing="1" w:after="100" w:afterAutospacing="1"/>
      <w:jc w:val="center"/>
    </w:pPr>
    <w:rPr>
      <w:lang w:val="en-GB"/>
    </w:rPr>
  </w:style>
  <w:style w:type="paragraph" w:styleId="Header">
    <w:name w:val="header"/>
    <w:basedOn w:val="Normal"/>
    <w:link w:val="HeaderChar"/>
    <w:uiPriority w:val="99"/>
    <w:rsid w:val="00D1273D"/>
    <w:pPr>
      <w:tabs>
        <w:tab w:val="center" w:pos="4153"/>
        <w:tab w:val="right" w:pos="8306"/>
      </w:tabs>
    </w:pPr>
  </w:style>
  <w:style w:type="character" w:customStyle="1" w:styleId="HeaderChar">
    <w:name w:val="Header Char"/>
    <w:link w:val="Header"/>
    <w:uiPriority w:val="99"/>
    <w:rsid w:val="00D1273D"/>
    <w:rPr>
      <w:sz w:val="24"/>
      <w:szCs w:val="24"/>
      <w:lang w:val="lv-LV"/>
    </w:rPr>
  </w:style>
  <w:style w:type="paragraph" w:styleId="Footer">
    <w:name w:val="footer"/>
    <w:basedOn w:val="Normal"/>
    <w:link w:val="FooterChar"/>
    <w:uiPriority w:val="99"/>
    <w:rsid w:val="00D1273D"/>
    <w:pPr>
      <w:tabs>
        <w:tab w:val="center" w:pos="4153"/>
        <w:tab w:val="right" w:pos="8306"/>
      </w:tabs>
    </w:pPr>
  </w:style>
  <w:style w:type="character" w:customStyle="1" w:styleId="FooterChar">
    <w:name w:val="Footer Char"/>
    <w:link w:val="Footer"/>
    <w:uiPriority w:val="99"/>
    <w:rsid w:val="00D1273D"/>
    <w:rPr>
      <w:sz w:val="24"/>
      <w:szCs w:val="24"/>
      <w:lang w:val="lv-LV"/>
    </w:rPr>
  </w:style>
  <w:style w:type="character" w:styleId="PageNumber">
    <w:name w:val="page number"/>
    <w:uiPriority w:val="99"/>
    <w:rsid w:val="00D1273D"/>
    <w:rPr>
      <w:rFonts w:cs="Times New Roman"/>
    </w:rPr>
  </w:style>
  <w:style w:type="paragraph" w:styleId="BodyText">
    <w:name w:val="Body Text"/>
    <w:basedOn w:val="Normal"/>
    <w:link w:val="BodyTextChar"/>
    <w:rsid w:val="00D1273D"/>
    <w:pPr>
      <w:jc w:val="both"/>
    </w:pPr>
  </w:style>
  <w:style w:type="character" w:customStyle="1" w:styleId="BodyTextChar">
    <w:name w:val="Body Text Char"/>
    <w:link w:val="BodyText"/>
    <w:rsid w:val="00D1273D"/>
    <w:rPr>
      <w:sz w:val="24"/>
      <w:szCs w:val="24"/>
      <w:lang w:val="lv-LV"/>
    </w:rPr>
  </w:style>
  <w:style w:type="character" w:styleId="Hyperlink">
    <w:name w:val="Hyperlink"/>
    <w:uiPriority w:val="99"/>
    <w:rsid w:val="00D1273D"/>
    <w:rPr>
      <w:rFonts w:cs="Times New Roman"/>
      <w:color w:val="0000FF"/>
      <w:u w:val="single"/>
    </w:rPr>
  </w:style>
  <w:style w:type="paragraph" w:customStyle="1" w:styleId="naisf">
    <w:name w:val="naisf"/>
    <w:basedOn w:val="Normal"/>
    <w:rsid w:val="00FC430C"/>
    <w:pPr>
      <w:spacing w:before="100" w:beforeAutospacing="1" w:after="100" w:afterAutospacing="1"/>
      <w:jc w:val="both"/>
    </w:pPr>
    <w:rPr>
      <w:rFonts w:eastAsia="Arial Unicode MS"/>
      <w:lang w:val="en-GB"/>
    </w:rPr>
  </w:style>
  <w:style w:type="paragraph" w:customStyle="1" w:styleId="G4">
    <w:name w:val="G4"/>
    <w:basedOn w:val="Normal"/>
    <w:autoRedefine/>
    <w:uiPriority w:val="99"/>
    <w:rsid w:val="001D3987"/>
    <w:pPr>
      <w:jc w:val="both"/>
    </w:pPr>
  </w:style>
  <w:style w:type="paragraph" w:customStyle="1" w:styleId="xl24">
    <w:name w:val="xl24"/>
    <w:basedOn w:val="Normal"/>
    <w:uiPriority w:val="99"/>
    <w:rsid w:val="002B2650"/>
    <w:pPr>
      <w:pBdr>
        <w:bottom w:val="single" w:sz="4" w:space="0" w:color="auto"/>
        <w:right w:val="single" w:sz="4" w:space="0" w:color="auto"/>
      </w:pBdr>
      <w:spacing w:before="100" w:beforeAutospacing="1" w:after="100" w:afterAutospacing="1"/>
      <w:jc w:val="center"/>
      <w:textAlignment w:val="top"/>
    </w:pPr>
    <w:rPr>
      <w:rFonts w:eastAsia="Arial Unicode MS"/>
      <w:sz w:val="28"/>
      <w:szCs w:val="28"/>
      <w:lang w:val="en-GB"/>
    </w:rPr>
  </w:style>
  <w:style w:type="character" w:styleId="FollowedHyperlink">
    <w:name w:val="FollowedHyperlink"/>
    <w:uiPriority w:val="99"/>
    <w:rsid w:val="00184C32"/>
    <w:rPr>
      <w:rFonts w:cs="Times New Roman"/>
      <w:color w:val="800080"/>
      <w:u w:val="single"/>
    </w:rPr>
  </w:style>
  <w:style w:type="character" w:styleId="Strong">
    <w:name w:val="Strong"/>
    <w:uiPriority w:val="22"/>
    <w:qFormat/>
    <w:rsid w:val="00EC21C0"/>
    <w:rPr>
      <w:rFonts w:cs="Times New Roman"/>
      <w:b/>
      <w:bCs/>
    </w:rPr>
  </w:style>
  <w:style w:type="paragraph" w:styleId="BodyTextIndent">
    <w:name w:val="Body Text Indent"/>
    <w:basedOn w:val="Normal"/>
    <w:link w:val="BodyTextIndentChar"/>
    <w:uiPriority w:val="99"/>
    <w:rsid w:val="001F6BC5"/>
    <w:pPr>
      <w:spacing w:after="120"/>
      <w:ind w:left="283"/>
    </w:pPr>
  </w:style>
  <w:style w:type="character" w:customStyle="1" w:styleId="BodyTextIndentChar">
    <w:name w:val="Body Text Indent Char"/>
    <w:link w:val="BodyTextIndent"/>
    <w:uiPriority w:val="99"/>
    <w:semiHidden/>
    <w:rsid w:val="00D1273D"/>
    <w:rPr>
      <w:sz w:val="24"/>
      <w:szCs w:val="24"/>
      <w:lang w:val="lv-LV"/>
    </w:rPr>
  </w:style>
  <w:style w:type="paragraph" w:styleId="FootnoteText">
    <w:name w:val="footnote text"/>
    <w:aliases w:val="Footnote,Fußnote,Char,Char Rakstz. Rakstz. Rakstz. Rakstz. Rakstz. Rakstz. Rakstz.,Char Rakstz. Rakstz. Rakstz. Rakstz. Rakstz. Rakstz.,Char Rakstz. Rakstz. Rakstz. Rakstz. Rakstz. Rakstz. Rakstz. Rakstz. Rakstz. Rakstz. Rakstz.,single spa"/>
    <w:basedOn w:val="Normal"/>
    <w:link w:val="FootnoteTextChar"/>
    <w:qFormat/>
    <w:rsid w:val="0059541B"/>
    <w:rPr>
      <w:sz w:val="20"/>
      <w:szCs w:val="20"/>
      <w:lang w:eastAsia="lv-LV"/>
    </w:rPr>
  </w:style>
  <w:style w:type="paragraph" w:customStyle="1" w:styleId="CharChar4Char1">
    <w:name w:val="Char Char4 Char1"/>
    <w:basedOn w:val="Normal"/>
    <w:next w:val="BlockText"/>
    <w:uiPriority w:val="99"/>
    <w:rsid w:val="00640263"/>
    <w:pPr>
      <w:spacing w:before="120" w:after="160" w:line="240" w:lineRule="exact"/>
      <w:ind w:firstLine="720"/>
      <w:jc w:val="both"/>
    </w:pPr>
    <w:rPr>
      <w:rFonts w:ascii="Verdana" w:hAnsi="Verdana"/>
      <w:sz w:val="20"/>
      <w:szCs w:val="20"/>
      <w:lang w:val="en-US"/>
    </w:rPr>
  </w:style>
  <w:style w:type="character" w:styleId="FootnoteReference">
    <w:name w:val="footnote reference"/>
    <w:aliases w:val="Footnote Reference Number,SUPERS,Footnote symbol,Footnote Refernece,ftref,Footnote Reference Superscript,Vēres atsauce,Odwołanie przypisu,BVI fnr,Footnotes refss,Ref,de nota al pie,-E Fußnotenzeichen,Footnote reference number,E,E FNZ"/>
    <w:link w:val="CharCharCharChar"/>
    <w:uiPriority w:val="99"/>
    <w:qFormat/>
    <w:rsid w:val="0059541B"/>
    <w:rPr>
      <w:rFonts w:cs="Times New Roman"/>
      <w:vertAlign w:val="superscript"/>
    </w:rPr>
  </w:style>
  <w:style w:type="character" w:styleId="CommentReference">
    <w:name w:val="annotation reference"/>
    <w:uiPriority w:val="99"/>
    <w:rsid w:val="00162A40"/>
    <w:rPr>
      <w:rFonts w:cs="Times New Roman"/>
      <w:sz w:val="16"/>
      <w:szCs w:val="16"/>
    </w:rPr>
  </w:style>
  <w:style w:type="paragraph" w:styleId="CommentText">
    <w:name w:val="annotation text"/>
    <w:basedOn w:val="Normal"/>
    <w:link w:val="CommentTextChar"/>
    <w:uiPriority w:val="99"/>
    <w:rsid w:val="00162A40"/>
    <w:rPr>
      <w:sz w:val="20"/>
      <w:szCs w:val="20"/>
    </w:rPr>
  </w:style>
  <w:style w:type="character" w:customStyle="1" w:styleId="CommentTextChar">
    <w:name w:val="Comment Text Char"/>
    <w:link w:val="CommentText"/>
    <w:rsid w:val="00D1273D"/>
    <w:rPr>
      <w:sz w:val="20"/>
      <w:szCs w:val="20"/>
      <w:lang w:val="lv-LV"/>
    </w:rPr>
  </w:style>
  <w:style w:type="paragraph" w:styleId="CommentSubject">
    <w:name w:val="annotation subject"/>
    <w:basedOn w:val="CommentText"/>
    <w:next w:val="CommentText"/>
    <w:link w:val="CommentSubjectChar"/>
    <w:uiPriority w:val="99"/>
    <w:semiHidden/>
    <w:rsid w:val="00162A40"/>
    <w:rPr>
      <w:b/>
      <w:bCs/>
    </w:rPr>
  </w:style>
  <w:style w:type="character" w:customStyle="1" w:styleId="CommentSubjectChar">
    <w:name w:val="Comment Subject Char"/>
    <w:link w:val="CommentSubject"/>
    <w:uiPriority w:val="99"/>
    <w:semiHidden/>
    <w:rsid w:val="00D1273D"/>
    <w:rPr>
      <w:b/>
      <w:bCs/>
      <w:sz w:val="20"/>
      <w:szCs w:val="20"/>
      <w:lang w:val="lv-LV"/>
    </w:rPr>
  </w:style>
  <w:style w:type="paragraph" w:customStyle="1" w:styleId="CharChar4Char">
    <w:name w:val="Char Char4 Char"/>
    <w:basedOn w:val="Normal"/>
    <w:next w:val="BlockText"/>
    <w:uiPriority w:val="99"/>
    <w:rsid w:val="0032178A"/>
    <w:pPr>
      <w:spacing w:before="120" w:after="160" w:line="240" w:lineRule="exact"/>
      <w:ind w:firstLine="720"/>
      <w:jc w:val="both"/>
    </w:pPr>
    <w:rPr>
      <w:rFonts w:ascii="Verdana" w:hAnsi="Verdana"/>
      <w:sz w:val="20"/>
      <w:szCs w:val="20"/>
      <w:lang w:val="en-US"/>
    </w:rPr>
  </w:style>
  <w:style w:type="paragraph" w:styleId="BlockText">
    <w:name w:val="Block Text"/>
    <w:basedOn w:val="Normal"/>
    <w:uiPriority w:val="99"/>
    <w:rsid w:val="0032178A"/>
    <w:pPr>
      <w:spacing w:after="120"/>
      <w:ind w:left="1440" w:right="1440"/>
    </w:pPr>
  </w:style>
  <w:style w:type="paragraph" w:customStyle="1" w:styleId="EE-H3">
    <w:name w:val="EE-H3"/>
    <w:basedOn w:val="Normal"/>
    <w:autoRedefine/>
    <w:uiPriority w:val="99"/>
    <w:rsid w:val="00D0369B"/>
    <w:pPr>
      <w:ind w:right="6"/>
      <w:jc w:val="both"/>
    </w:pPr>
    <w:rPr>
      <w:lang w:eastAsia="lv-LV"/>
    </w:rPr>
  </w:style>
  <w:style w:type="character" w:customStyle="1" w:styleId="BalloonTextChar">
    <w:name w:val="Balloon Text Char"/>
    <w:link w:val="BalloonText"/>
    <w:uiPriority w:val="99"/>
    <w:semiHidden/>
    <w:locked/>
    <w:rsid w:val="007C4095"/>
    <w:rPr>
      <w:rFonts w:ascii="Tahoma" w:hAnsi="Tahoma" w:cs="Tahoma"/>
      <w:sz w:val="16"/>
      <w:szCs w:val="16"/>
      <w:lang w:val="lv-LV" w:eastAsia="en-US" w:bidi="ar-SA"/>
    </w:rPr>
  </w:style>
  <w:style w:type="paragraph" w:customStyle="1" w:styleId="CharChar4CharCharCharChar">
    <w:name w:val="Char Char4 Char Char Char Char"/>
    <w:basedOn w:val="Normal"/>
    <w:next w:val="BlockText"/>
    <w:rsid w:val="007E21EC"/>
    <w:pPr>
      <w:spacing w:before="120" w:after="160" w:line="240" w:lineRule="exact"/>
      <w:ind w:firstLine="720"/>
      <w:jc w:val="both"/>
    </w:pPr>
    <w:rPr>
      <w:rFonts w:ascii="Verdana" w:hAnsi="Verdana"/>
      <w:sz w:val="20"/>
      <w:szCs w:val="20"/>
      <w:lang w:val="en-US"/>
    </w:rPr>
  </w:style>
  <w:style w:type="paragraph" w:customStyle="1" w:styleId="1">
    <w:name w:val="1"/>
    <w:basedOn w:val="Normal"/>
    <w:rsid w:val="00FD495A"/>
    <w:pPr>
      <w:spacing w:after="160" w:line="240" w:lineRule="exact"/>
    </w:pPr>
    <w:rPr>
      <w:rFonts w:ascii="Tahoma" w:hAnsi="Tahoma"/>
      <w:sz w:val="20"/>
      <w:szCs w:val="20"/>
      <w:lang w:val="en-US"/>
    </w:rPr>
  </w:style>
  <w:style w:type="paragraph" w:customStyle="1" w:styleId="Default">
    <w:name w:val="Default"/>
    <w:rsid w:val="000518C5"/>
    <w:pPr>
      <w:autoSpaceDE w:val="0"/>
      <w:autoSpaceDN w:val="0"/>
      <w:adjustRightInd w:val="0"/>
    </w:pPr>
    <w:rPr>
      <w:color w:val="000000"/>
      <w:sz w:val="24"/>
      <w:szCs w:val="24"/>
    </w:rPr>
  </w:style>
  <w:style w:type="paragraph" w:customStyle="1" w:styleId="RakstzCharCharRakstzCharCharRakstz">
    <w:name w:val="Rakstz. Char Char Rakstz. Char Char Rakstz."/>
    <w:basedOn w:val="Normal"/>
    <w:rsid w:val="00906472"/>
    <w:pPr>
      <w:spacing w:after="160" w:line="240" w:lineRule="exact"/>
    </w:pPr>
    <w:rPr>
      <w:rFonts w:ascii="Tahoma" w:hAnsi="Tahoma"/>
      <w:sz w:val="20"/>
      <w:szCs w:val="20"/>
      <w:lang w:val="en-US"/>
    </w:rPr>
  </w:style>
  <w:style w:type="paragraph" w:customStyle="1" w:styleId="naisnod">
    <w:name w:val="naisnod"/>
    <w:basedOn w:val="Normal"/>
    <w:rsid w:val="00FB0C41"/>
    <w:pPr>
      <w:spacing w:before="100" w:beforeAutospacing="1" w:after="100" w:afterAutospacing="1"/>
    </w:pPr>
    <w:rPr>
      <w:lang w:eastAsia="lv-LV" w:bidi="lo-LA"/>
    </w:rPr>
  </w:style>
  <w:style w:type="paragraph" w:customStyle="1" w:styleId="naiskr">
    <w:name w:val="naiskr"/>
    <w:basedOn w:val="Normal"/>
    <w:rsid w:val="00FB0C41"/>
    <w:pPr>
      <w:spacing w:before="100" w:beforeAutospacing="1" w:after="100" w:afterAutospacing="1"/>
    </w:pPr>
    <w:rPr>
      <w:lang w:eastAsia="lv-LV" w:bidi="lo-LA"/>
    </w:rPr>
  </w:style>
  <w:style w:type="paragraph" w:customStyle="1" w:styleId="naislab">
    <w:name w:val="naislab"/>
    <w:basedOn w:val="Normal"/>
    <w:rsid w:val="00FB0C41"/>
    <w:pPr>
      <w:spacing w:before="100" w:beforeAutospacing="1" w:after="100" w:afterAutospacing="1"/>
    </w:pPr>
    <w:rPr>
      <w:lang w:eastAsia="lv-LV" w:bidi="lo-LA"/>
    </w:rPr>
  </w:style>
  <w:style w:type="character" w:customStyle="1" w:styleId="spelle">
    <w:name w:val="spelle"/>
    <w:basedOn w:val="DefaultParagraphFont"/>
    <w:rsid w:val="002F4AA1"/>
  </w:style>
  <w:style w:type="table" w:styleId="TableGrid">
    <w:name w:val="Table Grid"/>
    <w:basedOn w:val="TableNormal"/>
    <w:uiPriority w:val="59"/>
    <w:rsid w:val="00BE09F3"/>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tvhtml">
    <w:name w:val="tv_html"/>
    <w:basedOn w:val="Normal"/>
    <w:rsid w:val="00861B14"/>
    <w:pPr>
      <w:spacing w:before="100" w:beforeAutospacing="1" w:after="100" w:afterAutospacing="1"/>
    </w:pPr>
    <w:rPr>
      <w:rFonts w:ascii="Verdana" w:hAnsi="Verdana"/>
      <w:sz w:val="18"/>
      <w:szCs w:val="18"/>
      <w:lang w:val="en-US"/>
    </w:rPr>
  </w:style>
  <w:style w:type="character" w:customStyle="1" w:styleId="apple-converted-space">
    <w:name w:val="apple-converted-space"/>
    <w:basedOn w:val="DefaultParagraphFont"/>
    <w:rsid w:val="003536A6"/>
  </w:style>
  <w:style w:type="paragraph" w:styleId="ListParagraph">
    <w:name w:val="List Paragraph"/>
    <w:aliases w:val="2,H&amp;P List Paragraph,Strip,Akapit z listą BS,Numbered Para 1,Dot pt,List Paragraph Char Char Char,Indicator Text,List Paragraph1,Bullet 1,Bullet Points,MAIN CONTENT,IFCL - List Paragraph,List Paragraph12,OBC Bullet,F5 List Paragraph"/>
    <w:basedOn w:val="Normal"/>
    <w:link w:val="ListParagraphChar"/>
    <w:uiPriority w:val="34"/>
    <w:qFormat/>
    <w:rsid w:val="00CB2573"/>
    <w:pPr>
      <w:ind w:left="720"/>
      <w:contextualSpacing/>
    </w:pPr>
  </w:style>
  <w:style w:type="paragraph" w:styleId="NoSpacing">
    <w:name w:val="No Spacing"/>
    <w:aliases w:val="Normal1,No Spacing1,Parastais"/>
    <w:link w:val="NoSpacingChar"/>
    <w:uiPriority w:val="1"/>
    <w:qFormat/>
    <w:rsid w:val="00BB4913"/>
    <w:rPr>
      <w:rFonts w:ascii="Calibri" w:hAnsi="Calibri" w:cs="Calibri"/>
      <w:sz w:val="22"/>
      <w:szCs w:val="22"/>
      <w:lang w:val="en-US" w:eastAsia="en-US"/>
    </w:rPr>
  </w:style>
  <w:style w:type="paragraph" w:styleId="DocumentMap">
    <w:name w:val="Document Map"/>
    <w:basedOn w:val="Normal"/>
    <w:link w:val="DocumentMapChar"/>
    <w:uiPriority w:val="99"/>
    <w:semiHidden/>
    <w:unhideWhenUsed/>
    <w:rsid w:val="00326D94"/>
    <w:rPr>
      <w:rFonts w:ascii="Tahoma" w:hAnsi="Tahoma" w:cs="Tahoma"/>
      <w:sz w:val="16"/>
      <w:szCs w:val="16"/>
    </w:rPr>
  </w:style>
  <w:style w:type="character" w:customStyle="1" w:styleId="DocumentMapChar">
    <w:name w:val="Document Map Char"/>
    <w:basedOn w:val="DefaultParagraphFont"/>
    <w:link w:val="DocumentMap"/>
    <w:uiPriority w:val="99"/>
    <w:semiHidden/>
    <w:rsid w:val="00326D94"/>
    <w:rPr>
      <w:rFonts w:ascii="Tahoma" w:hAnsi="Tahoma" w:cs="Tahoma"/>
      <w:sz w:val="16"/>
      <w:szCs w:val="16"/>
      <w:lang w:val="lv-LV"/>
    </w:rPr>
  </w:style>
  <w:style w:type="paragraph" w:customStyle="1" w:styleId="tv2131">
    <w:name w:val="tv2131"/>
    <w:basedOn w:val="Normal"/>
    <w:rsid w:val="00217BB5"/>
    <w:pPr>
      <w:spacing w:line="360" w:lineRule="auto"/>
      <w:ind w:firstLine="300"/>
    </w:pPr>
    <w:rPr>
      <w:color w:val="414142"/>
      <w:sz w:val="20"/>
      <w:szCs w:val="20"/>
      <w:lang w:val="en-US"/>
    </w:rPr>
  </w:style>
  <w:style w:type="paragraph" w:customStyle="1" w:styleId="tv2121">
    <w:name w:val="tv2121"/>
    <w:basedOn w:val="Normal"/>
    <w:rsid w:val="003735C6"/>
    <w:pPr>
      <w:spacing w:before="400" w:line="360" w:lineRule="auto"/>
      <w:jc w:val="center"/>
    </w:pPr>
    <w:rPr>
      <w:rFonts w:ascii="Verdana" w:hAnsi="Verdana"/>
      <w:b/>
      <w:bCs/>
      <w:sz w:val="20"/>
      <w:szCs w:val="20"/>
      <w:lang w:eastAsia="lv-LV"/>
    </w:rPr>
  </w:style>
  <w:style w:type="character" w:customStyle="1" w:styleId="ListParagraphChar">
    <w:name w:val="List Paragraph Char"/>
    <w:aliases w:val="2 Char,H&amp;P List Paragraph Char,Strip Char,Akapit z listą BS Char,Numbered Para 1 Char,Dot pt Char,List Paragraph Char Char Char Char,Indicator Text Char,List Paragraph1 Char,Bullet 1 Char,Bullet Points Char,MAIN CONTENT Char"/>
    <w:link w:val="ListParagraph"/>
    <w:uiPriority w:val="34"/>
    <w:qFormat/>
    <w:locked/>
    <w:rsid w:val="000F2E5B"/>
    <w:rPr>
      <w:sz w:val="24"/>
      <w:szCs w:val="24"/>
      <w:lang w:eastAsia="en-US"/>
    </w:rPr>
  </w:style>
  <w:style w:type="paragraph" w:customStyle="1" w:styleId="teksts">
    <w:name w:val="teksts"/>
    <w:basedOn w:val="Normal"/>
    <w:link w:val="tekstsChar"/>
    <w:uiPriority w:val="99"/>
    <w:rsid w:val="007F3A28"/>
    <w:pPr>
      <w:ind w:firstLine="720"/>
      <w:jc w:val="both"/>
    </w:pPr>
    <w:rPr>
      <w:rFonts w:cs="Helv"/>
      <w:color w:val="000000"/>
      <w:szCs w:val="20"/>
    </w:rPr>
  </w:style>
  <w:style w:type="character" w:customStyle="1" w:styleId="tekstsChar">
    <w:name w:val="teksts Char"/>
    <w:basedOn w:val="DefaultParagraphFont"/>
    <w:link w:val="teksts"/>
    <w:uiPriority w:val="99"/>
    <w:locked/>
    <w:rsid w:val="007F3A28"/>
    <w:rPr>
      <w:rFonts w:cs="Helv"/>
      <w:color w:val="000000"/>
      <w:sz w:val="24"/>
      <w:lang w:eastAsia="en-US"/>
    </w:rPr>
  </w:style>
  <w:style w:type="character" w:customStyle="1" w:styleId="FontStyle26">
    <w:name w:val="Font Style26"/>
    <w:basedOn w:val="DefaultParagraphFont"/>
    <w:uiPriority w:val="99"/>
    <w:rsid w:val="007109EB"/>
    <w:rPr>
      <w:rFonts w:ascii="Times New Roman" w:hAnsi="Times New Roman" w:cs="Times New Roman"/>
      <w:sz w:val="26"/>
      <w:szCs w:val="26"/>
    </w:rPr>
  </w:style>
  <w:style w:type="paragraph" w:styleId="TOC3">
    <w:name w:val="toc 3"/>
    <w:basedOn w:val="Normal"/>
    <w:next w:val="Normal"/>
    <w:autoRedefine/>
    <w:uiPriority w:val="39"/>
    <w:unhideWhenUsed/>
    <w:rsid w:val="005D18B6"/>
    <w:pPr>
      <w:framePr w:hSpace="180" w:wrap="around" w:vAnchor="text" w:hAnchor="margin" w:x="5" w:y="149"/>
      <w:spacing w:before="40" w:after="40"/>
      <w:ind w:left="57" w:right="57" w:firstLine="284"/>
      <w:jc w:val="both"/>
    </w:pPr>
    <w:rPr>
      <w:lang w:eastAsia="lv-LV"/>
    </w:rPr>
  </w:style>
  <w:style w:type="paragraph" w:customStyle="1" w:styleId="tv213">
    <w:name w:val="tv213"/>
    <w:basedOn w:val="Normal"/>
    <w:rsid w:val="00A94638"/>
    <w:pPr>
      <w:spacing w:before="100" w:beforeAutospacing="1" w:after="100" w:afterAutospacing="1"/>
    </w:pPr>
    <w:rPr>
      <w:lang w:eastAsia="lv-LV"/>
    </w:rPr>
  </w:style>
  <w:style w:type="paragraph" w:customStyle="1" w:styleId="CharCharCharChar">
    <w:name w:val="Char Char Char Char"/>
    <w:aliases w:val="Char2"/>
    <w:basedOn w:val="Normal"/>
    <w:next w:val="Normal"/>
    <w:link w:val="FootnoteReference"/>
    <w:uiPriority w:val="99"/>
    <w:rsid w:val="00C065AA"/>
    <w:pPr>
      <w:keepNext/>
      <w:keepLines/>
      <w:spacing w:before="120" w:after="160" w:line="240" w:lineRule="exact"/>
      <w:jc w:val="both"/>
      <w:textAlignment w:val="baseline"/>
      <w:outlineLvl w:val="0"/>
    </w:pPr>
    <w:rPr>
      <w:sz w:val="20"/>
      <w:szCs w:val="20"/>
      <w:vertAlign w:val="superscript"/>
      <w:lang w:eastAsia="lv-LV"/>
    </w:rPr>
  </w:style>
  <w:style w:type="character" w:customStyle="1" w:styleId="CaptionChar">
    <w:name w:val="Caption Char"/>
    <w:aliases w:val="CDM A/Caption Char,CDM B/Caption Char,CaptionTemplate Char,Table Caption Char"/>
    <w:link w:val="Caption"/>
    <w:uiPriority w:val="35"/>
    <w:locked/>
    <w:rsid w:val="00C065AA"/>
    <w:rPr>
      <w:b/>
      <w:bCs/>
    </w:rPr>
  </w:style>
  <w:style w:type="paragraph" w:styleId="Caption">
    <w:name w:val="caption"/>
    <w:aliases w:val="CDM A/Caption,CDM B/Caption,CaptionTemplate,Table Caption"/>
    <w:basedOn w:val="Normal"/>
    <w:next w:val="Normal"/>
    <w:link w:val="CaptionChar"/>
    <w:uiPriority w:val="35"/>
    <w:qFormat/>
    <w:rsid w:val="00C065AA"/>
    <w:rPr>
      <w:b/>
      <w:bCs/>
      <w:sz w:val="20"/>
      <w:szCs w:val="20"/>
      <w:lang w:eastAsia="lv-LV"/>
    </w:rPr>
  </w:style>
  <w:style w:type="character" w:customStyle="1" w:styleId="glossary">
    <w:name w:val="glossary"/>
    <w:basedOn w:val="DefaultParagraphFont"/>
    <w:rsid w:val="00463603"/>
  </w:style>
  <w:style w:type="paragraph" w:customStyle="1" w:styleId="Statuti">
    <w:name w:val="Statuti"/>
    <w:basedOn w:val="Normal"/>
    <w:rsid w:val="00463603"/>
    <w:pPr>
      <w:numPr>
        <w:ilvl w:val="3"/>
        <w:numId w:val="31"/>
      </w:numPr>
      <w:spacing w:line="360" w:lineRule="auto"/>
      <w:jc w:val="both"/>
    </w:pPr>
    <w:rPr>
      <w:rFonts w:ascii="Arial Narrow" w:hAnsi="Arial Narrow"/>
      <w:szCs w:val="20"/>
      <w:lang w:eastAsia="lv-LV"/>
    </w:rPr>
  </w:style>
  <w:style w:type="paragraph" w:customStyle="1" w:styleId="Virsraksti4">
    <w:name w:val="Virsraksti4"/>
    <w:basedOn w:val="Normal"/>
    <w:rsid w:val="00463603"/>
    <w:pPr>
      <w:numPr>
        <w:ilvl w:val="4"/>
        <w:numId w:val="31"/>
      </w:numPr>
      <w:spacing w:before="60" w:after="120"/>
    </w:pPr>
    <w:rPr>
      <w:szCs w:val="20"/>
      <w:lang w:eastAsia="lv-LV"/>
    </w:rPr>
  </w:style>
  <w:style w:type="paragraph" w:customStyle="1" w:styleId="Virsraksti1">
    <w:name w:val="Virsraksti1"/>
    <w:basedOn w:val="Normal"/>
    <w:rsid w:val="00463603"/>
    <w:pPr>
      <w:numPr>
        <w:numId w:val="31"/>
      </w:numPr>
      <w:spacing w:before="120" w:after="120"/>
      <w:ind w:left="720" w:hanging="360"/>
      <w:jc w:val="both"/>
    </w:pPr>
    <w:rPr>
      <w:rFonts w:cs="Arial Unicode MS"/>
      <w:b/>
      <w:sz w:val="32"/>
      <w:lang w:eastAsia="lv-LV" w:bidi="lo-LA"/>
    </w:rPr>
  </w:style>
  <w:style w:type="paragraph" w:customStyle="1" w:styleId="Virsraksti2">
    <w:name w:val="Virsraksti_2"/>
    <w:basedOn w:val="Normal"/>
    <w:rsid w:val="00463603"/>
    <w:pPr>
      <w:numPr>
        <w:ilvl w:val="1"/>
        <w:numId w:val="31"/>
      </w:numPr>
      <w:spacing w:before="120" w:after="120"/>
      <w:ind w:left="1440" w:hanging="360"/>
      <w:jc w:val="both"/>
    </w:pPr>
    <w:rPr>
      <w:rFonts w:cs="Arial Unicode MS"/>
      <w:b/>
      <w:sz w:val="28"/>
      <w:lang w:eastAsia="lv-LV" w:bidi="lo-LA"/>
    </w:rPr>
  </w:style>
  <w:style w:type="paragraph" w:customStyle="1" w:styleId="Virsraksti3">
    <w:name w:val="Virsraksti_3"/>
    <w:basedOn w:val="Normal"/>
    <w:rsid w:val="00463603"/>
    <w:pPr>
      <w:numPr>
        <w:ilvl w:val="2"/>
        <w:numId w:val="31"/>
      </w:numPr>
      <w:spacing w:before="120" w:after="120"/>
      <w:ind w:left="2160" w:hanging="180"/>
      <w:jc w:val="both"/>
    </w:pPr>
    <w:rPr>
      <w:rFonts w:ascii="Times New Roman Bold" w:hAnsi="Times New Roman Bold" w:cs="Arial Unicode MS"/>
      <w:b/>
      <w:lang w:eastAsia="lv-LV" w:bidi="lo-LA"/>
    </w:rPr>
  </w:style>
  <w:style w:type="paragraph" w:customStyle="1" w:styleId="tv2132">
    <w:name w:val="tv2132"/>
    <w:basedOn w:val="Normal"/>
    <w:rsid w:val="005F57DC"/>
    <w:pPr>
      <w:spacing w:line="360" w:lineRule="auto"/>
      <w:ind w:firstLine="240"/>
    </w:pPr>
    <w:rPr>
      <w:color w:val="414142"/>
      <w:sz w:val="16"/>
      <w:szCs w:val="16"/>
      <w:lang w:eastAsia="lv-LV"/>
    </w:rPr>
  </w:style>
  <w:style w:type="character" w:customStyle="1" w:styleId="NoSpacingChar">
    <w:name w:val="No Spacing Char"/>
    <w:aliases w:val="Normal1 Char,No Spacing1 Char,Parastais Char"/>
    <w:link w:val="NoSpacing"/>
    <w:uiPriority w:val="1"/>
    <w:locked/>
    <w:rsid w:val="00347C98"/>
    <w:rPr>
      <w:rFonts w:ascii="Calibri" w:hAnsi="Calibri" w:cs="Calibri"/>
      <w:sz w:val="22"/>
      <w:szCs w:val="22"/>
      <w:lang w:val="en-US" w:eastAsia="en-US"/>
    </w:rPr>
  </w:style>
  <w:style w:type="character" w:customStyle="1" w:styleId="Heading3Char">
    <w:name w:val="Heading 3 Char"/>
    <w:basedOn w:val="DefaultParagraphFont"/>
    <w:link w:val="Heading3"/>
    <w:uiPriority w:val="9"/>
    <w:rsid w:val="001A3232"/>
    <w:rPr>
      <w:rFonts w:asciiTheme="majorHAnsi" w:eastAsiaTheme="majorEastAsia" w:hAnsiTheme="majorHAnsi" w:cstheme="majorBidi"/>
      <w:b/>
      <w:bCs/>
      <w:color w:val="4F81BD" w:themeColor="accent1"/>
      <w:sz w:val="24"/>
      <w:szCs w:val="24"/>
      <w:lang w:eastAsia="en-US"/>
    </w:rPr>
  </w:style>
  <w:style w:type="table" w:styleId="MediumList1-Accent2">
    <w:name w:val="Medium List 1 Accent 2"/>
    <w:basedOn w:val="TableNormal"/>
    <w:uiPriority w:val="65"/>
    <w:rsid w:val="001A3232"/>
    <w:rPr>
      <w:rFonts w:asciiTheme="minorHAnsi" w:eastAsiaTheme="minorHAnsi" w:hAnsiTheme="minorHAnsi" w:cstheme="minorBidi"/>
      <w:color w:val="000000" w:themeColor="text1"/>
      <w:sz w:val="22"/>
      <w:szCs w:val="22"/>
      <w:lang w:eastAsia="en-US"/>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LightGrid-Accent2">
    <w:name w:val="Light Grid Accent 2"/>
    <w:basedOn w:val="TableNormal"/>
    <w:uiPriority w:val="62"/>
    <w:rsid w:val="001A3232"/>
    <w:rPr>
      <w:rFonts w:asciiTheme="minorHAnsi" w:eastAsiaTheme="minorHAnsi" w:hAnsiTheme="minorHAnsi" w:cstheme="minorBidi"/>
      <w:sz w:val="22"/>
      <w:szCs w:val="22"/>
      <w:lang w:eastAsia="en-US"/>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paragraph" w:styleId="TOC1">
    <w:name w:val="toc 1"/>
    <w:basedOn w:val="Normal"/>
    <w:next w:val="Normal"/>
    <w:autoRedefine/>
    <w:uiPriority w:val="39"/>
    <w:unhideWhenUsed/>
    <w:rsid w:val="001A3232"/>
    <w:pPr>
      <w:keepNext/>
      <w:keepLines/>
      <w:tabs>
        <w:tab w:val="left" w:pos="284"/>
        <w:tab w:val="right" w:leader="dot" w:pos="9061"/>
      </w:tabs>
      <w:spacing w:before="120" w:after="100"/>
      <w:jc w:val="both"/>
      <w:outlineLvl w:val="0"/>
    </w:pPr>
  </w:style>
  <w:style w:type="paragraph" w:styleId="TOC2">
    <w:name w:val="toc 2"/>
    <w:basedOn w:val="Normal"/>
    <w:next w:val="Normal"/>
    <w:autoRedefine/>
    <w:uiPriority w:val="39"/>
    <w:unhideWhenUsed/>
    <w:rsid w:val="001A3232"/>
    <w:pPr>
      <w:keepNext/>
      <w:keepLines/>
      <w:tabs>
        <w:tab w:val="left" w:pos="709"/>
        <w:tab w:val="right" w:leader="dot" w:pos="9061"/>
      </w:tabs>
      <w:spacing w:before="120" w:after="100"/>
      <w:ind w:left="284"/>
      <w:jc w:val="both"/>
      <w:outlineLvl w:val="0"/>
    </w:pPr>
  </w:style>
  <w:style w:type="paragraph" w:styleId="TOC4">
    <w:name w:val="toc 4"/>
    <w:basedOn w:val="Normal"/>
    <w:next w:val="Normal"/>
    <w:autoRedefine/>
    <w:uiPriority w:val="39"/>
    <w:unhideWhenUsed/>
    <w:rsid w:val="001A3232"/>
    <w:pPr>
      <w:spacing w:after="100" w:line="276" w:lineRule="auto"/>
      <w:ind w:left="660"/>
    </w:pPr>
    <w:rPr>
      <w:rFonts w:asciiTheme="minorHAnsi" w:eastAsiaTheme="minorEastAsia" w:hAnsiTheme="minorHAnsi" w:cstheme="minorBidi"/>
      <w:sz w:val="22"/>
      <w:szCs w:val="22"/>
      <w:lang w:eastAsia="lv-LV"/>
    </w:rPr>
  </w:style>
  <w:style w:type="paragraph" w:styleId="TOC5">
    <w:name w:val="toc 5"/>
    <w:basedOn w:val="Normal"/>
    <w:next w:val="Normal"/>
    <w:autoRedefine/>
    <w:uiPriority w:val="39"/>
    <w:unhideWhenUsed/>
    <w:rsid w:val="001A3232"/>
    <w:pPr>
      <w:spacing w:after="100" w:line="276" w:lineRule="auto"/>
      <w:ind w:left="880"/>
    </w:pPr>
    <w:rPr>
      <w:rFonts w:asciiTheme="minorHAnsi" w:eastAsiaTheme="minorEastAsia" w:hAnsiTheme="minorHAnsi" w:cstheme="minorBidi"/>
      <w:sz w:val="22"/>
      <w:szCs w:val="22"/>
      <w:lang w:eastAsia="lv-LV"/>
    </w:rPr>
  </w:style>
  <w:style w:type="paragraph" w:styleId="TOC6">
    <w:name w:val="toc 6"/>
    <w:basedOn w:val="Normal"/>
    <w:next w:val="Normal"/>
    <w:autoRedefine/>
    <w:uiPriority w:val="39"/>
    <w:unhideWhenUsed/>
    <w:rsid w:val="001A3232"/>
    <w:pPr>
      <w:spacing w:after="100" w:line="276" w:lineRule="auto"/>
      <w:ind w:left="1100"/>
    </w:pPr>
    <w:rPr>
      <w:rFonts w:asciiTheme="minorHAnsi" w:eastAsiaTheme="minorEastAsia" w:hAnsiTheme="minorHAnsi" w:cstheme="minorBidi"/>
      <w:sz w:val="22"/>
      <w:szCs w:val="22"/>
      <w:lang w:eastAsia="lv-LV"/>
    </w:rPr>
  </w:style>
  <w:style w:type="paragraph" w:styleId="TOC7">
    <w:name w:val="toc 7"/>
    <w:basedOn w:val="Normal"/>
    <w:next w:val="Normal"/>
    <w:autoRedefine/>
    <w:uiPriority w:val="39"/>
    <w:unhideWhenUsed/>
    <w:rsid w:val="001A3232"/>
    <w:pPr>
      <w:spacing w:after="100" w:line="276" w:lineRule="auto"/>
      <w:ind w:left="1320"/>
    </w:pPr>
    <w:rPr>
      <w:rFonts w:asciiTheme="minorHAnsi" w:eastAsiaTheme="minorEastAsia" w:hAnsiTheme="minorHAnsi" w:cstheme="minorBidi"/>
      <w:sz w:val="22"/>
      <w:szCs w:val="22"/>
      <w:lang w:eastAsia="lv-LV"/>
    </w:rPr>
  </w:style>
  <w:style w:type="paragraph" w:styleId="TOC8">
    <w:name w:val="toc 8"/>
    <w:basedOn w:val="Normal"/>
    <w:next w:val="Normal"/>
    <w:autoRedefine/>
    <w:uiPriority w:val="39"/>
    <w:unhideWhenUsed/>
    <w:rsid w:val="001A3232"/>
    <w:pPr>
      <w:spacing w:after="100" w:line="276" w:lineRule="auto"/>
      <w:ind w:left="1540"/>
    </w:pPr>
    <w:rPr>
      <w:rFonts w:asciiTheme="minorHAnsi" w:eastAsiaTheme="minorEastAsia" w:hAnsiTheme="minorHAnsi" w:cstheme="minorBidi"/>
      <w:sz w:val="22"/>
      <w:szCs w:val="22"/>
      <w:lang w:eastAsia="lv-LV"/>
    </w:rPr>
  </w:style>
  <w:style w:type="paragraph" w:styleId="TOC9">
    <w:name w:val="toc 9"/>
    <w:basedOn w:val="Normal"/>
    <w:next w:val="Normal"/>
    <w:autoRedefine/>
    <w:uiPriority w:val="39"/>
    <w:unhideWhenUsed/>
    <w:rsid w:val="001A3232"/>
    <w:pPr>
      <w:spacing w:after="100" w:line="276" w:lineRule="auto"/>
      <w:ind w:left="1760"/>
    </w:pPr>
    <w:rPr>
      <w:rFonts w:asciiTheme="minorHAnsi" w:eastAsiaTheme="minorEastAsia" w:hAnsiTheme="minorHAnsi" w:cstheme="minorBidi"/>
      <w:sz w:val="22"/>
      <w:szCs w:val="22"/>
      <w:lang w:eastAsia="lv-LV"/>
    </w:rPr>
  </w:style>
  <w:style w:type="character" w:customStyle="1" w:styleId="CommentTextChar1">
    <w:name w:val="Comment Text Char1"/>
    <w:locked/>
    <w:rsid w:val="001A3232"/>
    <w:rPr>
      <w:rFonts w:ascii="Times New Roman" w:hAnsi="Times New Roman" w:cs="Times New Roman"/>
      <w:sz w:val="20"/>
      <w:szCs w:val="20"/>
      <w:lang w:val="lv-LV" w:eastAsia="lv-LV"/>
    </w:rPr>
  </w:style>
  <w:style w:type="character" w:customStyle="1" w:styleId="FootnoteChar1">
    <w:name w:val="Footnote Char1"/>
    <w:aliases w:val="Fußnote Char1,single space Char1,ft Rakstz. Rakstz. Char1,ft Rakstz. Char1,ft Char1,-E Fußnotentext Char1,Fußnotentext Ursprung Char1,Vēres teksts Char Char Char Char Char Char1,Vēres teksts Char Char Char Char"/>
    <w:uiPriority w:val="99"/>
    <w:locked/>
    <w:rsid w:val="001A3232"/>
    <w:rPr>
      <w:rFonts w:ascii="Calibri" w:hAnsi="Calibri" w:cs="Times New Roman"/>
      <w:sz w:val="20"/>
      <w:szCs w:val="20"/>
      <w:lang w:val="lv-LV"/>
    </w:rPr>
  </w:style>
  <w:style w:type="paragraph" w:customStyle="1" w:styleId="1pakapesvirsraksts">
    <w:name w:val="1. pakapes virsraksts"/>
    <w:uiPriority w:val="99"/>
    <w:qFormat/>
    <w:rsid w:val="001A3232"/>
    <w:pPr>
      <w:keepNext/>
      <w:keepLines/>
      <w:numPr>
        <w:numId w:val="48"/>
      </w:numPr>
      <w:spacing w:before="360" w:after="240"/>
      <w:ind w:left="426" w:hanging="426"/>
    </w:pPr>
    <w:rPr>
      <w:b/>
      <w:sz w:val="32"/>
      <w:szCs w:val="24"/>
    </w:rPr>
  </w:style>
  <w:style w:type="paragraph" w:customStyle="1" w:styleId="2pakapesvirsraksts">
    <w:name w:val="2. pakapes virsraksts"/>
    <w:uiPriority w:val="99"/>
    <w:qFormat/>
    <w:rsid w:val="001A3232"/>
    <w:pPr>
      <w:keepNext/>
      <w:keepLines/>
      <w:numPr>
        <w:ilvl w:val="1"/>
        <w:numId w:val="48"/>
      </w:numPr>
      <w:spacing w:after="120"/>
      <w:ind w:left="426"/>
    </w:pPr>
    <w:rPr>
      <w:rFonts w:eastAsia="Calibri"/>
      <w:b/>
      <w:sz w:val="24"/>
      <w:szCs w:val="22"/>
      <w:lang w:eastAsia="en-US"/>
    </w:rPr>
  </w:style>
  <w:style w:type="paragraph" w:customStyle="1" w:styleId="3pakapesvirsraksts">
    <w:name w:val="3. pakapes virsraksts"/>
    <w:uiPriority w:val="99"/>
    <w:qFormat/>
    <w:rsid w:val="001A3232"/>
    <w:pPr>
      <w:keepNext/>
      <w:keepLines/>
      <w:numPr>
        <w:ilvl w:val="2"/>
        <w:numId w:val="48"/>
      </w:numPr>
      <w:spacing w:after="120"/>
      <w:ind w:left="709"/>
    </w:pPr>
    <w:rPr>
      <w:b/>
      <w:sz w:val="24"/>
      <w:szCs w:val="32"/>
    </w:rPr>
  </w:style>
  <w:style w:type="paragraph" w:customStyle="1" w:styleId="4pakapesvirsraksts">
    <w:name w:val="4. pakapes virsraksts"/>
    <w:basedOn w:val="3pakapesvirsraksts"/>
    <w:uiPriority w:val="99"/>
    <w:qFormat/>
    <w:rsid w:val="001A3232"/>
    <w:pPr>
      <w:numPr>
        <w:ilvl w:val="3"/>
      </w:numPr>
    </w:pPr>
  </w:style>
  <w:style w:type="paragraph" w:customStyle="1" w:styleId="StyleEE-numbering12pt">
    <w:name w:val="Style EE-numbering + 12 pt"/>
    <w:basedOn w:val="Normal"/>
    <w:link w:val="StyleEE-numbering12ptChar"/>
    <w:autoRedefine/>
    <w:rsid w:val="001A3232"/>
    <w:pPr>
      <w:numPr>
        <w:numId w:val="49"/>
      </w:numPr>
      <w:spacing w:before="120"/>
      <w:jc w:val="both"/>
    </w:pPr>
    <w:rPr>
      <w:noProof/>
      <w:color w:val="000000"/>
      <w:szCs w:val="20"/>
      <w:lang w:eastAsia="lv-LV"/>
    </w:rPr>
  </w:style>
  <w:style w:type="character" w:customStyle="1" w:styleId="StyleEE-numbering12ptChar">
    <w:name w:val="Style EE-numbering + 12 pt Char"/>
    <w:basedOn w:val="DefaultParagraphFont"/>
    <w:link w:val="StyleEE-numbering12pt"/>
    <w:rsid w:val="001A3232"/>
    <w:rPr>
      <w:noProof/>
      <w:color w:val="000000"/>
      <w:sz w:val="24"/>
    </w:rPr>
  </w:style>
  <w:style w:type="paragraph" w:customStyle="1" w:styleId="EE-paragr-12">
    <w:name w:val="EE-paragr-12"/>
    <w:basedOn w:val="Normal"/>
    <w:link w:val="EE-paragr-12Char"/>
    <w:rsid w:val="001A3232"/>
    <w:pPr>
      <w:tabs>
        <w:tab w:val="left" w:pos="61"/>
      </w:tabs>
      <w:spacing w:before="120" w:after="120"/>
      <w:jc w:val="both"/>
    </w:pPr>
    <w:rPr>
      <w:bCs/>
      <w:szCs w:val="20"/>
      <w:lang w:eastAsia="lv-LV"/>
    </w:rPr>
  </w:style>
  <w:style w:type="character" w:customStyle="1" w:styleId="EE-paragr-12Char">
    <w:name w:val="EE-paragr-12 Char"/>
    <w:basedOn w:val="DefaultParagraphFont"/>
    <w:link w:val="EE-paragr-12"/>
    <w:rsid w:val="001A3232"/>
    <w:rPr>
      <w:bCs/>
      <w:sz w:val="24"/>
    </w:rPr>
  </w:style>
  <w:style w:type="character" w:customStyle="1" w:styleId="NormalWebChar">
    <w:name w:val="Normal (Web) Char"/>
    <w:aliases w:val="sākums Char,s?kums Rakstz. Rakstz. Char,s?kums Rakstz. Char,s?kums Char"/>
    <w:link w:val="NormalWeb"/>
    <w:uiPriority w:val="99"/>
    <w:locked/>
    <w:rsid w:val="001A3232"/>
    <w:rPr>
      <w:sz w:val="24"/>
      <w:szCs w:val="24"/>
      <w:lang w:val="en-GB" w:eastAsia="en-US"/>
    </w:rPr>
  </w:style>
  <w:style w:type="paragraph" w:styleId="Revision">
    <w:name w:val="Revision"/>
    <w:hidden/>
    <w:uiPriority w:val="99"/>
    <w:semiHidden/>
    <w:rsid w:val="001A3232"/>
    <w:rPr>
      <w:sz w:val="24"/>
      <w:szCs w:val="24"/>
      <w:lang w:eastAsia="en-US"/>
    </w:rPr>
  </w:style>
  <w:style w:type="character" w:customStyle="1" w:styleId="st">
    <w:name w:val="st"/>
    <w:basedOn w:val="DefaultParagraphFont"/>
    <w:rsid w:val="001A3232"/>
  </w:style>
  <w:style w:type="character" w:styleId="Emphasis">
    <w:name w:val="Emphasis"/>
    <w:basedOn w:val="DefaultParagraphFont"/>
    <w:uiPriority w:val="20"/>
    <w:qFormat/>
    <w:rsid w:val="001A3232"/>
    <w:rPr>
      <w:i/>
      <w:iCs/>
    </w:rPr>
  </w:style>
  <w:style w:type="table" w:styleId="MediumShading1-Accent2">
    <w:name w:val="Medium Shading 1 Accent 2"/>
    <w:basedOn w:val="TableNormal"/>
    <w:uiPriority w:val="63"/>
    <w:rsid w:val="001A3232"/>
    <w:rPr>
      <w:rFonts w:asciiTheme="minorHAnsi" w:eastAsiaTheme="minorHAnsi" w:hAnsiTheme="minorHAnsi" w:cstheme="minorBidi"/>
      <w:sz w:val="22"/>
      <w:szCs w:val="22"/>
      <w:lang w:eastAsia="en-US"/>
    </w:r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LightShading-Accent2">
    <w:name w:val="Light Shading Accent 2"/>
    <w:basedOn w:val="TableNormal"/>
    <w:uiPriority w:val="60"/>
    <w:rsid w:val="001A3232"/>
    <w:rPr>
      <w:rFonts w:asciiTheme="minorHAnsi" w:eastAsiaTheme="minorHAnsi" w:hAnsiTheme="minorHAnsi" w:cstheme="minorBidi"/>
      <w:color w:val="943634" w:themeColor="accent2" w:themeShade="BF"/>
      <w:sz w:val="22"/>
      <w:szCs w:val="22"/>
      <w:lang w:eastAsia="en-US"/>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paragraph" w:customStyle="1" w:styleId="TemplateParagraph">
    <w:name w:val="TemplateParagraph"/>
    <w:basedOn w:val="Normal"/>
    <w:link w:val="TemplateParagraph0"/>
    <w:qFormat/>
    <w:rsid w:val="001A3232"/>
    <w:pPr>
      <w:spacing w:after="120"/>
      <w:jc w:val="both"/>
    </w:pPr>
    <w:rPr>
      <w:rFonts w:ascii="Calibri" w:eastAsia="Calibri" w:hAnsi="Calibri"/>
      <w:lang w:val="en-GB"/>
    </w:rPr>
  </w:style>
  <w:style w:type="character" w:customStyle="1" w:styleId="TemplateParagraph0">
    <w:name w:val="TemplateParagraph Знак"/>
    <w:link w:val="TemplateParagraph"/>
    <w:rsid w:val="001A3232"/>
    <w:rPr>
      <w:rFonts w:ascii="Calibri" w:eastAsia="Calibri" w:hAnsi="Calibri"/>
      <w:sz w:val="24"/>
      <w:szCs w:val="24"/>
      <w:lang w:val="en-GB" w:eastAsia="en-US"/>
    </w:rPr>
  </w:style>
  <w:style w:type="paragraph" w:customStyle="1" w:styleId="TemplateTableData">
    <w:name w:val="TemplateTableData"/>
    <w:basedOn w:val="TemplateParagraph"/>
    <w:qFormat/>
    <w:rsid w:val="001A3232"/>
    <w:pPr>
      <w:spacing w:after="0"/>
    </w:pPr>
    <w:rPr>
      <w:sz w:val="20"/>
    </w:rPr>
  </w:style>
  <w:style w:type="paragraph" w:customStyle="1" w:styleId="Caption1">
    <w:name w:val="Caption1"/>
    <w:basedOn w:val="Normal"/>
    <w:rsid w:val="001A3232"/>
    <w:pPr>
      <w:keepNext/>
      <w:suppressAutoHyphens/>
      <w:spacing w:before="120" w:after="60" w:line="100" w:lineRule="atLeast"/>
      <w:jc w:val="center"/>
    </w:pPr>
    <w:rPr>
      <w:rFonts w:ascii="Cambria" w:eastAsia="Batang" w:hAnsi="Cambria"/>
      <w:b/>
      <w:bCs/>
      <w:color w:val="274A8B"/>
      <w:sz w:val="20"/>
      <w:szCs w:val="20"/>
      <w:lang w:val="en-US" w:eastAsia="ar-SA"/>
    </w:rPr>
  </w:style>
  <w:style w:type="paragraph" w:customStyle="1" w:styleId="TemplateSource">
    <w:name w:val="TemplateSource"/>
    <w:basedOn w:val="TemplateParagraph"/>
    <w:qFormat/>
    <w:rsid w:val="001A3232"/>
    <w:pPr>
      <w:jc w:val="center"/>
    </w:pPr>
    <w:rPr>
      <w:sz w:val="20"/>
      <w:szCs w:val="20"/>
    </w:rPr>
  </w:style>
  <w:style w:type="paragraph" w:customStyle="1" w:styleId="TemplateHeading3">
    <w:name w:val="TemplateHeading3"/>
    <w:basedOn w:val="Normal"/>
    <w:next w:val="TemplateParagraph"/>
    <w:qFormat/>
    <w:rsid w:val="001A3232"/>
    <w:pPr>
      <w:keepNext/>
      <w:spacing w:after="200"/>
      <w:ind w:left="1224" w:hanging="1224"/>
    </w:pPr>
    <w:rPr>
      <w:rFonts w:ascii="Calibri Light" w:eastAsia="Calibri" w:hAnsi="Calibri Light" w:cs="Arial"/>
      <w:b/>
      <w:i/>
      <w:lang w:val="en-GB"/>
    </w:rPr>
  </w:style>
</w:styles>
</file>

<file path=word/webSettings.xml><?xml version="1.0" encoding="utf-8"?>
<w:webSettings xmlns:r="http://schemas.openxmlformats.org/officeDocument/2006/relationships" xmlns:w="http://schemas.openxmlformats.org/wordprocessingml/2006/main">
  <w:divs>
    <w:div w:id="2170460">
      <w:bodyDiv w:val="1"/>
      <w:marLeft w:val="0"/>
      <w:marRight w:val="0"/>
      <w:marTop w:val="0"/>
      <w:marBottom w:val="0"/>
      <w:divBdr>
        <w:top w:val="none" w:sz="0" w:space="0" w:color="auto"/>
        <w:left w:val="none" w:sz="0" w:space="0" w:color="auto"/>
        <w:bottom w:val="none" w:sz="0" w:space="0" w:color="auto"/>
        <w:right w:val="none" w:sz="0" w:space="0" w:color="auto"/>
      </w:divBdr>
    </w:div>
    <w:div w:id="105083029">
      <w:bodyDiv w:val="1"/>
      <w:marLeft w:val="0"/>
      <w:marRight w:val="0"/>
      <w:marTop w:val="0"/>
      <w:marBottom w:val="0"/>
      <w:divBdr>
        <w:top w:val="none" w:sz="0" w:space="0" w:color="auto"/>
        <w:left w:val="none" w:sz="0" w:space="0" w:color="auto"/>
        <w:bottom w:val="none" w:sz="0" w:space="0" w:color="auto"/>
        <w:right w:val="none" w:sz="0" w:space="0" w:color="auto"/>
      </w:divBdr>
    </w:div>
    <w:div w:id="114299016">
      <w:bodyDiv w:val="1"/>
      <w:marLeft w:val="0"/>
      <w:marRight w:val="0"/>
      <w:marTop w:val="0"/>
      <w:marBottom w:val="0"/>
      <w:divBdr>
        <w:top w:val="none" w:sz="0" w:space="0" w:color="auto"/>
        <w:left w:val="none" w:sz="0" w:space="0" w:color="auto"/>
        <w:bottom w:val="none" w:sz="0" w:space="0" w:color="auto"/>
        <w:right w:val="none" w:sz="0" w:space="0" w:color="auto"/>
      </w:divBdr>
    </w:div>
    <w:div w:id="115102262">
      <w:bodyDiv w:val="1"/>
      <w:marLeft w:val="0"/>
      <w:marRight w:val="0"/>
      <w:marTop w:val="0"/>
      <w:marBottom w:val="0"/>
      <w:divBdr>
        <w:top w:val="none" w:sz="0" w:space="0" w:color="auto"/>
        <w:left w:val="none" w:sz="0" w:space="0" w:color="auto"/>
        <w:bottom w:val="none" w:sz="0" w:space="0" w:color="auto"/>
        <w:right w:val="none" w:sz="0" w:space="0" w:color="auto"/>
      </w:divBdr>
    </w:div>
    <w:div w:id="126515532">
      <w:bodyDiv w:val="1"/>
      <w:marLeft w:val="0"/>
      <w:marRight w:val="0"/>
      <w:marTop w:val="0"/>
      <w:marBottom w:val="0"/>
      <w:divBdr>
        <w:top w:val="none" w:sz="0" w:space="0" w:color="auto"/>
        <w:left w:val="none" w:sz="0" w:space="0" w:color="auto"/>
        <w:bottom w:val="none" w:sz="0" w:space="0" w:color="auto"/>
        <w:right w:val="none" w:sz="0" w:space="0" w:color="auto"/>
      </w:divBdr>
    </w:div>
    <w:div w:id="169830212">
      <w:bodyDiv w:val="1"/>
      <w:marLeft w:val="0"/>
      <w:marRight w:val="0"/>
      <w:marTop w:val="0"/>
      <w:marBottom w:val="0"/>
      <w:divBdr>
        <w:top w:val="none" w:sz="0" w:space="0" w:color="auto"/>
        <w:left w:val="none" w:sz="0" w:space="0" w:color="auto"/>
        <w:bottom w:val="none" w:sz="0" w:space="0" w:color="auto"/>
        <w:right w:val="none" w:sz="0" w:space="0" w:color="auto"/>
      </w:divBdr>
    </w:div>
    <w:div w:id="186676203">
      <w:bodyDiv w:val="1"/>
      <w:marLeft w:val="0"/>
      <w:marRight w:val="0"/>
      <w:marTop w:val="0"/>
      <w:marBottom w:val="0"/>
      <w:divBdr>
        <w:top w:val="none" w:sz="0" w:space="0" w:color="auto"/>
        <w:left w:val="none" w:sz="0" w:space="0" w:color="auto"/>
        <w:bottom w:val="none" w:sz="0" w:space="0" w:color="auto"/>
        <w:right w:val="none" w:sz="0" w:space="0" w:color="auto"/>
      </w:divBdr>
    </w:div>
    <w:div w:id="239482979">
      <w:bodyDiv w:val="1"/>
      <w:marLeft w:val="0"/>
      <w:marRight w:val="0"/>
      <w:marTop w:val="0"/>
      <w:marBottom w:val="0"/>
      <w:divBdr>
        <w:top w:val="none" w:sz="0" w:space="0" w:color="auto"/>
        <w:left w:val="none" w:sz="0" w:space="0" w:color="auto"/>
        <w:bottom w:val="none" w:sz="0" w:space="0" w:color="auto"/>
        <w:right w:val="none" w:sz="0" w:space="0" w:color="auto"/>
      </w:divBdr>
    </w:div>
    <w:div w:id="255402432">
      <w:bodyDiv w:val="1"/>
      <w:marLeft w:val="0"/>
      <w:marRight w:val="0"/>
      <w:marTop w:val="0"/>
      <w:marBottom w:val="0"/>
      <w:divBdr>
        <w:top w:val="none" w:sz="0" w:space="0" w:color="auto"/>
        <w:left w:val="none" w:sz="0" w:space="0" w:color="auto"/>
        <w:bottom w:val="none" w:sz="0" w:space="0" w:color="auto"/>
        <w:right w:val="none" w:sz="0" w:space="0" w:color="auto"/>
      </w:divBdr>
    </w:div>
    <w:div w:id="265429869">
      <w:bodyDiv w:val="1"/>
      <w:marLeft w:val="0"/>
      <w:marRight w:val="0"/>
      <w:marTop w:val="0"/>
      <w:marBottom w:val="0"/>
      <w:divBdr>
        <w:top w:val="none" w:sz="0" w:space="0" w:color="auto"/>
        <w:left w:val="none" w:sz="0" w:space="0" w:color="auto"/>
        <w:bottom w:val="none" w:sz="0" w:space="0" w:color="auto"/>
        <w:right w:val="none" w:sz="0" w:space="0" w:color="auto"/>
      </w:divBdr>
    </w:div>
    <w:div w:id="267927885">
      <w:bodyDiv w:val="1"/>
      <w:marLeft w:val="0"/>
      <w:marRight w:val="0"/>
      <w:marTop w:val="0"/>
      <w:marBottom w:val="0"/>
      <w:divBdr>
        <w:top w:val="none" w:sz="0" w:space="0" w:color="auto"/>
        <w:left w:val="none" w:sz="0" w:space="0" w:color="auto"/>
        <w:bottom w:val="none" w:sz="0" w:space="0" w:color="auto"/>
        <w:right w:val="none" w:sz="0" w:space="0" w:color="auto"/>
      </w:divBdr>
    </w:div>
    <w:div w:id="275212261">
      <w:bodyDiv w:val="1"/>
      <w:marLeft w:val="0"/>
      <w:marRight w:val="0"/>
      <w:marTop w:val="0"/>
      <w:marBottom w:val="0"/>
      <w:divBdr>
        <w:top w:val="none" w:sz="0" w:space="0" w:color="auto"/>
        <w:left w:val="none" w:sz="0" w:space="0" w:color="auto"/>
        <w:bottom w:val="none" w:sz="0" w:space="0" w:color="auto"/>
        <w:right w:val="none" w:sz="0" w:space="0" w:color="auto"/>
      </w:divBdr>
    </w:div>
    <w:div w:id="295336396">
      <w:bodyDiv w:val="1"/>
      <w:marLeft w:val="0"/>
      <w:marRight w:val="0"/>
      <w:marTop w:val="0"/>
      <w:marBottom w:val="0"/>
      <w:divBdr>
        <w:top w:val="none" w:sz="0" w:space="0" w:color="auto"/>
        <w:left w:val="none" w:sz="0" w:space="0" w:color="auto"/>
        <w:bottom w:val="none" w:sz="0" w:space="0" w:color="auto"/>
        <w:right w:val="none" w:sz="0" w:space="0" w:color="auto"/>
      </w:divBdr>
    </w:div>
    <w:div w:id="365064131">
      <w:bodyDiv w:val="1"/>
      <w:marLeft w:val="0"/>
      <w:marRight w:val="0"/>
      <w:marTop w:val="0"/>
      <w:marBottom w:val="0"/>
      <w:divBdr>
        <w:top w:val="none" w:sz="0" w:space="0" w:color="auto"/>
        <w:left w:val="none" w:sz="0" w:space="0" w:color="auto"/>
        <w:bottom w:val="none" w:sz="0" w:space="0" w:color="auto"/>
        <w:right w:val="none" w:sz="0" w:space="0" w:color="auto"/>
      </w:divBdr>
    </w:div>
    <w:div w:id="397174716">
      <w:bodyDiv w:val="1"/>
      <w:marLeft w:val="0"/>
      <w:marRight w:val="0"/>
      <w:marTop w:val="0"/>
      <w:marBottom w:val="0"/>
      <w:divBdr>
        <w:top w:val="none" w:sz="0" w:space="0" w:color="auto"/>
        <w:left w:val="none" w:sz="0" w:space="0" w:color="auto"/>
        <w:bottom w:val="none" w:sz="0" w:space="0" w:color="auto"/>
        <w:right w:val="none" w:sz="0" w:space="0" w:color="auto"/>
      </w:divBdr>
    </w:div>
    <w:div w:id="405420784">
      <w:bodyDiv w:val="1"/>
      <w:marLeft w:val="0"/>
      <w:marRight w:val="0"/>
      <w:marTop w:val="0"/>
      <w:marBottom w:val="0"/>
      <w:divBdr>
        <w:top w:val="none" w:sz="0" w:space="0" w:color="auto"/>
        <w:left w:val="none" w:sz="0" w:space="0" w:color="auto"/>
        <w:bottom w:val="none" w:sz="0" w:space="0" w:color="auto"/>
        <w:right w:val="none" w:sz="0" w:space="0" w:color="auto"/>
      </w:divBdr>
    </w:div>
    <w:div w:id="442457023">
      <w:bodyDiv w:val="1"/>
      <w:marLeft w:val="0"/>
      <w:marRight w:val="0"/>
      <w:marTop w:val="0"/>
      <w:marBottom w:val="0"/>
      <w:divBdr>
        <w:top w:val="none" w:sz="0" w:space="0" w:color="auto"/>
        <w:left w:val="none" w:sz="0" w:space="0" w:color="auto"/>
        <w:bottom w:val="none" w:sz="0" w:space="0" w:color="auto"/>
        <w:right w:val="none" w:sz="0" w:space="0" w:color="auto"/>
      </w:divBdr>
    </w:div>
    <w:div w:id="512230465">
      <w:bodyDiv w:val="1"/>
      <w:marLeft w:val="0"/>
      <w:marRight w:val="0"/>
      <w:marTop w:val="0"/>
      <w:marBottom w:val="0"/>
      <w:divBdr>
        <w:top w:val="none" w:sz="0" w:space="0" w:color="auto"/>
        <w:left w:val="none" w:sz="0" w:space="0" w:color="auto"/>
        <w:bottom w:val="none" w:sz="0" w:space="0" w:color="auto"/>
        <w:right w:val="none" w:sz="0" w:space="0" w:color="auto"/>
      </w:divBdr>
      <w:divsChild>
        <w:div w:id="1502161467">
          <w:marLeft w:val="0"/>
          <w:marRight w:val="0"/>
          <w:marTop w:val="0"/>
          <w:marBottom w:val="0"/>
          <w:divBdr>
            <w:top w:val="none" w:sz="0" w:space="0" w:color="auto"/>
            <w:left w:val="none" w:sz="0" w:space="0" w:color="auto"/>
            <w:bottom w:val="none" w:sz="0" w:space="0" w:color="auto"/>
            <w:right w:val="none" w:sz="0" w:space="0" w:color="auto"/>
          </w:divBdr>
          <w:divsChild>
            <w:div w:id="717052269">
              <w:marLeft w:val="0"/>
              <w:marRight w:val="0"/>
              <w:marTop w:val="0"/>
              <w:marBottom w:val="0"/>
              <w:divBdr>
                <w:top w:val="none" w:sz="0" w:space="0" w:color="auto"/>
                <w:left w:val="none" w:sz="0" w:space="0" w:color="auto"/>
                <w:bottom w:val="none" w:sz="0" w:space="0" w:color="auto"/>
                <w:right w:val="none" w:sz="0" w:space="0" w:color="auto"/>
              </w:divBdr>
              <w:divsChild>
                <w:div w:id="1218466819">
                  <w:marLeft w:val="0"/>
                  <w:marRight w:val="0"/>
                  <w:marTop w:val="0"/>
                  <w:marBottom w:val="0"/>
                  <w:divBdr>
                    <w:top w:val="none" w:sz="0" w:space="0" w:color="auto"/>
                    <w:left w:val="none" w:sz="0" w:space="0" w:color="auto"/>
                    <w:bottom w:val="none" w:sz="0" w:space="0" w:color="auto"/>
                    <w:right w:val="none" w:sz="0" w:space="0" w:color="auto"/>
                  </w:divBdr>
                  <w:divsChild>
                    <w:div w:id="591745452">
                      <w:marLeft w:val="0"/>
                      <w:marRight w:val="0"/>
                      <w:marTop w:val="0"/>
                      <w:marBottom w:val="0"/>
                      <w:divBdr>
                        <w:top w:val="none" w:sz="0" w:space="0" w:color="auto"/>
                        <w:left w:val="none" w:sz="0" w:space="0" w:color="auto"/>
                        <w:bottom w:val="none" w:sz="0" w:space="0" w:color="auto"/>
                        <w:right w:val="none" w:sz="0" w:space="0" w:color="auto"/>
                      </w:divBdr>
                      <w:divsChild>
                        <w:div w:id="1439787987">
                          <w:marLeft w:val="0"/>
                          <w:marRight w:val="0"/>
                          <w:marTop w:val="300"/>
                          <w:marBottom w:val="0"/>
                          <w:divBdr>
                            <w:top w:val="none" w:sz="0" w:space="0" w:color="auto"/>
                            <w:left w:val="none" w:sz="0" w:space="0" w:color="auto"/>
                            <w:bottom w:val="none" w:sz="0" w:space="0" w:color="auto"/>
                            <w:right w:val="none" w:sz="0" w:space="0" w:color="auto"/>
                          </w:divBdr>
                          <w:divsChild>
                            <w:div w:id="1328436746">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34795844">
      <w:bodyDiv w:val="1"/>
      <w:marLeft w:val="0"/>
      <w:marRight w:val="0"/>
      <w:marTop w:val="0"/>
      <w:marBottom w:val="0"/>
      <w:divBdr>
        <w:top w:val="none" w:sz="0" w:space="0" w:color="auto"/>
        <w:left w:val="none" w:sz="0" w:space="0" w:color="auto"/>
        <w:bottom w:val="none" w:sz="0" w:space="0" w:color="auto"/>
        <w:right w:val="none" w:sz="0" w:space="0" w:color="auto"/>
      </w:divBdr>
      <w:divsChild>
        <w:div w:id="359596967">
          <w:marLeft w:val="0"/>
          <w:marRight w:val="0"/>
          <w:marTop w:val="0"/>
          <w:marBottom w:val="0"/>
          <w:divBdr>
            <w:top w:val="none" w:sz="0" w:space="0" w:color="auto"/>
            <w:left w:val="none" w:sz="0" w:space="0" w:color="auto"/>
            <w:bottom w:val="none" w:sz="0" w:space="0" w:color="auto"/>
            <w:right w:val="none" w:sz="0" w:space="0" w:color="auto"/>
          </w:divBdr>
          <w:divsChild>
            <w:div w:id="1874340621">
              <w:marLeft w:val="0"/>
              <w:marRight w:val="0"/>
              <w:marTop w:val="0"/>
              <w:marBottom w:val="0"/>
              <w:divBdr>
                <w:top w:val="none" w:sz="0" w:space="0" w:color="auto"/>
                <w:left w:val="none" w:sz="0" w:space="0" w:color="auto"/>
                <w:bottom w:val="none" w:sz="0" w:space="0" w:color="auto"/>
                <w:right w:val="none" w:sz="0" w:space="0" w:color="auto"/>
              </w:divBdr>
              <w:divsChild>
                <w:div w:id="373627472">
                  <w:marLeft w:val="0"/>
                  <w:marRight w:val="0"/>
                  <w:marTop w:val="0"/>
                  <w:marBottom w:val="0"/>
                  <w:divBdr>
                    <w:top w:val="none" w:sz="0" w:space="0" w:color="auto"/>
                    <w:left w:val="none" w:sz="0" w:space="0" w:color="auto"/>
                    <w:bottom w:val="none" w:sz="0" w:space="0" w:color="auto"/>
                    <w:right w:val="none" w:sz="0" w:space="0" w:color="auto"/>
                  </w:divBdr>
                  <w:divsChild>
                    <w:div w:id="1468357425">
                      <w:marLeft w:val="0"/>
                      <w:marRight w:val="0"/>
                      <w:marTop w:val="0"/>
                      <w:marBottom w:val="0"/>
                      <w:divBdr>
                        <w:top w:val="none" w:sz="0" w:space="0" w:color="auto"/>
                        <w:left w:val="none" w:sz="0" w:space="0" w:color="auto"/>
                        <w:bottom w:val="none" w:sz="0" w:space="0" w:color="auto"/>
                        <w:right w:val="none" w:sz="0" w:space="0" w:color="auto"/>
                      </w:divBdr>
                      <w:divsChild>
                        <w:div w:id="1402020849">
                          <w:marLeft w:val="0"/>
                          <w:marRight w:val="0"/>
                          <w:marTop w:val="300"/>
                          <w:marBottom w:val="0"/>
                          <w:divBdr>
                            <w:top w:val="none" w:sz="0" w:space="0" w:color="auto"/>
                            <w:left w:val="none" w:sz="0" w:space="0" w:color="auto"/>
                            <w:bottom w:val="none" w:sz="0" w:space="0" w:color="auto"/>
                            <w:right w:val="none" w:sz="0" w:space="0" w:color="auto"/>
                          </w:divBdr>
                          <w:divsChild>
                            <w:div w:id="1502815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37690220">
      <w:bodyDiv w:val="1"/>
      <w:marLeft w:val="0"/>
      <w:marRight w:val="0"/>
      <w:marTop w:val="0"/>
      <w:marBottom w:val="0"/>
      <w:divBdr>
        <w:top w:val="none" w:sz="0" w:space="0" w:color="auto"/>
        <w:left w:val="none" w:sz="0" w:space="0" w:color="auto"/>
        <w:bottom w:val="none" w:sz="0" w:space="0" w:color="auto"/>
        <w:right w:val="none" w:sz="0" w:space="0" w:color="auto"/>
      </w:divBdr>
    </w:div>
    <w:div w:id="639069181">
      <w:bodyDiv w:val="1"/>
      <w:marLeft w:val="0"/>
      <w:marRight w:val="0"/>
      <w:marTop w:val="0"/>
      <w:marBottom w:val="0"/>
      <w:divBdr>
        <w:top w:val="none" w:sz="0" w:space="0" w:color="auto"/>
        <w:left w:val="none" w:sz="0" w:space="0" w:color="auto"/>
        <w:bottom w:val="none" w:sz="0" w:space="0" w:color="auto"/>
        <w:right w:val="none" w:sz="0" w:space="0" w:color="auto"/>
      </w:divBdr>
    </w:div>
    <w:div w:id="645204936">
      <w:bodyDiv w:val="1"/>
      <w:marLeft w:val="0"/>
      <w:marRight w:val="0"/>
      <w:marTop w:val="0"/>
      <w:marBottom w:val="0"/>
      <w:divBdr>
        <w:top w:val="none" w:sz="0" w:space="0" w:color="auto"/>
        <w:left w:val="none" w:sz="0" w:space="0" w:color="auto"/>
        <w:bottom w:val="none" w:sz="0" w:space="0" w:color="auto"/>
        <w:right w:val="none" w:sz="0" w:space="0" w:color="auto"/>
      </w:divBdr>
    </w:div>
    <w:div w:id="659232980">
      <w:bodyDiv w:val="1"/>
      <w:marLeft w:val="0"/>
      <w:marRight w:val="0"/>
      <w:marTop w:val="0"/>
      <w:marBottom w:val="0"/>
      <w:divBdr>
        <w:top w:val="none" w:sz="0" w:space="0" w:color="auto"/>
        <w:left w:val="none" w:sz="0" w:space="0" w:color="auto"/>
        <w:bottom w:val="none" w:sz="0" w:space="0" w:color="auto"/>
        <w:right w:val="none" w:sz="0" w:space="0" w:color="auto"/>
      </w:divBdr>
    </w:div>
    <w:div w:id="678235990">
      <w:bodyDiv w:val="1"/>
      <w:marLeft w:val="0"/>
      <w:marRight w:val="0"/>
      <w:marTop w:val="0"/>
      <w:marBottom w:val="0"/>
      <w:divBdr>
        <w:top w:val="none" w:sz="0" w:space="0" w:color="auto"/>
        <w:left w:val="none" w:sz="0" w:space="0" w:color="auto"/>
        <w:bottom w:val="none" w:sz="0" w:space="0" w:color="auto"/>
        <w:right w:val="none" w:sz="0" w:space="0" w:color="auto"/>
      </w:divBdr>
    </w:div>
    <w:div w:id="682902460">
      <w:bodyDiv w:val="1"/>
      <w:marLeft w:val="45"/>
      <w:marRight w:val="45"/>
      <w:marTop w:val="90"/>
      <w:marBottom w:val="90"/>
      <w:divBdr>
        <w:top w:val="none" w:sz="0" w:space="0" w:color="auto"/>
        <w:left w:val="none" w:sz="0" w:space="0" w:color="auto"/>
        <w:bottom w:val="none" w:sz="0" w:space="0" w:color="auto"/>
        <w:right w:val="none" w:sz="0" w:space="0" w:color="auto"/>
      </w:divBdr>
      <w:divsChild>
        <w:div w:id="1737974805">
          <w:marLeft w:val="0"/>
          <w:marRight w:val="0"/>
          <w:marTop w:val="0"/>
          <w:marBottom w:val="567"/>
          <w:divBdr>
            <w:top w:val="none" w:sz="0" w:space="0" w:color="auto"/>
            <w:left w:val="none" w:sz="0" w:space="0" w:color="auto"/>
            <w:bottom w:val="none" w:sz="0" w:space="0" w:color="auto"/>
            <w:right w:val="none" w:sz="0" w:space="0" w:color="auto"/>
          </w:divBdr>
        </w:div>
      </w:divsChild>
    </w:div>
    <w:div w:id="741290964">
      <w:bodyDiv w:val="1"/>
      <w:marLeft w:val="0"/>
      <w:marRight w:val="0"/>
      <w:marTop w:val="0"/>
      <w:marBottom w:val="0"/>
      <w:divBdr>
        <w:top w:val="none" w:sz="0" w:space="0" w:color="auto"/>
        <w:left w:val="none" w:sz="0" w:space="0" w:color="auto"/>
        <w:bottom w:val="none" w:sz="0" w:space="0" w:color="auto"/>
        <w:right w:val="none" w:sz="0" w:space="0" w:color="auto"/>
      </w:divBdr>
    </w:div>
    <w:div w:id="814105452">
      <w:bodyDiv w:val="1"/>
      <w:marLeft w:val="0"/>
      <w:marRight w:val="0"/>
      <w:marTop w:val="0"/>
      <w:marBottom w:val="0"/>
      <w:divBdr>
        <w:top w:val="none" w:sz="0" w:space="0" w:color="auto"/>
        <w:left w:val="none" w:sz="0" w:space="0" w:color="auto"/>
        <w:bottom w:val="none" w:sz="0" w:space="0" w:color="auto"/>
        <w:right w:val="none" w:sz="0" w:space="0" w:color="auto"/>
      </w:divBdr>
    </w:div>
    <w:div w:id="828518551">
      <w:bodyDiv w:val="1"/>
      <w:marLeft w:val="0"/>
      <w:marRight w:val="0"/>
      <w:marTop w:val="0"/>
      <w:marBottom w:val="0"/>
      <w:divBdr>
        <w:top w:val="none" w:sz="0" w:space="0" w:color="auto"/>
        <w:left w:val="none" w:sz="0" w:space="0" w:color="auto"/>
        <w:bottom w:val="none" w:sz="0" w:space="0" w:color="auto"/>
        <w:right w:val="none" w:sz="0" w:space="0" w:color="auto"/>
      </w:divBdr>
    </w:div>
    <w:div w:id="852459427">
      <w:bodyDiv w:val="1"/>
      <w:marLeft w:val="0"/>
      <w:marRight w:val="0"/>
      <w:marTop w:val="0"/>
      <w:marBottom w:val="0"/>
      <w:divBdr>
        <w:top w:val="none" w:sz="0" w:space="0" w:color="auto"/>
        <w:left w:val="none" w:sz="0" w:space="0" w:color="auto"/>
        <w:bottom w:val="none" w:sz="0" w:space="0" w:color="auto"/>
        <w:right w:val="none" w:sz="0" w:space="0" w:color="auto"/>
      </w:divBdr>
    </w:div>
    <w:div w:id="856043856">
      <w:bodyDiv w:val="1"/>
      <w:marLeft w:val="0"/>
      <w:marRight w:val="0"/>
      <w:marTop w:val="0"/>
      <w:marBottom w:val="0"/>
      <w:divBdr>
        <w:top w:val="none" w:sz="0" w:space="0" w:color="auto"/>
        <w:left w:val="none" w:sz="0" w:space="0" w:color="auto"/>
        <w:bottom w:val="none" w:sz="0" w:space="0" w:color="auto"/>
        <w:right w:val="none" w:sz="0" w:space="0" w:color="auto"/>
      </w:divBdr>
    </w:div>
    <w:div w:id="894318463">
      <w:bodyDiv w:val="1"/>
      <w:marLeft w:val="0"/>
      <w:marRight w:val="0"/>
      <w:marTop w:val="0"/>
      <w:marBottom w:val="0"/>
      <w:divBdr>
        <w:top w:val="none" w:sz="0" w:space="0" w:color="auto"/>
        <w:left w:val="none" w:sz="0" w:space="0" w:color="auto"/>
        <w:bottom w:val="none" w:sz="0" w:space="0" w:color="auto"/>
        <w:right w:val="none" w:sz="0" w:space="0" w:color="auto"/>
      </w:divBdr>
    </w:div>
    <w:div w:id="921335081">
      <w:bodyDiv w:val="1"/>
      <w:marLeft w:val="0"/>
      <w:marRight w:val="0"/>
      <w:marTop w:val="0"/>
      <w:marBottom w:val="0"/>
      <w:divBdr>
        <w:top w:val="none" w:sz="0" w:space="0" w:color="auto"/>
        <w:left w:val="none" w:sz="0" w:space="0" w:color="auto"/>
        <w:bottom w:val="none" w:sz="0" w:space="0" w:color="auto"/>
        <w:right w:val="none" w:sz="0" w:space="0" w:color="auto"/>
      </w:divBdr>
    </w:div>
    <w:div w:id="934560793">
      <w:bodyDiv w:val="1"/>
      <w:marLeft w:val="0"/>
      <w:marRight w:val="0"/>
      <w:marTop w:val="0"/>
      <w:marBottom w:val="0"/>
      <w:divBdr>
        <w:top w:val="none" w:sz="0" w:space="0" w:color="auto"/>
        <w:left w:val="none" w:sz="0" w:space="0" w:color="auto"/>
        <w:bottom w:val="none" w:sz="0" w:space="0" w:color="auto"/>
        <w:right w:val="none" w:sz="0" w:space="0" w:color="auto"/>
      </w:divBdr>
    </w:div>
    <w:div w:id="1010372884">
      <w:marLeft w:val="0"/>
      <w:marRight w:val="0"/>
      <w:marTop w:val="0"/>
      <w:marBottom w:val="0"/>
      <w:divBdr>
        <w:top w:val="none" w:sz="0" w:space="0" w:color="auto"/>
        <w:left w:val="none" w:sz="0" w:space="0" w:color="auto"/>
        <w:bottom w:val="none" w:sz="0" w:space="0" w:color="auto"/>
        <w:right w:val="none" w:sz="0" w:space="0" w:color="auto"/>
      </w:divBdr>
      <w:divsChild>
        <w:div w:id="1010372878">
          <w:marLeft w:val="0"/>
          <w:marRight w:val="0"/>
          <w:marTop w:val="0"/>
          <w:marBottom w:val="0"/>
          <w:divBdr>
            <w:top w:val="none" w:sz="0" w:space="0" w:color="auto"/>
            <w:left w:val="none" w:sz="0" w:space="0" w:color="auto"/>
            <w:bottom w:val="none" w:sz="0" w:space="0" w:color="auto"/>
            <w:right w:val="none" w:sz="0" w:space="0" w:color="auto"/>
          </w:divBdr>
        </w:div>
        <w:div w:id="1010372881">
          <w:marLeft w:val="0"/>
          <w:marRight w:val="0"/>
          <w:marTop w:val="0"/>
          <w:marBottom w:val="0"/>
          <w:divBdr>
            <w:top w:val="none" w:sz="0" w:space="0" w:color="auto"/>
            <w:left w:val="none" w:sz="0" w:space="0" w:color="auto"/>
            <w:bottom w:val="none" w:sz="0" w:space="0" w:color="auto"/>
            <w:right w:val="none" w:sz="0" w:space="0" w:color="auto"/>
          </w:divBdr>
        </w:div>
        <w:div w:id="1010372883">
          <w:marLeft w:val="0"/>
          <w:marRight w:val="0"/>
          <w:marTop w:val="0"/>
          <w:marBottom w:val="0"/>
          <w:divBdr>
            <w:top w:val="none" w:sz="0" w:space="0" w:color="auto"/>
            <w:left w:val="none" w:sz="0" w:space="0" w:color="auto"/>
            <w:bottom w:val="none" w:sz="0" w:space="0" w:color="auto"/>
            <w:right w:val="none" w:sz="0" w:space="0" w:color="auto"/>
          </w:divBdr>
        </w:div>
        <w:div w:id="1010372887">
          <w:marLeft w:val="0"/>
          <w:marRight w:val="0"/>
          <w:marTop w:val="0"/>
          <w:marBottom w:val="0"/>
          <w:divBdr>
            <w:top w:val="none" w:sz="0" w:space="0" w:color="auto"/>
            <w:left w:val="none" w:sz="0" w:space="0" w:color="auto"/>
            <w:bottom w:val="none" w:sz="0" w:space="0" w:color="auto"/>
            <w:right w:val="none" w:sz="0" w:space="0" w:color="auto"/>
          </w:divBdr>
        </w:div>
        <w:div w:id="1010372888">
          <w:marLeft w:val="0"/>
          <w:marRight w:val="0"/>
          <w:marTop w:val="0"/>
          <w:marBottom w:val="0"/>
          <w:divBdr>
            <w:top w:val="none" w:sz="0" w:space="0" w:color="auto"/>
            <w:left w:val="none" w:sz="0" w:space="0" w:color="auto"/>
            <w:bottom w:val="none" w:sz="0" w:space="0" w:color="auto"/>
            <w:right w:val="none" w:sz="0" w:space="0" w:color="auto"/>
          </w:divBdr>
        </w:div>
        <w:div w:id="1010372890">
          <w:marLeft w:val="0"/>
          <w:marRight w:val="0"/>
          <w:marTop w:val="0"/>
          <w:marBottom w:val="0"/>
          <w:divBdr>
            <w:top w:val="none" w:sz="0" w:space="0" w:color="auto"/>
            <w:left w:val="none" w:sz="0" w:space="0" w:color="auto"/>
            <w:bottom w:val="none" w:sz="0" w:space="0" w:color="auto"/>
            <w:right w:val="none" w:sz="0" w:space="0" w:color="auto"/>
          </w:divBdr>
        </w:div>
        <w:div w:id="1010372892">
          <w:marLeft w:val="0"/>
          <w:marRight w:val="0"/>
          <w:marTop w:val="0"/>
          <w:marBottom w:val="0"/>
          <w:divBdr>
            <w:top w:val="none" w:sz="0" w:space="0" w:color="auto"/>
            <w:left w:val="none" w:sz="0" w:space="0" w:color="auto"/>
            <w:bottom w:val="none" w:sz="0" w:space="0" w:color="auto"/>
            <w:right w:val="none" w:sz="0" w:space="0" w:color="auto"/>
          </w:divBdr>
        </w:div>
        <w:div w:id="1010372897">
          <w:marLeft w:val="0"/>
          <w:marRight w:val="0"/>
          <w:marTop w:val="0"/>
          <w:marBottom w:val="0"/>
          <w:divBdr>
            <w:top w:val="none" w:sz="0" w:space="0" w:color="auto"/>
            <w:left w:val="none" w:sz="0" w:space="0" w:color="auto"/>
            <w:bottom w:val="none" w:sz="0" w:space="0" w:color="auto"/>
            <w:right w:val="none" w:sz="0" w:space="0" w:color="auto"/>
          </w:divBdr>
        </w:div>
        <w:div w:id="1010372899">
          <w:marLeft w:val="0"/>
          <w:marRight w:val="0"/>
          <w:marTop w:val="0"/>
          <w:marBottom w:val="0"/>
          <w:divBdr>
            <w:top w:val="none" w:sz="0" w:space="0" w:color="auto"/>
            <w:left w:val="none" w:sz="0" w:space="0" w:color="auto"/>
            <w:bottom w:val="none" w:sz="0" w:space="0" w:color="auto"/>
            <w:right w:val="none" w:sz="0" w:space="0" w:color="auto"/>
          </w:divBdr>
        </w:div>
        <w:div w:id="1010372901">
          <w:marLeft w:val="0"/>
          <w:marRight w:val="0"/>
          <w:marTop w:val="0"/>
          <w:marBottom w:val="0"/>
          <w:divBdr>
            <w:top w:val="none" w:sz="0" w:space="0" w:color="auto"/>
            <w:left w:val="none" w:sz="0" w:space="0" w:color="auto"/>
            <w:bottom w:val="none" w:sz="0" w:space="0" w:color="auto"/>
            <w:right w:val="none" w:sz="0" w:space="0" w:color="auto"/>
          </w:divBdr>
        </w:div>
        <w:div w:id="1010372903">
          <w:marLeft w:val="0"/>
          <w:marRight w:val="0"/>
          <w:marTop w:val="0"/>
          <w:marBottom w:val="0"/>
          <w:divBdr>
            <w:top w:val="none" w:sz="0" w:space="0" w:color="auto"/>
            <w:left w:val="none" w:sz="0" w:space="0" w:color="auto"/>
            <w:bottom w:val="none" w:sz="0" w:space="0" w:color="auto"/>
            <w:right w:val="none" w:sz="0" w:space="0" w:color="auto"/>
          </w:divBdr>
        </w:div>
        <w:div w:id="1010372904">
          <w:marLeft w:val="0"/>
          <w:marRight w:val="0"/>
          <w:marTop w:val="0"/>
          <w:marBottom w:val="0"/>
          <w:divBdr>
            <w:top w:val="none" w:sz="0" w:space="0" w:color="auto"/>
            <w:left w:val="none" w:sz="0" w:space="0" w:color="auto"/>
            <w:bottom w:val="none" w:sz="0" w:space="0" w:color="auto"/>
            <w:right w:val="none" w:sz="0" w:space="0" w:color="auto"/>
          </w:divBdr>
        </w:div>
      </w:divsChild>
    </w:div>
    <w:div w:id="1010372889">
      <w:marLeft w:val="0"/>
      <w:marRight w:val="0"/>
      <w:marTop w:val="0"/>
      <w:marBottom w:val="0"/>
      <w:divBdr>
        <w:top w:val="none" w:sz="0" w:space="0" w:color="auto"/>
        <w:left w:val="none" w:sz="0" w:space="0" w:color="auto"/>
        <w:bottom w:val="none" w:sz="0" w:space="0" w:color="auto"/>
        <w:right w:val="none" w:sz="0" w:space="0" w:color="auto"/>
      </w:divBdr>
    </w:div>
    <w:div w:id="1010372896">
      <w:marLeft w:val="0"/>
      <w:marRight w:val="0"/>
      <w:marTop w:val="0"/>
      <w:marBottom w:val="0"/>
      <w:divBdr>
        <w:top w:val="none" w:sz="0" w:space="0" w:color="auto"/>
        <w:left w:val="none" w:sz="0" w:space="0" w:color="auto"/>
        <w:bottom w:val="none" w:sz="0" w:space="0" w:color="auto"/>
        <w:right w:val="none" w:sz="0" w:space="0" w:color="auto"/>
      </w:divBdr>
      <w:divsChild>
        <w:div w:id="1010372879">
          <w:marLeft w:val="0"/>
          <w:marRight w:val="0"/>
          <w:marTop w:val="0"/>
          <w:marBottom w:val="0"/>
          <w:divBdr>
            <w:top w:val="none" w:sz="0" w:space="0" w:color="auto"/>
            <w:left w:val="none" w:sz="0" w:space="0" w:color="auto"/>
            <w:bottom w:val="none" w:sz="0" w:space="0" w:color="auto"/>
            <w:right w:val="none" w:sz="0" w:space="0" w:color="auto"/>
          </w:divBdr>
        </w:div>
        <w:div w:id="1010372880">
          <w:marLeft w:val="0"/>
          <w:marRight w:val="0"/>
          <w:marTop w:val="0"/>
          <w:marBottom w:val="0"/>
          <w:divBdr>
            <w:top w:val="none" w:sz="0" w:space="0" w:color="auto"/>
            <w:left w:val="none" w:sz="0" w:space="0" w:color="auto"/>
            <w:bottom w:val="none" w:sz="0" w:space="0" w:color="auto"/>
            <w:right w:val="none" w:sz="0" w:space="0" w:color="auto"/>
          </w:divBdr>
        </w:div>
        <w:div w:id="1010372882">
          <w:marLeft w:val="0"/>
          <w:marRight w:val="0"/>
          <w:marTop w:val="0"/>
          <w:marBottom w:val="0"/>
          <w:divBdr>
            <w:top w:val="none" w:sz="0" w:space="0" w:color="auto"/>
            <w:left w:val="none" w:sz="0" w:space="0" w:color="auto"/>
            <w:bottom w:val="none" w:sz="0" w:space="0" w:color="auto"/>
            <w:right w:val="none" w:sz="0" w:space="0" w:color="auto"/>
          </w:divBdr>
        </w:div>
        <w:div w:id="1010372885">
          <w:marLeft w:val="0"/>
          <w:marRight w:val="0"/>
          <w:marTop w:val="0"/>
          <w:marBottom w:val="0"/>
          <w:divBdr>
            <w:top w:val="none" w:sz="0" w:space="0" w:color="auto"/>
            <w:left w:val="none" w:sz="0" w:space="0" w:color="auto"/>
            <w:bottom w:val="none" w:sz="0" w:space="0" w:color="auto"/>
            <w:right w:val="none" w:sz="0" w:space="0" w:color="auto"/>
          </w:divBdr>
        </w:div>
        <w:div w:id="1010372886">
          <w:marLeft w:val="0"/>
          <w:marRight w:val="0"/>
          <w:marTop w:val="0"/>
          <w:marBottom w:val="0"/>
          <w:divBdr>
            <w:top w:val="none" w:sz="0" w:space="0" w:color="auto"/>
            <w:left w:val="none" w:sz="0" w:space="0" w:color="auto"/>
            <w:bottom w:val="none" w:sz="0" w:space="0" w:color="auto"/>
            <w:right w:val="none" w:sz="0" w:space="0" w:color="auto"/>
          </w:divBdr>
        </w:div>
        <w:div w:id="1010372891">
          <w:marLeft w:val="0"/>
          <w:marRight w:val="0"/>
          <w:marTop w:val="0"/>
          <w:marBottom w:val="0"/>
          <w:divBdr>
            <w:top w:val="none" w:sz="0" w:space="0" w:color="auto"/>
            <w:left w:val="none" w:sz="0" w:space="0" w:color="auto"/>
            <w:bottom w:val="none" w:sz="0" w:space="0" w:color="auto"/>
            <w:right w:val="none" w:sz="0" w:space="0" w:color="auto"/>
          </w:divBdr>
        </w:div>
        <w:div w:id="1010372893">
          <w:marLeft w:val="0"/>
          <w:marRight w:val="0"/>
          <w:marTop w:val="0"/>
          <w:marBottom w:val="0"/>
          <w:divBdr>
            <w:top w:val="none" w:sz="0" w:space="0" w:color="auto"/>
            <w:left w:val="none" w:sz="0" w:space="0" w:color="auto"/>
            <w:bottom w:val="none" w:sz="0" w:space="0" w:color="auto"/>
            <w:right w:val="none" w:sz="0" w:space="0" w:color="auto"/>
          </w:divBdr>
        </w:div>
        <w:div w:id="1010372894">
          <w:marLeft w:val="0"/>
          <w:marRight w:val="0"/>
          <w:marTop w:val="0"/>
          <w:marBottom w:val="0"/>
          <w:divBdr>
            <w:top w:val="none" w:sz="0" w:space="0" w:color="auto"/>
            <w:left w:val="none" w:sz="0" w:space="0" w:color="auto"/>
            <w:bottom w:val="none" w:sz="0" w:space="0" w:color="auto"/>
            <w:right w:val="none" w:sz="0" w:space="0" w:color="auto"/>
          </w:divBdr>
        </w:div>
        <w:div w:id="1010372895">
          <w:marLeft w:val="0"/>
          <w:marRight w:val="0"/>
          <w:marTop w:val="0"/>
          <w:marBottom w:val="0"/>
          <w:divBdr>
            <w:top w:val="none" w:sz="0" w:space="0" w:color="auto"/>
            <w:left w:val="none" w:sz="0" w:space="0" w:color="auto"/>
            <w:bottom w:val="none" w:sz="0" w:space="0" w:color="auto"/>
            <w:right w:val="none" w:sz="0" w:space="0" w:color="auto"/>
          </w:divBdr>
        </w:div>
        <w:div w:id="1010372898">
          <w:marLeft w:val="0"/>
          <w:marRight w:val="0"/>
          <w:marTop w:val="0"/>
          <w:marBottom w:val="0"/>
          <w:divBdr>
            <w:top w:val="none" w:sz="0" w:space="0" w:color="auto"/>
            <w:left w:val="none" w:sz="0" w:space="0" w:color="auto"/>
            <w:bottom w:val="none" w:sz="0" w:space="0" w:color="auto"/>
            <w:right w:val="none" w:sz="0" w:space="0" w:color="auto"/>
          </w:divBdr>
        </w:div>
        <w:div w:id="1010372900">
          <w:marLeft w:val="0"/>
          <w:marRight w:val="0"/>
          <w:marTop w:val="0"/>
          <w:marBottom w:val="0"/>
          <w:divBdr>
            <w:top w:val="none" w:sz="0" w:space="0" w:color="auto"/>
            <w:left w:val="none" w:sz="0" w:space="0" w:color="auto"/>
            <w:bottom w:val="none" w:sz="0" w:space="0" w:color="auto"/>
            <w:right w:val="none" w:sz="0" w:space="0" w:color="auto"/>
          </w:divBdr>
        </w:div>
        <w:div w:id="1010372902">
          <w:marLeft w:val="0"/>
          <w:marRight w:val="0"/>
          <w:marTop w:val="0"/>
          <w:marBottom w:val="0"/>
          <w:divBdr>
            <w:top w:val="none" w:sz="0" w:space="0" w:color="auto"/>
            <w:left w:val="none" w:sz="0" w:space="0" w:color="auto"/>
            <w:bottom w:val="none" w:sz="0" w:space="0" w:color="auto"/>
            <w:right w:val="none" w:sz="0" w:space="0" w:color="auto"/>
          </w:divBdr>
        </w:div>
      </w:divsChild>
    </w:div>
    <w:div w:id="1035959409">
      <w:bodyDiv w:val="1"/>
      <w:marLeft w:val="0"/>
      <w:marRight w:val="0"/>
      <w:marTop w:val="0"/>
      <w:marBottom w:val="0"/>
      <w:divBdr>
        <w:top w:val="none" w:sz="0" w:space="0" w:color="auto"/>
        <w:left w:val="none" w:sz="0" w:space="0" w:color="auto"/>
        <w:bottom w:val="none" w:sz="0" w:space="0" w:color="auto"/>
        <w:right w:val="none" w:sz="0" w:space="0" w:color="auto"/>
      </w:divBdr>
    </w:div>
    <w:div w:id="1078096698">
      <w:bodyDiv w:val="1"/>
      <w:marLeft w:val="0"/>
      <w:marRight w:val="0"/>
      <w:marTop w:val="0"/>
      <w:marBottom w:val="0"/>
      <w:divBdr>
        <w:top w:val="none" w:sz="0" w:space="0" w:color="auto"/>
        <w:left w:val="none" w:sz="0" w:space="0" w:color="auto"/>
        <w:bottom w:val="none" w:sz="0" w:space="0" w:color="auto"/>
        <w:right w:val="none" w:sz="0" w:space="0" w:color="auto"/>
      </w:divBdr>
    </w:div>
    <w:div w:id="1079912608">
      <w:bodyDiv w:val="1"/>
      <w:marLeft w:val="0"/>
      <w:marRight w:val="0"/>
      <w:marTop w:val="0"/>
      <w:marBottom w:val="0"/>
      <w:divBdr>
        <w:top w:val="none" w:sz="0" w:space="0" w:color="auto"/>
        <w:left w:val="none" w:sz="0" w:space="0" w:color="auto"/>
        <w:bottom w:val="none" w:sz="0" w:space="0" w:color="auto"/>
        <w:right w:val="none" w:sz="0" w:space="0" w:color="auto"/>
      </w:divBdr>
    </w:div>
    <w:div w:id="1169520746">
      <w:bodyDiv w:val="1"/>
      <w:marLeft w:val="0"/>
      <w:marRight w:val="0"/>
      <w:marTop w:val="0"/>
      <w:marBottom w:val="0"/>
      <w:divBdr>
        <w:top w:val="none" w:sz="0" w:space="0" w:color="auto"/>
        <w:left w:val="none" w:sz="0" w:space="0" w:color="auto"/>
        <w:bottom w:val="none" w:sz="0" w:space="0" w:color="auto"/>
        <w:right w:val="none" w:sz="0" w:space="0" w:color="auto"/>
      </w:divBdr>
    </w:div>
    <w:div w:id="1186821938">
      <w:bodyDiv w:val="1"/>
      <w:marLeft w:val="0"/>
      <w:marRight w:val="0"/>
      <w:marTop w:val="0"/>
      <w:marBottom w:val="0"/>
      <w:divBdr>
        <w:top w:val="none" w:sz="0" w:space="0" w:color="auto"/>
        <w:left w:val="none" w:sz="0" w:space="0" w:color="auto"/>
        <w:bottom w:val="none" w:sz="0" w:space="0" w:color="auto"/>
        <w:right w:val="none" w:sz="0" w:space="0" w:color="auto"/>
      </w:divBdr>
    </w:div>
    <w:div w:id="1244025728">
      <w:bodyDiv w:val="1"/>
      <w:marLeft w:val="0"/>
      <w:marRight w:val="0"/>
      <w:marTop w:val="0"/>
      <w:marBottom w:val="0"/>
      <w:divBdr>
        <w:top w:val="none" w:sz="0" w:space="0" w:color="auto"/>
        <w:left w:val="none" w:sz="0" w:space="0" w:color="auto"/>
        <w:bottom w:val="none" w:sz="0" w:space="0" w:color="auto"/>
        <w:right w:val="none" w:sz="0" w:space="0" w:color="auto"/>
      </w:divBdr>
    </w:div>
    <w:div w:id="1257980789">
      <w:bodyDiv w:val="1"/>
      <w:marLeft w:val="0"/>
      <w:marRight w:val="0"/>
      <w:marTop w:val="0"/>
      <w:marBottom w:val="0"/>
      <w:divBdr>
        <w:top w:val="none" w:sz="0" w:space="0" w:color="auto"/>
        <w:left w:val="none" w:sz="0" w:space="0" w:color="auto"/>
        <w:bottom w:val="none" w:sz="0" w:space="0" w:color="auto"/>
        <w:right w:val="none" w:sz="0" w:space="0" w:color="auto"/>
      </w:divBdr>
    </w:div>
    <w:div w:id="1260599639">
      <w:bodyDiv w:val="1"/>
      <w:marLeft w:val="0"/>
      <w:marRight w:val="0"/>
      <w:marTop w:val="0"/>
      <w:marBottom w:val="0"/>
      <w:divBdr>
        <w:top w:val="none" w:sz="0" w:space="0" w:color="auto"/>
        <w:left w:val="none" w:sz="0" w:space="0" w:color="auto"/>
        <w:bottom w:val="none" w:sz="0" w:space="0" w:color="auto"/>
        <w:right w:val="none" w:sz="0" w:space="0" w:color="auto"/>
      </w:divBdr>
      <w:divsChild>
        <w:div w:id="744953139">
          <w:marLeft w:val="0"/>
          <w:marRight w:val="0"/>
          <w:marTop w:val="0"/>
          <w:marBottom w:val="0"/>
          <w:divBdr>
            <w:top w:val="none" w:sz="0" w:space="0" w:color="auto"/>
            <w:left w:val="none" w:sz="0" w:space="0" w:color="auto"/>
            <w:bottom w:val="none" w:sz="0" w:space="0" w:color="auto"/>
            <w:right w:val="none" w:sz="0" w:space="0" w:color="auto"/>
          </w:divBdr>
        </w:div>
      </w:divsChild>
    </w:div>
    <w:div w:id="1265073256">
      <w:bodyDiv w:val="1"/>
      <w:marLeft w:val="0"/>
      <w:marRight w:val="0"/>
      <w:marTop w:val="0"/>
      <w:marBottom w:val="0"/>
      <w:divBdr>
        <w:top w:val="none" w:sz="0" w:space="0" w:color="auto"/>
        <w:left w:val="none" w:sz="0" w:space="0" w:color="auto"/>
        <w:bottom w:val="none" w:sz="0" w:space="0" w:color="auto"/>
        <w:right w:val="none" w:sz="0" w:space="0" w:color="auto"/>
      </w:divBdr>
    </w:div>
    <w:div w:id="1289970485">
      <w:bodyDiv w:val="1"/>
      <w:marLeft w:val="0"/>
      <w:marRight w:val="0"/>
      <w:marTop w:val="0"/>
      <w:marBottom w:val="0"/>
      <w:divBdr>
        <w:top w:val="none" w:sz="0" w:space="0" w:color="auto"/>
        <w:left w:val="none" w:sz="0" w:space="0" w:color="auto"/>
        <w:bottom w:val="none" w:sz="0" w:space="0" w:color="auto"/>
        <w:right w:val="none" w:sz="0" w:space="0" w:color="auto"/>
      </w:divBdr>
    </w:div>
    <w:div w:id="1330474987">
      <w:bodyDiv w:val="1"/>
      <w:marLeft w:val="0"/>
      <w:marRight w:val="0"/>
      <w:marTop w:val="0"/>
      <w:marBottom w:val="0"/>
      <w:divBdr>
        <w:top w:val="none" w:sz="0" w:space="0" w:color="auto"/>
        <w:left w:val="none" w:sz="0" w:space="0" w:color="auto"/>
        <w:bottom w:val="none" w:sz="0" w:space="0" w:color="auto"/>
        <w:right w:val="none" w:sz="0" w:space="0" w:color="auto"/>
      </w:divBdr>
    </w:div>
    <w:div w:id="1369649968">
      <w:bodyDiv w:val="1"/>
      <w:marLeft w:val="0"/>
      <w:marRight w:val="0"/>
      <w:marTop w:val="0"/>
      <w:marBottom w:val="0"/>
      <w:divBdr>
        <w:top w:val="none" w:sz="0" w:space="0" w:color="auto"/>
        <w:left w:val="none" w:sz="0" w:space="0" w:color="auto"/>
        <w:bottom w:val="none" w:sz="0" w:space="0" w:color="auto"/>
        <w:right w:val="none" w:sz="0" w:space="0" w:color="auto"/>
      </w:divBdr>
    </w:div>
    <w:div w:id="1440563680">
      <w:bodyDiv w:val="1"/>
      <w:marLeft w:val="0"/>
      <w:marRight w:val="0"/>
      <w:marTop w:val="0"/>
      <w:marBottom w:val="0"/>
      <w:divBdr>
        <w:top w:val="none" w:sz="0" w:space="0" w:color="auto"/>
        <w:left w:val="none" w:sz="0" w:space="0" w:color="auto"/>
        <w:bottom w:val="none" w:sz="0" w:space="0" w:color="auto"/>
        <w:right w:val="none" w:sz="0" w:space="0" w:color="auto"/>
      </w:divBdr>
    </w:div>
    <w:div w:id="1443721418">
      <w:bodyDiv w:val="1"/>
      <w:marLeft w:val="0"/>
      <w:marRight w:val="0"/>
      <w:marTop w:val="0"/>
      <w:marBottom w:val="0"/>
      <w:divBdr>
        <w:top w:val="none" w:sz="0" w:space="0" w:color="auto"/>
        <w:left w:val="none" w:sz="0" w:space="0" w:color="auto"/>
        <w:bottom w:val="none" w:sz="0" w:space="0" w:color="auto"/>
        <w:right w:val="none" w:sz="0" w:space="0" w:color="auto"/>
      </w:divBdr>
    </w:div>
    <w:div w:id="1455519454">
      <w:bodyDiv w:val="1"/>
      <w:marLeft w:val="0"/>
      <w:marRight w:val="0"/>
      <w:marTop w:val="0"/>
      <w:marBottom w:val="0"/>
      <w:divBdr>
        <w:top w:val="none" w:sz="0" w:space="0" w:color="auto"/>
        <w:left w:val="none" w:sz="0" w:space="0" w:color="auto"/>
        <w:bottom w:val="none" w:sz="0" w:space="0" w:color="auto"/>
        <w:right w:val="none" w:sz="0" w:space="0" w:color="auto"/>
      </w:divBdr>
    </w:div>
    <w:div w:id="1471287488">
      <w:bodyDiv w:val="1"/>
      <w:marLeft w:val="0"/>
      <w:marRight w:val="0"/>
      <w:marTop w:val="0"/>
      <w:marBottom w:val="0"/>
      <w:divBdr>
        <w:top w:val="none" w:sz="0" w:space="0" w:color="auto"/>
        <w:left w:val="none" w:sz="0" w:space="0" w:color="auto"/>
        <w:bottom w:val="none" w:sz="0" w:space="0" w:color="auto"/>
        <w:right w:val="none" w:sz="0" w:space="0" w:color="auto"/>
      </w:divBdr>
    </w:div>
    <w:div w:id="1574703534">
      <w:bodyDiv w:val="1"/>
      <w:marLeft w:val="0"/>
      <w:marRight w:val="0"/>
      <w:marTop w:val="0"/>
      <w:marBottom w:val="0"/>
      <w:divBdr>
        <w:top w:val="none" w:sz="0" w:space="0" w:color="auto"/>
        <w:left w:val="none" w:sz="0" w:space="0" w:color="auto"/>
        <w:bottom w:val="none" w:sz="0" w:space="0" w:color="auto"/>
        <w:right w:val="none" w:sz="0" w:space="0" w:color="auto"/>
      </w:divBdr>
    </w:div>
    <w:div w:id="1599606987">
      <w:bodyDiv w:val="1"/>
      <w:marLeft w:val="45"/>
      <w:marRight w:val="45"/>
      <w:marTop w:val="90"/>
      <w:marBottom w:val="90"/>
      <w:divBdr>
        <w:top w:val="none" w:sz="0" w:space="0" w:color="auto"/>
        <w:left w:val="none" w:sz="0" w:space="0" w:color="auto"/>
        <w:bottom w:val="none" w:sz="0" w:space="0" w:color="auto"/>
        <w:right w:val="none" w:sz="0" w:space="0" w:color="auto"/>
      </w:divBdr>
      <w:divsChild>
        <w:div w:id="1917588364">
          <w:marLeft w:val="0"/>
          <w:marRight w:val="0"/>
          <w:marTop w:val="240"/>
          <w:marBottom w:val="0"/>
          <w:divBdr>
            <w:top w:val="none" w:sz="0" w:space="0" w:color="auto"/>
            <w:left w:val="none" w:sz="0" w:space="0" w:color="auto"/>
            <w:bottom w:val="none" w:sz="0" w:space="0" w:color="auto"/>
            <w:right w:val="none" w:sz="0" w:space="0" w:color="auto"/>
          </w:divBdr>
        </w:div>
      </w:divsChild>
    </w:div>
    <w:div w:id="1727100972">
      <w:bodyDiv w:val="1"/>
      <w:marLeft w:val="0"/>
      <w:marRight w:val="0"/>
      <w:marTop w:val="0"/>
      <w:marBottom w:val="0"/>
      <w:divBdr>
        <w:top w:val="none" w:sz="0" w:space="0" w:color="auto"/>
        <w:left w:val="none" w:sz="0" w:space="0" w:color="auto"/>
        <w:bottom w:val="none" w:sz="0" w:space="0" w:color="auto"/>
        <w:right w:val="none" w:sz="0" w:space="0" w:color="auto"/>
      </w:divBdr>
    </w:div>
    <w:div w:id="1742214833">
      <w:bodyDiv w:val="1"/>
      <w:marLeft w:val="0"/>
      <w:marRight w:val="0"/>
      <w:marTop w:val="0"/>
      <w:marBottom w:val="0"/>
      <w:divBdr>
        <w:top w:val="none" w:sz="0" w:space="0" w:color="auto"/>
        <w:left w:val="none" w:sz="0" w:space="0" w:color="auto"/>
        <w:bottom w:val="none" w:sz="0" w:space="0" w:color="auto"/>
        <w:right w:val="none" w:sz="0" w:space="0" w:color="auto"/>
      </w:divBdr>
      <w:divsChild>
        <w:div w:id="1438717369">
          <w:marLeft w:val="0"/>
          <w:marRight w:val="0"/>
          <w:marTop w:val="0"/>
          <w:marBottom w:val="0"/>
          <w:divBdr>
            <w:top w:val="none" w:sz="0" w:space="0" w:color="auto"/>
            <w:left w:val="none" w:sz="0" w:space="0" w:color="auto"/>
            <w:bottom w:val="none" w:sz="0" w:space="0" w:color="auto"/>
            <w:right w:val="none" w:sz="0" w:space="0" w:color="auto"/>
          </w:divBdr>
          <w:divsChild>
            <w:div w:id="407118459">
              <w:marLeft w:val="0"/>
              <w:marRight w:val="0"/>
              <w:marTop w:val="0"/>
              <w:marBottom w:val="0"/>
              <w:divBdr>
                <w:top w:val="none" w:sz="0" w:space="0" w:color="auto"/>
                <w:left w:val="none" w:sz="0" w:space="0" w:color="auto"/>
                <w:bottom w:val="none" w:sz="0" w:space="0" w:color="auto"/>
                <w:right w:val="none" w:sz="0" w:space="0" w:color="auto"/>
              </w:divBdr>
              <w:divsChild>
                <w:div w:id="2111661521">
                  <w:marLeft w:val="0"/>
                  <w:marRight w:val="0"/>
                  <w:marTop w:val="0"/>
                  <w:marBottom w:val="0"/>
                  <w:divBdr>
                    <w:top w:val="none" w:sz="0" w:space="0" w:color="auto"/>
                    <w:left w:val="none" w:sz="0" w:space="0" w:color="auto"/>
                    <w:bottom w:val="none" w:sz="0" w:space="0" w:color="auto"/>
                    <w:right w:val="none" w:sz="0" w:space="0" w:color="auto"/>
                  </w:divBdr>
                  <w:divsChild>
                    <w:div w:id="1311977118">
                      <w:marLeft w:val="0"/>
                      <w:marRight w:val="0"/>
                      <w:marTop w:val="0"/>
                      <w:marBottom w:val="0"/>
                      <w:divBdr>
                        <w:top w:val="none" w:sz="0" w:space="0" w:color="auto"/>
                        <w:left w:val="none" w:sz="0" w:space="0" w:color="auto"/>
                        <w:bottom w:val="none" w:sz="0" w:space="0" w:color="auto"/>
                        <w:right w:val="none" w:sz="0" w:space="0" w:color="auto"/>
                      </w:divBdr>
                      <w:divsChild>
                        <w:div w:id="161817151">
                          <w:marLeft w:val="0"/>
                          <w:marRight w:val="0"/>
                          <w:marTop w:val="0"/>
                          <w:marBottom w:val="0"/>
                          <w:divBdr>
                            <w:top w:val="none" w:sz="0" w:space="0" w:color="auto"/>
                            <w:left w:val="none" w:sz="0" w:space="0" w:color="auto"/>
                            <w:bottom w:val="none" w:sz="0" w:space="0" w:color="auto"/>
                            <w:right w:val="none" w:sz="0" w:space="0" w:color="auto"/>
                          </w:divBdr>
                          <w:divsChild>
                            <w:div w:id="110534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6754775">
      <w:bodyDiv w:val="1"/>
      <w:marLeft w:val="0"/>
      <w:marRight w:val="0"/>
      <w:marTop w:val="0"/>
      <w:marBottom w:val="0"/>
      <w:divBdr>
        <w:top w:val="none" w:sz="0" w:space="0" w:color="auto"/>
        <w:left w:val="none" w:sz="0" w:space="0" w:color="auto"/>
        <w:bottom w:val="none" w:sz="0" w:space="0" w:color="auto"/>
        <w:right w:val="none" w:sz="0" w:space="0" w:color="auto"/>
      </w:divBdr>
    </w:div>
    <w:div w:id="1763523365">
      <w:bodyDiv w:val="1"/>
      <w:marLeft w:val="0"/>
      <w:marRight w:val="0"/>
      <w:marTop w:val="0"/>
      <w:marBottom w:val="0"/>
      <w:divBdr>
        <w:top w:val="none" w:sz="0" w:space="0" w:color="auto"/>
        <w:left w:val="none" w:sz="0" w:space="0" w:color="auto"/>
        <w:bottom w:val="none" w:sz="0" w:space="0" w:color="auto"/>
        <w:right w:val="none" w:sz="0" w:space="0" w:color="auto"/>
      </w:divBdr>
    </w:div>
    <w:div w:id="1784491836">
      <w:bodyDiv w:val="1"/>
      <w:marLeft w:val="0"/>
      <w:marRight w:val="0"/>
      <w:marTop w:val="0"/>
      <w:marBottom w:val="0"/>
      <w:divBdr>
        <w:top w:val="none" w:sz="0" w:space="0" w:color="auto"/>
        <w:left w:val="none" w:sz="0" w:space="0" w:color="auto"/>
        <w:bottom w:val="none" w:sz="0" w:space="0" w:color="auto"/>
        <w:right w:val="none" w:sz="0" w:space="0" w:color="auto"/>
      </w:divBdr>
    </w:div>
    <w:div w:id="1787701590">
      <w:bodyDiv w:val="1"/>
      <w:marLeft w:val="0"/>
      <w:marRight w:val="0"/>
      <w:marTop w:val="0"/>
      <w:marBottom w:val="0"/>
      <w:divBdr>
        <w:top w:val="none" w:sz="0" w:space="0" w:color="auto"/>
        <w:left w:val="none" w:sz="0" w:space="0" w:color="auto"/>
        <w:bottom w:val="none" w:sz="0" w:space="0" w:color="auto"/>
        <w:right w:val="none" w:sz="0" w:space="0" w:color="auto"/>
      </w:divBdr>
    </w:div>
    <w:div w:id="1872180561">
      <w:bodyDiv w:val="1"/>
      <w:marLeft w:val="0"/>
      <w:marRight w:val="0"/>
      <w:marTop w:val="0"/>
      <w:marBottom w:val="0"/>
      <w:divBdr>
        <w:top w:val="none" w:sz="0" w:space="0" w:color="auto"/>
        <w:left w:val="none" w:sz="0" w:space="0" w:color="auto"/>
        <w:bottom w:val="none" w:sz="0" w:space="0" w:color="auto"/>
        <w:right w:val="none" w:sz="0" w:space="0" w:color="auto"/>
      </w:divBdr>
    </w:div>
    <w:div w:id="1892569796">
      <w:bodyDiv w:val="1"/>
      <w:marLeft w:val="0"/>
      <w:marRight w:val="0"/>
      <w:marTop w:val="0"/>
      <w:marBottom w:val="0"/>
      <w:divBdr>
        <w:top w:val="none" w:sz="0" w:space="0" w:color="auto"/>
        <w:left w:val="none" w:sz="0" w:space="0" w:color="auto"/>
        <w:bottom w:val="none" w:sz="0" w:space="0" w:color="auto"/>
        <w:right w:val="none" w:sz="0" w:space="0" w:color="auto"/>
      </w:divBdr>
    </w:div>
    <w:div w:id="1895192057">
      <w:bodyDiv w:val="1"/>
      <w:marLeft w:val="0"/>
      <w:marRight w:val="0"/>
      <w:marTop w:val="0"/>
      <w:marBottom w:val="0"/>
      <w:divBdr>
        <w:top w:val="none" w:sz="0" w:space="0" w:color="auto"/>
        <w:left w:val="none" w:sz="0" w:space="0" w:color="auto"/>
        <w:bottom w:val="none" w:sz="0" w:space="0" w:color="auto"/>
        <w:right w:val="none" w:sz="0" w:space="0" w:color="auto"/>
      </w:divBdr>
      <w:divsChild>
        <w:div w:id="109933125">
          <w:marLeft w:val="0"/>
          <w:marRight w:val="0"/>
          <w:marTop w:val="0"/>
          <w:marBottom w:val="0"/>
          <w:divBdr>
            <w:top w:val="none" w:sz="0" w:space="0" w:color="auto"/>
            <w:left w:val="none" w:sz="0" w:space="0" w:color="auto"/>
            <w:bottom w:val="none" w:sz="0" w:space="0" w:color="auto"/>
            <w:right w:val="none" w:sz="0" w:space="0" w:color="auto"/>
          </w:divBdr>
          <w:divsChild>
            <w:div w:id="1797987957">
              <w:marLeft w:val="0"/>
              <w:marRight w:val="0"/>
              <w:marTop w:val="0"/>
              <w:marBottom w:val="0"/>
              <w:divBdr>
                <w:top w:val="none" w:sz="0" w:space="0" w:color="auto"/>
                <w:left w:val="none" w:sz="0" w:space="0" w:color="auto"/>
                <w:bottom w:val="none" w:sz="0" w:space="0" w:color="auto"/>
                <w:right w:val="none" w:sz="0" w:space="0" w:color="auto"/>
              </w:divBdr>
              <w:divsChild>
                <w:div w:id="2003772151">
                  <w:marLeft w:val="0"/>
                  <w:marRight w:val="0"/>
                  <w:marTop w:val="0"/>
                  <w:marBottom w:val="0"/>
                  <w:divBdr>
                    <w:top w:val="none" w:sz="0" w:space="0" w:color="auto"/>
                    <w:left w:val="none" w:sz="0" w:space="0" w:color="auto"/>
                    <w:bottom w:val="none" w:sz="0" w:space="0" w:color="auto"/>
                    <w:right w:val="none" w:sz="0" w:space="0" w:color="auto"/>
                  </w:divBdr>
                  <w:divsChild>
                    <w:div w:id="1817919666">
                      <w:marLeft w:val="0"/>
                      <w:marRight w:val="0"/>
                      <w:marTop w:val="0"/>
                      <w:marBottom w:val="0"/>
                      <w:divBdr>
                        <w:top w:val="none" w:sz="0" w:space="0" w:color="auto"/>
                        <w:left w:val="none" w:sz="0" w:space="0" w:color="auto"/>
                        <w:bottom w:val="none" w:sz="0" w:space="0" w:color="auto"/>
                        <w:right w:val="none" w:sz="0" w:space="0" w:color="auto"/>
                      </w:divBdr>
                      <w:divsChild>
                        <w:div w:id="220482218">
                          <w:marLeft w:val="0"/>
                          <w:marRight w:val="0"/>
                          <w:marTop w:val="300"/>
                          <w:marBottom w:val="0"/>
                          <w:divBdr>
                            <w:top w:val="none" w:sz="0" w:space="0" w:color="auto"/>
                            <w:left w:val="none" w:sz="0" w:space="0" w:color="auto"/>
                            <w:bottom w:val="none" w:sz="0" w:space="0" w:color="auto"/>
                            <w:right w:val="none" w:sz="0" w:space="0" w:color="auto"/>
                          </w:divBdr>
                          <w:divsChild>
                            <w:div w:id="1706439464">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04947598">
      <w:bodyDiv w:val="1"/>
      <w:marLeft w:val="0"/>
      <w:marRight w:val="0"/>
      <w:marTop w:val="0"/>
      <w:marBottom w:val="0"/>
      <w:divBdr>
        <w:top w:val="none" w:sz="0" w:space="0" w:color="auto"/>
        <w:left w:val="none" w:sz="0" w:space="0" w:color="auto"/>
        <w:bottom w:val="none" w:sz="0" w:space="0" w:color="auto"/>
        <w:right w:val="none" w:sz="0" w:space="0" w:color="auto"/>
      </w:divBdr>
    </w:div>
    <w:div w:id="1907377882">
      <w:bodyDiv w:val="1"/>
      <w:marLeft w:val="0"/>
      <w:marRight w:val="0"/>
      <w:marTop w:val="0"/>
      <w:marBottom w:val="0"/>
      <w:divBdr>
        <w:top w:val="none" w:sz="0" w:space="0" w:color="auto"/>
        <w:left w:val="none" w:sz="0" w:space="0" w:color="auto"/>
        <w:bottom w:val="none" w:sz="0" w:space="0" w:color="auto"/>
        <w:right w:val="none" w:sz="0" w:space="0" w:color="auto"/>
      </w:divBdr>
    </w:div>
    <w:div w:id="1923566311">
      <w:bodyDiv w:val="1"/>
      <w:marLeft w:val="0"/>
      <w:marRight w:val="0"/>
      <w:marTop w:val="0"/>
      <w:marBottom w:val="0"/>
      <w:divBdr>
        <w:top w:val="none" w:sz="0" w:space="0" w:color="auto"/>
        <w:left w:val="none" w:sz="0" w:space="0" w:color="auto"/>
        <w:bottom w:val="none" w:sz="0" w:space="0" w:color="auto"/>
        <w:right w:val="none" w:sz="0" w:space="0" w:color="auto"/>
      </w:divBdr>
      <w:divsChild>
        <w:div w:id="1560094622">
          <w:marLeft w:val="0"/>
          <w:marRight w:val="0"/>
          <w:marTop w:val="0"/>
          <w:marBottom w:val="0"/>
          <w:divBdr>
            <w:top w:val="none" w:sz="0" w:space="0" w:color="auto"/>
            <w:left w:val="none" w:sz="0" w:space="0" w:color="auto"/>
            <w:bottom w:val="none" w:sz="0" w:space="0" w:color="auto"/>
            <w:right w:val="none" w:sz="0" w:space="0" w:color="auto"/>
          </w:divBdr>
          <w:divsChild>
            <w:div w:id="1893274624">
              <w:marLeft w:val="0"/>
              <w:marRight w:val="0"/>
              <w:marTop w:val="0"/>
              <w:marBottom w:val="0"/>
              <w:divBdr>
                <w:top w:val="none" w:sz="0" w:space="0" w:color="auto"/>
                <w:left w:val="none" w:sz="0" w:space="0" w:color="auto"/>
                <w:bottom w:val="none" w:sz="0" w:space="0" w:color="auto"/>
                <w:right w:val="none" w:sz="0" w:space="0" w:color="auto"/>
              </w:divBdr>
              <w:divsChild>
                <w:div w:id="1439256421">
                  <w:marLeft w:val="0"/>
                  <w:marRight w:val="0"/>
                  <w:marTop w:val="0"/>
                  <w:marBottom w:val="0"/>
                  <w:divBdr>
                    <w:top w:val="none" w:sz="0" w:space="0" w:color="auto"/>
                    <w:left w:val="none" w:sz="0" w:space="0" w:color="auto"/>
                    <w:bottom w:val="none" w:sz="0" w:space="0" w:color="auto"/>
                    <w:right w:val="none" w:sz="0" w:space="0" w:color="auto"/>
                  </w:divBdr>
                  <w:divsChild>
                    <w:div w:id="1104302935">
                      <w:marLeft w:val="0"/>
                      <w:marRight w:val="0"/>
                      <w:marTop w:val="0"/>
                      <w:marBottom w:val="0"/>
                      <w:divBdr>
                        <w:top w:val="none" w:sz="0" w:space="0" w:color="auto"/>
                        <w:left w:val="none" w:sz="0" w:space="0" w:color="auto"/>
                        <w:bottom w:val="none" w:sz="0" w:space="0" w:color="auto"/>
                        <w:right w:val="none" w:sz="0" w:space="0" w:color="auto"/>
                      </w:divBdr>
                      <w:divsChild>
                        <w:div w:id="711736212">
                          <w:marLeft w:val="0"/>
                          <w:marRight w:val="0"/>
                          <w:marTop w:val="300"/>
                          <w:marBottom w:val="0"/>
                          <w:divBdr>
                            <w:top w:val="none" w:sz="0" w:space="0" w:color="auto"/>
                            <w:left w:val="none" w:sz="0" w:space="0" w:color="auto"/>
                            <w:bottom w:val="none" w:sz="0" w:space="0" w:color="auto"/>
                            <w:right w:val="none" w:sz="0" w:space="0" w:color="auto"/>
                          </w:divBdr>
                          <w:divsChild>
                            <w:div w:id="1199005704">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2689910">
      <w:bodyDiv w:val="1"/>
      <w:marLeft w:val="0"/>
      <w:marRight w:val="0"/>
      <w:marTop w:val="0"/>
      <w:marBottom w:val="0"/>
      <w:divBdr>
        <w:top w:val="none" w:sz="0" w:space="0" w:color="auto"/>
        <w:left w:val="none" w:sz="0" w:space="0" w:color="auto"/>
        <w:bottom w:val="none" w:sz="0" w:space="0" w:color="auto"/>
        <w:right w:val="none" w:sz="0" w:space="0" w:color="auto"/>
      </w:divBdr>
    </w:div>
    <w:div w:id="2034454709">
      <w:bodyDiv w:val="1"/>
      <w:marLeft w:val="0"/>
      <w:marRight w:val="0"/>
      <w:marTop w:val="0"/>
      <w:marBottom w:val="0"/>
      <w:divBdr>
        <w:top w:val="none" w:sz="0" w:space="0" w:color="auto"/>
        <w:left w:val="none" w:sz="0" w:space="0" w:color="auto"/>
        <w:bottom w:val="none" w:sz="0" w:space="0" w:color="auto"/>
        <w:right w:val="none" w:sz="0" w:space="0" w:color="auto"/>
      </w:divBdr>
    </w:div>
    <w:div w:id="2114086028">
      <w:bodyDiv w:val="1"/>
      <w:marLeft w:val="0"/>
      <w:marRight w:val="0"/>
      <w:marTop w:val="0"/>
      <w:marBottom w:val="0"/>
      <w:divBdr>
        <w:top w:val="none" w:sz="0" w:space="0" w:color="auto"/>
        <w:left w:val="none" w:sz="0" w:space="0" w:color="auto"/>
        <w:bottom w:val="none" w:sz="0" w:space="0" w:color="auto"/>
        <w:right w:val="none" w:sz="0" w:space="0" w:color="auto"/>
      </w:divBdr>
      <w:divsChild>
        <w:div w:id="1425685585">
          <w:marLeft w:val="0"/>
          <w:marRight w:val="0"/>
          <w:marTop w:val="0"/>
          <w:marBottom w:val="0"/>
          <w:divBdr>
            <w:top w:val="none" w:sz="0" w:space="0" w:color="auto"/>
            <w:left w:val="none" w:sz="0" w:space="0" w:color="auto"/>
            <w:bottom w:val="none" w:sz="0" w:space="0" w:color="auto"/>
            <w:right w:val="none" w:sz="0" w:space="0" w:color="auto"/>
          </w:divBdr>
        </w:div>
      </w:divsChild>
    </w:div>
    <w:div w:id="2121294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likumi.lv/ta/id/281111-darbibas-programmas-izaugsme-un-nodarbinatiba-4-2-2-specifiska-atbalsta-merka-atbilstosi-pasvaldibas-integretajam-attistibas"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likumi.lv/ta/id/281111-darbibas-programmas-izaugsme-un-nodarbinatiba-4-2-2-specifiska-atbalsta-merka-atbilstosi-pasvaldibas-integretajam-attistibas"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likumi.lv/ta/id/281111-darbibas-programmas-izaugsme-un-nodarbinatiba-4-2-2-specifiska-atbalsta-merka-atbilstosi-pasvaldibas-integretajam-attistibas" TargetMode="External"/><Relationship Id="rId4" Type="http://schemas.openxmlformats.org/officeDocument/2006/relationships/styles" Target="styles.xml"/><Relationship Id="rId9" Type="http://schemas.openxmlformats.org/officeDocument/2006/relationships/hyperlink" Target="http://www.csb.gov.lv/statistikas-temas/darba-samaksa-galvenie-raditaji-30270.html"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3309FF-873A-44F8-AE67-7470D58904BD}">
  <ds:schemaRefs>
    <ds:schemaRef ds:uri="http://schemas.openxmlformats.org/officeDocument/2006/bibliography"/>
  </ds:schemaRefs>
</ds:datastoreItem>
</file>

<file path=customXml/itemProps2.xml><?xml version="1.0" encoding="utf-8"?>
<ds:datastoreItem xmlns:ds="http://schemas.openxmlformats.org/officeDocument/2006/customXml" ds:itemID="{BFD3E8ED-786A-4557-8CFC-D660AB0495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27</Pages>
  <Words>8211</Words>
  <Characters>59559</Characters>
  <Application>Microsoft Office Word</Application>
  <DocSecurity>0</DocSecurity>
  <Lines>496</Lines>
  <Paragraphs>135</Paragraphs>
  <ScaleCrop>false</ScaleCrop>
  <HeadingPairs>
    <vt:vector size="6" baseType="variant">
      <vt:variant>
        <vt:lpstr>Title</vt:lpstr>
      </vt:variant>
      <vt:variant>
        <vt:i4>1</vt:i4>
      </vt:variant>
      <vt:variant>
        <vt:lpstr>Nosaukums</vt:lpstr>
      </vt:variant>
      <vt:variant>
        <vt:i4>1</vt:i4>
      </vt:variant>
      <vt:variant>
        <vt:lpstr>Название</vt:lpstr>
      </vt:variant>
      <vt:variant>
        <vt:i4>1</vt:i4>
      </vt:variant>
    </vt:vector>
  </HeadingPairs>
  <TitlesOfParts>
    <vt:vector size="3" baseType="lpstr">
      <vt:lpstr>Noteikumu projekta „Noteikumi par darbības programmas „Izaugsme un nodarbinātība” 9.3.2. specifiskā atbalsta mērķa „Uzlabot kvalitatīvu veselības aprūpes pakalpojumu pieejamību, jo īpaši sociālās, teritoriālās atstumtības un nabadzības riskam pakļautajiem</vt:lpstr>
      <vt:lpstr>Ministru kabineta noteikumu projekta „Grozījumi Ministru kabineta 2010.gada 4.augusta noteikumos Nr.726 „Noteikumi par darbības programmas „Infrastruktūra un pakalpojumi” papildinājuma 3.1.5.1.1.apakšaktivitāti „Ģimenes ārstu tīkla attīstība””” sākotnējās</vt:lpstr>
      <vt:lpstr>Noteikumi par darbības programmas „Cilvēkresursi un nodarbinātība” papildinājuma 1.3.2.3. aktivitāti “Veselības aprūpes un veicināšanas procesā iesaistīto institūciju personāla kompetences, prasmju un iemaņu līmeņa paaugstināšana”</vt:lpstr>
    </vt:vector>
  </TitlesOfParts>
  <Company>Veselības minsitrija</Company>
  <LinksUpToDate>false</LinksUpToDate>
  <CharactersWithSpaces>6763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teikumu projekta „Noteikumi par darbības programmas „Izaugsme un nodarbinātība” 9.3.2. specifiskā atbalsta mērķa „Uzlabot kvalitatīvu veselības aprūpes pakalpojumu pieejamību, jo īpaši sociālās, teritoriālās atstumtības un nabadzības riskam pakļautajiem iedzīvotājiem,  attīstot veselības aprūpes infrastruktūru” projektu iesniegumu atlases pirmo un otro kārtu” sākotnējās ietekmes novērtējuma ziņojums (anotācija)</dc:title>
  <dc:subject>Anotācija</dc:subject>
  <dc:creator>Agnese Tomsone</dc:creator>
  <dc:description>Agnese Tomsone
Investīciju un Eiropas Savienības fondu 
uzraudzības departamenta ES fondu ieviešanas nodaļas vadītāja
Tālr.:  67 876 181
Agnese.Tomsone@vm.gov.lv</dc:description>
  <cp:lastModifiedBy>Jevgenijs Blaževičs</cp:lastModifiedBy>
  <cp:revision>24</cp:revision>
  <cp:lastPrinted>2016-04-08T13:59:00Z</cp:lastPrinted>
  <dcterms:created xsi:type="dcterms:W3CDTF">2016-11-15T08:28:00Z</dcterms:created>
  <dcterms:modified xsi:type="dcterms:W3CDTF">2016-12-13T20:26:00Z</dcterms:modified>
</cp:coreProperties>
</file>